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67666BB" w:rsidR="00C844BC" w:rsidRPr="00F47947" w:rsidRDefault="005B1A24">
      <w:pPr>
        <w:rPr>
          <w:rFonts w:ascii="Euclid Circular A Semibold" w:hAnsi="Euclid Circular A Semibold"/>
          <w:color w:val="000000" w:themeColor="text1"/>
          <w:sz w:val="72"/>
          <w:szCs w:val="72"/>
        </w:rPr>
      </w:pPr>
      <w:r w:rsidRPr="00F47947">
        <w:rPr>
          <w:rFonts w:ascii="Euclid Circular A Semibold" w:hAnsi="Euclid Circular A Semibold"/>
          <w:color w:val="000000" w:themeColor="text1"/>
          <w:sz w:val="72"/>
          <w:szCs w:val="72"/>
        </w:rPr>
        <w:t xml:space="preserve">Vertrouwen door digitale multimedia </w:t>
      </w:r>
    </w:p>
    <w:p w14:paraId="21A97C54" w14:textId="1D74F1CE" w:rsidR="0052686A" w:rsidRPr="00F47947" w:rsidRDefault="00D27231" w:rsidP="00580099">
      <w:pPr>
        <w:spacing w:after="40"/>
        <w:rPr>
          <w:rFonts w:ascii="Euclid Circular A" w:hAnsi="Euclid Circular A"/>
          <w:color w:val="404040" w:themeColor="text1" w:themeTint="BF"/>
          <w:sz w:val="24"/>
          <w:szCs w:val="24"/>
        </w:rPr>
      </w:pPr>
      <w:r w:rsidRPr="00F47947">
        <w:rPr>
          <w:rFonts w:ascii="Euclid Circular A" w:hAnsi="Euclid Circular A" w:cstheme="majorHAnsi"/>
          <w:color w:val="404040" w:themeColor="text1" w:themeTint="BF"/>
          <w:sz w:val="52"/>
          <w:szCs w:val="52"/>
        </w:rPr>
        <w:t xml:space="preserve">De </w:t>
      </w:r>
      <w:r w:rsidR="004C5540" w:rsidRPr="00F47947">
        <w:rPr>
          <w:rFonts w:ascii="Euclid Circular A" w:hAnsi="Euclid Circular A" w:cstheme="majorHAnsi"/>
          <w:color w:val="404040" w:themeColor="text1" w:themeTint="BF"/>
          <w:sz w:val="52"/>
          <w:szCs w:val="52"/>
        </w:rPr>
        <w:t xml:space="preserve">geloofwaardigheid van een </w:t>
      </w:r>
      <w:r w:rsidRPr="00F47947">
        <w:rPr>
          <w:rFonts w:ascii="Euclid Circular A" w:hAnsi="Euclid Circular A" w:cstheme="majorHAnsi"/>
          <w:color w:val="404040" w:themeColor="text1" w:themeTint="BF"/>
          <w:sz w:val="52"/>
          <w:szCs w:val="52"/>
        </w:rPr>
        <w:t>geschreven</w:t>
      </w:r>
      <w:r w:rsidR="00DF5834" w:rsidRPr="00F47947">
        <w:rPr>
          <w:rFonts w:ascii="Euclid Circular A" w:hAnsi="Euclid Circular A" w:cstheme="majorHAnsi"/>
          <w:color w:val="404040" w:themeColor="text1" w:themeTint="BF"/>
          <w:sz w:val="52"/>
          <w:szCs w:val="52"/>
        </w:rPr>
        <w:t xml:space="preserve"> </w:t>
      </w:r>
      <w:r w:rsidRPr="00F47947">
        <w:rPr>
          <w:rFonts w:ascii="Euclid Circular A" w:hAnsi="Euclid Circular A" w:cstheme="majorHAnsi"/>
          <w:color w:val="404040" w:themeColor="text1" w:themeTint="BF"/>
          <w:sz w:val="52"/>
          <w:szCs w:val="52"/>
        </w:rPr>
        <w:t>documentaire</w:t>
      </w:r>
    </w:p>
    <w:p w14:paraId="4A7CF8EA" w14:textId="26B33AD0" w:rsidR="0052686A" w:rsidRPr="00F47947" w:rsidRDefault="0052686A">
      <w:pPr>
        <w:rPr>
          <w:rFonts w:ascii="Euclid Circular A" w:hAnsi="Euclid Circular A"/>
          <w:color w:val="FFFFFF" w:themeColor="background1"/>
          <w:sz w:val="24"/>
          <w:szCs w:val="24"/>
        </w:rPr>
      </w:pPr>
    </w:p>
    <w:p w14:paraId="5FFB0B54" w14:textId="18C493C1" w:rsidR="0052686A" w:rsidRPr="00F47947" w:rsidRDefault="0052686A">
      <w:pPr>
        <w:rPr>
          <w:rFonts w:ascii="Euclid Circular A" w:hAnsi="Euclid Circular A"/>
          <w:color w:val="FFFFFF" w:themeColor="background1"/>
          <w:sz w:val="24"/>
          <w:szCs w:val="24"/>
        </w:rPr>
      </w:pPr>
    </w:p>
    <w:p w14:paraId="262C59F3" w14:textId="6FD91230" w:rsidR="0052686A" w:rsidRPr="00F47947" w:rsidRDefault="0052686A">
      <w:pPr>
        <w:rPr>
          <w:rFonts w:ascii="Euclid Circular A" w:hAnsi="Euclid Circular A"/>
          <w:color w:val="FFFFFF" w:themeColor="background1"/>
          <w:sz w:val="24"/>
          <w:szCs w:val="24"/>
        </w:rPr>
      </w:pPr>
    </w:p>
    <w:p w14:paraId="695C6828" w14:textId="5101F4DA" w:rsidR="0052686A" w:rsidRPr="00F47947" w:rsidRDefault="0052686A">
      <w:pPr>
        <w:rPr>
          <w:rFonts w:ascii="Euclid Circular A" w:hAnsi="Euclid Circular A"/>
          <w:color w:val="FFFFFF" w:themeColor="background1"/>
          <w:sz w:val="24"/>
          <w:szCs w:val="24"/>
        </w:rPr>
      </w:pPr>
    </w:p>
    <w:p w14:paraId="48226521" w14:textId="0F27FCF3" w:rsidR="0052686A" w:rsidRPr="00F47947" w:rsidRDefault="0052686A">
      <w:pPr>
        <w:rPr>
          <w:rFonts w:ascii="Euclid Circular A" w:hAnsi="Euclid Circular A"/>
          <w:color w:val="FFFFFF" w:themeColor="background1"/>
          <w:sz w:val="24"/>
          <w:szCs w:val="24"/>
        </w:rPr>
      </w:pPr>
    </w:p>
    <w:p w14:paraId="7A0983A5" w14:textId="759BBD6F" w:rsidR="0052686A" w:rsidRPr="00F47947" w:rsidRDefault="00454CE2">
      <w:pPr>
        <w:rPr>
          <w:rFonts w:ascii="Euclid Circular A" w:hAnsi="Euclid Circular A"/>
          <w:color w:val="FFFFFF" w:themeColor="background1"/>
          <w:sz w:val="24"/>
          <w:szCs w:val="24"/>
        </w:rPr>
      </w:pPr>
      <w:r w:rsidRPr="00F47947">
        <w:rPr>
          <w:rFonts w:ascii="Euclid Circular A Semibold" w:hAnsi="Euclid Circular A Semibold"/>
          <w:noProof/>
          <w:color w:val="000000" w:themeColor="text1"/>
          <w:sz w:val="32"/>
          <w:szCs w:val="32"/>
        </w:rPr>
        <w:drawing>
          <wp:anchor distT="0" distB="0" distL="114300" distR="114300" simplePos="0" relativeHeight="251661312" behindDoc="1" locked="0" layoutInCell="1" allowOverlap="1" wp14:anchorId="7C90737F" wp14:editId="1B5CF5CA">
            <wp:simplePos x="0" y="0"/>
            <wp:positionH relativeFrom="page">
              <wp:posOffset>0</wp:posOffset>
            </wp:positionH>
            <wp:positionV relativeFrom="paragraph">
              <wp:posOffset>316703</wp:posOffset>
            </wp:positionV>
            <wp:extent cx="11874352" cy="5628717"/>
            <wp:effectExtent l="0" t="0" r="0" b="0"/>
            <wp:wrapNone/>
            <wp:docPr id="139201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874352" cy="562871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C27C7B" w14:textId="268DDDB9" w:rsidR="0052686A" w:rsidRPr="00F47947" w:rsidRDefault="0052686A">
      <w:pPr>
        <w:rPr>
          <w:rFonts w:ascii="Euclid Circular A" w:hAnsi="Euclid Circular A"/>
          <w:color w:val="FFFFFF" w:themeColor="background1"/>
          <w:sz w:val="24"/>
          <w:szCs w:val="24"/>
        </w:rPr>
      </w:pPr>
    </w:p>
    <w:p w14:paraId="212E58B5" w14:textId="610AC5EE" w:rsidR="0052686A" w:rsidRPr="00F47947" w:rsidRDefault="0052686A">
      <w:pPr>
        <w:rPr>
          <w:rFonts w:ascii="Euclid Circular A" w:hAnsi="Euclid Circular A"/>
          <w:color w:val="FFFFFF" w:themeColor="background1"/>
          <w:sz w:val="24"/>
          <w:szCs w:val="24"/>
        </w:rPr>
      </w:pPr>
    </w:p>
    <w:p w14:paraId="5378CBB6" w14:textId="12355E44" w:rsidR="0052686A" w:rsidRPr="00F47947" w:rsidRDefault="0052686A">
      <w:pPr>
        <w:rPr>
          <w:rFonts w:ascii="Euclid Circular A" w:hAnsi="Euclid Circular A"/>
          <w:color w:val="FFFFFF" w:themeColor="background1"/>
          <w:sz w:val="24"/>
          <w:szCs w:val="24"/>
        </w:rPr>
      </w:pPr>
    </w:p>
    <w:p w14:paraId="5F2847CE" w14:textId="4E18C4E4" w:rsidR="001A3248" w:rsidRPr="00F47947" w:rsidRDefault="001A3248" w:rsidP="001A3248">
      <w:pPr>
        <w:spacing w:after="0"/>
        <w:rPr>
          <w:rFonts w:ascii="Euclid Circular A Semibold" w:hAnsi="Euclid Circular A Semibold"/>
          <w:color w:val="FFFFFF" w:themeColor="background1"/>
          <w:sz w:val="24"/>
          <w:szCs w:val="24"/>
        </w:rPr>
      </w:pPr>
    </w:p>
    <w:p w14:paraId="65436B62" w14:textId="37CC34EE" w:rsidR="001A3248" w:rsidRPr="00F47947" w:rsidRDefault="001A3248" w:rsidP="001A3248">
      <w:pPr>
        <w:spacing w:after="0"/>
        <w:rPr>
          <w:rFonts w:ascii="Euclid Circular A Semibold" w:hAnsi="Euclid Circular A Semibold"/>
          <w:color w:val="FFFFFF" w:themeColor="background1"/>
          <w:sz w:val="24"/>
          <w:szCs w:val="24"/>
        </w:rPr>
      </w:pPr>
    </w:p>
    <w:p w14:paraId="2C36911D" w14:textId="59E71E5C" w:rsidR="001A3248" w:rsidRPr="00F47947" w:rsidRDefault="001A3248" w:rsidP="001A3248">
      <w:pPr>
        <w:spacing w:after="0"/>
        <w:rPr>
          <w:rFonts w:ascii="Euclid Circular A Semibold" w:hAnsi="Euclid Circular A Semibold"/>
          <w:color w:val="FFFFFF" w:themeColor="background1"/>
          <w:sz w:val="24"/>
          <w:szCs w:val="24"/>
        </w:rPr>
      </w:pPr>
    </w:p>
    <w:p w14:paraId="52CF6DD9" w14:textId="30E3E19F" w:rsidR="009B094A" w:rsidRPr="00F47947" w:rsidRDefault="009B094A" w:rsidP="001A3248">
      <w:pPr>
        <w:spacing w:after="0"/>
        <w:rPr>
          <w:rFonts w:ascii="Euclid Circular A Semibold" w:hAnsi="Euclid Circular A Semibold"/>
          <w:color w:val="FFFFFF" w:themeColor="background1"/>
          <w:sz w:val="24"/>
          <w:szCs w:val="24"/>
        </w:rPr>
      </w:pPr>
    </w:p>
    <w:p w14:paraId="3588E984" w14:textId="7608FA1B" w:rsidR="009B094A" w:rsidRPr="00F47947" w:rsidRDefault="009B094A" w:rsidP="001A3248">
      <w:pPr>
        <w:spacing w:after="0"/>
        <w:rPr>
          <w:rFonts w:ascii="Euclid Circular A Semibold" w:hAnsi="Euclid Circular A Semibold"/>
          <w:color w:val="FFFFFF" w:themeColor="background1"/>
          <w:sz w:val="24"/>
          <w:szCs w:val="24"/>
        </w:rPr>
      </w:pPr>
    </w:p>
    <w:p w14:paraId="3DFA5340" w14:textId="6D4695DF" w:rsidR="009B094A" w:rsidRPr="00F47947" w:rsidRDefault="009B094A" w:rsidP="001A3248">
      <w:pPr>
        <w:spacing w:after="0"/>
        <w:rPr>
          <w:rFonts w:ascii="Euclid Circular A Semibold" w:hAnsi="Euclid Circular A Semibold"/>
          <w:color w:val="FFFFFF" w:themeColor="background1"/>
          <w:sz w:val="24"/>
          <w:szCs w:val="24"/>
        </w:rPr>
      </w:pPr>
    </w:p>
    <w:p w14:paraId="2D3CB71D" w14:textId="77777777" w:rsidR="009B094A" w:rsidRPr="00F47947" w:rsidRDefault="009B094A" w:rsidP="001A3248">
      <w:pPr>
        <w:spacing w:after="0"/>
        <w:rPr>
          <w:rFonts w:ascii="Euclid Circular A Semibold" w:hAnsi="Euclid Circular A Semibold"/>
          <w:color w:val="FFFFFF" w:themeColor="background1"/>
          <w:sz w:val="24"/>
          <w:szCs w:val="24"/>
        </w:rPr>
      </w:pPr>
    </w:p>
    <w:p w14:paraId="7789BCFF" w14:textId="77777777" w:rsidR="003508A5" w:rsidRPr="00F47947" w:rsidRDefault="003508A5" w:rsidP="001A3248">
      <w:pPr>
        <w:spacing w:after="0"/>
        <w:rPr>
          <w:rFonts w:ascii="Euclid Circular A Semibold" w:hAnsi="Euclid Circular A Semibold"/>
          <w:color w:val="FFFFFF" w:themeColor="background1"/>
          <w:sz w:val="24"/>
          <w:szCs w:val="24"/>
        </w:rPr>
      </w:pPr>
    </w:p>
    <w:p w14:paraId="5112BF99" w14:textId="77777777" w:rsidR="00454CE2" w:rsidRPr="00F47947" w:rsidRDefault="00454CE2" w:rsidP="001A3248">
      <w:pPr>
        <w:spacing w:after="0"/>
        <w:rPr>
          <w:rFonts w:ascii="Euclid Circular A Semibold" w:hAnsi="Euclid Circular A Semibold"/>
          <w:color w:val="FFFFFF" w:themeColor="background1"/>
          <w:sz w:val="24"/>
          <w:szCs w:val="24"/>
        </w:rPr>
      </w:pPr>
    </w:p>
    <w:p w14:paraId="49B6FC7F" w14:textId="77777777" w:rsidR="00454CE2" w:rsidRPr="00F47947" w:rsidRDefault="00454CE2" w:rsidP="001A3248">
      <w:pPr>
        <w:spacing w:after="0"/>
        <w:rPr>
          <w:rFonts w:ascii="Euclid Circular A Semibold" w:hAnsi="Euclid Circular A Semibold"/>
          <w:color w:val="FFFFFF" w:themeColor="background1"/>
          <w:sz w:val="24"/>
          <w:szCs w:val="24"/>
        </w:rPr>
      </w:pPr>
    </w:p>
    <w:p w14:paraId="2E607BEF" w14:textId="77777777" w:rsidR="00454CE2" w:rsidRPr="00F47947" w:rsidRDefault="00454CE2" w:rsidP="001A3248">
      <w:pPr>
        <w:spacing w:after="0"/>
        <w:rPr>
          <w:rFonts w:ascii="Euclid Circular A Semibold" w:hAnsi="Euclid Circular A Semibold"/>
          <w:color w:val="FFFFFF" w:themeColor="background1"/>
          <w:sz w:val="24"/>
          <w:szCs w:val="24"/>
        </w:rPr>
      </w:pPr>
    </w:p>
    <w:p w14:paraId="6C7A3228" w14:textId="467F4176" w:rsidR="005B1A24" w:rsidRPr="00F47947" w:rsidRDefault="005B1A24" w:rsidP="001A3248">
      <w:pPr>
        <w:spacing w:after="0"/>
        <w:rPr>
          <w:rFonts w:ascii="Euclid Circular A" w:hAnsi="Euclid Circular A"/>
          <w:color w:val="FFFFFF" w:themeColor="background1"/>
          <w:sz w:val="24"/>
          <w:szCs w:val="24"/>
        </w:rPr>
      </w:pPr>
      <w:r w:rsidRPr="00F47947">
        <w:rPr>
          <w:rFonts w:ascii="Euclid Circular A Semibold" w:hAnsi="Euclid Circular A Semibold"/>
          <w:color w:val="FFFFFF" w:themeColor="background1"/>
          <w:sz w:val="24"/>
          <w:szCs w:val="24"/>
        </w:rPr>
        <w:t>Jort Siemes</w:t>
      </w:r>
      <w:r w:rsidR="0052686A" w:rsidRPr="00F47947">
        <w:rPr>
          <w:rFonts w:ascii="Euclid Circular A" w:hAnsi="Euclid Circular A"/>
          <w:color w:val="FFFFFF" w:themeColor="background1"/>
          <w:sz w:val="24"/>
          <w:szCs w:val="24"/>
        </w:rPr>
        <w:t xml:space="preserve"> </w:t>
      </w:r>
      <w:r w:rsidR="001A3248" w:rsidRPr="00F47947">
        <w:rPr>
          <w:rFonts w:ascii="Euclid Circular A" w:hAnsi="Euclid Circular A"/>
          <w:color w:val="FFFFFF" w:themeColor="background1"/>
          <w:sz w:val="24"/>
          <w:szCs w:val="24"/>
        </w:rPr>
        <w:tab/>
      </w:r>
      <w:r w:rsidR="001A3248" w:rsidRPr="00F47947">
        <w:rPr>
          <w:rFonts w:ascii="Euclid Circular A" w:hAnsi="Euclid Circular A"/>
          <w:color w:val="FFFFFF" w:themeColor="background1"/>
          <w:sz w:val="24"/>
          <w:szCs w:val="24"/>
        </w:rPr>
        <w:tab/>
      </w:r>
      <w:r w:rsidR="0052686A" w:rsidRPr="00F47947">
        <w:rPr>
          <w:rFonts w:ascii="Euclid Circular A" w:hAnsi="Euclid Circular A"/>
          <w:color w:val="FFFFFF" w:themeColor="background1"/>
          <w:sz w:val="24"/>
          <w:szCs w:val="24"/>
        </w:rPr>
        <w:t>s4028198</w:t>
      </w:r>
    </w:p>
    <w:p w14:paraId="634601B2" w14:textId="00165C80"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Begeleider</w:t>
      </w:r>
      <w:r w:rsidRPr="00F47947">
        <w:rPr>
          <w:rFonts w:ascii="Euclid Circular A" w:hAnsi="Euclid Circular A"/>
          <w:color w:val="FFFFFF" w:themeColor="background1"/>
          <w:sz w:val="24"/>
          <w:szCs w:val="24"/>
        </w:rPr>
        <w:tab/>
      </w:r>
      <w:r w:rsidR="001A3248" w:rsidRPr="00F47947">
        <w:rPr>
          <w:rFonts w:ascii="Euclid Circular A" w:hAnsi="Euclid Circular A"/>
          <w:color w:val="FFFFFF" w:themeColor="background1"/>
          <w:sz w:val="24"/>
          <w:szCs w:val="24"/>
        </w:rPr>
        <w:tab/>
      </w:r>
      <w:r w:rsidRPr="00F47947">
        <w:rPr>
          <w:rFonts w:ascii="Euclid Circular A" w:hAnsi="Euclid Circular A"/>
          <w:color w:val="FFFFFF" w:themeColor="background1"/>
          <w:sz w:val="24"/>
          <w:szCs w:val="24"/>
        </w:rPr>
        <w:t>Dr. A.R.J. Pleijter</w:t>
      </w:r>
    </w:p>
    <w:p w14:paraId="222D4169" w14:textId="2F82676D"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Tweede Lezer</w:t>
      </w:r>
      <w:r w:rsidR="0002120D" w:rsidRPr="00F47947">
        <w:rPr>
          <w:rFonts w:ascii="Euclid Circular A" w:hAnsi="Euclid Circular A"/>
          <w:color w:val="FFFFFF" w:themeColor="background1"/>
          <w:sz w:val="24"/>
          <w:szCs w:val="24"/>
        </w:rPr>
        <w:tab/>
      </w:r>
      <w:r w:rsidR="0002120D" w:rsidRPr="00F47947">
        <w:rPr>
          <w:rFonts w:ascii="Euclid Circular A" w:hAnsi="Euclid Circular A"/>
          <w:color w:val="FFFFFF" w:themeColor="background1"/>
          <w:sz w:val="24"/>
          <w:szCs w:val="24"/>
        </w:rPr>
        <w:t>Dr. A. Vandendaele</w:t>
      </w:r>
    </w:p>
    <w:p w14:paraId="5F550D8D" w14:textId="48A404C8" w:rsidR="0052686A" w:rsidRPr="00F47947" w:rsidRDefault="003450E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Onderzoeksvoorstel</w:t>
      </w:r>
    </w:p>
    <w:p w14:paraId="650E9469" w14:textId="10091E00"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Journalistiek &amp; Nieuwe Media</w:t>
      </w:r>
    </w:p>
    <w:p w14:paraId="06CA8CEB" w14:textId="5AD95587"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Universiteit Leiden</w:t>
      </w:r>
    </w:p>
    <w:p w14:paraId="296B4B9C" w14:textId="331C8D41" w:rsidR="0052686A" w:rsidRPr="00F47947" w:rsidRDefault="0052686A" w:rsidP="001A3248">
      <w:pPr>
        <w:spacing w:after="0"/>
        <w:rPr>
          <w:rFonts w:ascii="Euclid Circular A" w:hAnsi="Euclid Circular A"/>
          <w:color w:val="FFFFFF" w:themeColor="background1"/>
          <w:sz w:val="24"/>
          <w:szCs w:val="24"/>
        </w:rPr>
      </w:pPr>
      <w:r w:rsidRPr="00F47947">
        <w:rPr>
          <w:rFonts w:ascii="Euclid Circular A" w:hAnsi="Euclid Circular A"/>
          <w:color w:val="FFFFFF" w:themeColor="background1"/>
          <w:sz w:val="24"/>
          <w:szCs w:val="24"/>
        </w:rPr>
        <w:t>2025</w:t>
      </w:r>
    </w:p>
    <w:bookmarkStart w:id="0" w:name="_Toc193112229" w:displacedByCustomXml="next"/>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57327A45" w:rsidR="00151C5B" w:rsidRPr="00F47947" w:rsidRDefault="00173F29" w:rsidP="004903D0">
          <w:pPr>
            <w:pStyle w:val="TOCHeading"/>
            <w:outlineLvl w:val="0"/>
            <w:rPr>
              <w:rFonts w:ascii="Euclid Circular A Semibold" w:hAnsi="Euclid Circular A Semibold"/>
              <w:color w:val="000000" w:themeColor="text1"/>
              <w:lang w:val="nl-NL"/>
            </w:rPr>
          </w:pPr>
          <w:r w:rsidRPr="00F47947">
            <w:rPr>
              <w:rFonts w:ascii="Euclid Circular A Semibold" w:hAnsi="Euclid Circular A Semibold"/>
              <w:color w:val="000000" w:themeColor="text1"/>
              <w:lang w:val="nl-NL"/>
            </w:rPr>
            <w:t>Inhoudsopgave</w:t>
          </w:r>
          <w:bookmarkEnd w:id="0"/>
        </w:p>
        <w:p w14:paraId="57A76C8C" w14:textId="77777777" w:rsidR="00173F29" w:rsidRPr="00F47947" w:rsidRDefault="00173F29" w:rsidP="00173F29"/>
        <w:p w14:paraId="41E939CB" w14:textId="1B156A92" w:rsidR="00B57A7E" w:rsidRPr="00F47947" w:rsidRDefault="00151C5B">
          <w:pPr>
            <w:pStyle w:val="TOC1"/>
            <w:tabs>
              <w:tab w:val="right" w:leader="dot" w:pos="9016"/>
            </w:tabs>
            <w:rPr>
              <w:rFonts w:cstheme="minorBidi"/>
              <w:noProof/>
              <w:kern w:val="2"/>
              <w:sz w:val="24"/>
              <w:szCs w:val="24"/>
              <w:lang w:val="nl-NL" w:eastAsia="en-NL"/>
              <w14:ligatures w14:val="standardContextual"/>
            </w:rPr>
          </w:pPr>
          <w:r w:rsidRPr="00F47947">
            <w:rPr>
              <w:lang w:val="nl-NL"/>
            </w:rPr>
            <w:fldChar w:fldCharType="begin"/>
          </w:r>
          <w:r w:rsidRPr="00F47947">
            <w:rPr>
              <w:lang w:val="nl-NL"/>
            </w:rPr>
            <w:instrText xml:space="preserve"> TOC \o "1-3" \h \z \u </w:instrText>
          </w:r>
          <w:r w:rsidRPr="00F47947">
            <w:rPr>
              <w:lang w:val="nl-NL"/>
            </w:rPr>
            <w:fldChar w:fldCharType="separate"/>
          </w:r>
          <w:hyperlink w:anchor="_Toc193112229" w:history="1">
            <w:r w:rsidR="00B57A7E" w:rsidRPr="00F47947">
              <w:rPr>
                <w:rStyle w:val="Hyperlink"/>
                <w:rFonts w:ascii="Euclid Circular A Semibold" w:hAnsi="Euclid Circular A Semibold"/>
                <w:noProof/>
                <w:lang w:val="nl-NL"/>
              </w:rPr>
              <w:t>Inhoudsopgave</w:t>
            </w:r>
            <w:r w:rsidR="00B57A7E" w:rsidRPr="00F47947">
              <w:rPr>
                <w:noProof/>
                <w:webHidden/>
                <w:lang w:val="nl-NL"/>
              </w:rPr>
              <w:tab/>
            </w:r>
            <w:r w:rsidR="00B57A7E" w:rsidRPr="00F47947">
              <w:rPr>
                <w:noProof/>
                <w:webHidden/>
                <w:lang w:val="nl-NL"/>
              </w:rPr>
              <w:fldChar w:fldCharType="begin"/>
            </w:r>
            <w:r w:rsidR="00B57A7E" w:rsidRPr="00F47947">
              <w:rPr>
                <w:noProof/>
                <w:webHidden/>
                <w:lang w:val="nl-NL"/>
              </w:rPr>
              <w:instrText xml:space="preserve"> PAGEREF _Toc193112229 \h </w:instrText>
            </w:r>
            <w:r w:rsidR="00B57A7E" w:rsidRPr="00F47947">
              <w:rPr>
                <w:noProof/>
                <w:webHidden/>
                <w:lang w:val="nl-NL"/>
              </w:rPr>
            </w:r>
            <w:r w:rsidR="00B57A7E" w:rsidRPr="00F47947">
              <w:rPr>
                <w:noProof/>
                <w:webHidden/>
                <w:lang w:val="nl-NL"/>
              </w:rPr>
              <w:fldChar w:fldCharType="separate"/>
            </w:r>
            <w:r w:rsidR="00B40C48" w:rsidRPr="00F47947">
              <w:rPr>
                <w:noProof/>
                <w:webHidden/>
                <w:lang w:val="nl-NL"/>
              </w:rPr>
              <w:t>2</w:t>
            </w:r>
            <w:r w:rsidR="00B57A7E" w:rsidRPr="00F47947">
              <w:rPr>
                <w:noProof/>
                <w:webHidden/>
                <w:lang w:val="nl-NL"/>
              </w:rPr>
              <w:fldChar w:fldCharType="end"/>
            </w:r>
          </w:hyperlink>
        </w:p>
        <w:p w14:paraId="2B5B05FA" w14:textId="22693A8B" w:rsidR="00B57A7E" w:rsidRPr="00F47947" w:rsidRDefault="00B57A7E">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12230" w:history="1">
            <w:r w:rsidRPr="00F47947">
              <w:rPr>
                <w:rStyle w:val="Hyperlink"/>
                <w:rFonts w:ascii="Euclid Circular A" w:hAnsi="Euclid Circular A"/>
                <w:noProof/>
                <w:lang w:val="nl-NL"/>
              </w:rPr>
              <w:t>1.</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hAnsi="Euclid Circular A"/>
                <w:noProof/>
                <w:lang w:val="nl-NL"/>
              </w:rPr>
              <w:t>Inleiding</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30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3</w:t>
            </w:r>
            <w:r w:rsidRPr="00F47947">
              <w:rPr>
                <w:rFonts w:ascii="Euclid Circular A" w:hAnsi="Euclid Circular A"/>
                <w:noProof/>
                <w:webHidden/>
                <w:lang w:val="nl-NL"/>
              </w:rPr>
              <w:fldChar w:fldCharType="end"/>
            </w:r>
          </w:hyperlink>
        </w:p>
        <w:p w14:paraId="5E010A81" w14:textId="6AD7D742" w:rsidR="00B57A7E" w:rsidRPr="00F47947" w:rsidRDefault="00B57A7E">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12231" w:history="1">
            <w:r w:rsidRPr="00F47947">
              <w:rPr>
                <w:rStyle w:val="Hyperlink"/>
                <w:rFonts w:ascii="Euclid Circular A" w:hAnsi="Euclid Circular A"/>
                <w:noProof/>
                <w:lang w:val="nl-NL"/>
              </w:rPr>
              <w:t>2.</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hAnsi="Euclid Circular A"/>
                <w:noProof/>
                <w:lang w:val="nl-NL"/>
              </w:rPr>
              <w:t>Theoretisch Kader</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31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6</w:t>
            </w:r>
            <w:r w:rsidRPr="00F47947">
              <w:rPr>
                <w:rFonts w:ascii="Euclid Circular A" w:hAnsi="Euclid Circular A"/>
                <w:noProof/>
                <w:webHidden/>
                <w:lang w:val="nl-NL"/>
              </w:rPr>
              <w:fldChar w:fldCharType="end"/>
            </w:r>
          </w:hyperlink>
        </w:p>
        <w:p w14:paraId="68FCEA07" w14:textId="793C7542" w:rsidR="00B57A7E" w:rsidRPr="00F47947" w:rsidRDefault="00B57A7E">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12232" w:history="1">
            <w:r w:rsidRPr="00F47947">
              <w:rPr>
                <w:rStyle w:val="Hyperlink"/>
                <w:rFonts w:ascii="Euclid Circular A" w:hAnsi="Euclid Circular A"/>
                <w:noProof/>
                <w:lang w:val="nl-NL"/>
              </w:rPr>
              <w:t>2.1</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hAnsi="Euclid Circular A"/>
                <w:noProof/>
                <w:lang w:val="nl-NL"/>
              </w:rPr>
              <w:t>De concepten betrouwbaarheid, geloofwaardigheid en vertrouwen</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32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6</w:t>
            </w:r>
            <w:r w:rsidRPr="00F47947">
              <w:rPr>
                <w:rFonts w:ascii="Euclid Circular A" w:hAnsi="Euclid Circular A"/>
                <w:noProof/>
                <w:webHidden/>
                <w:lang w:val="nl-NL"/>
              </w:rPr>
              <w:fldChar w:fldCharType="end"/>
            </w:r>
          </w:hyperlink>
        </w:p>
        <w:p w14:paraId="49AAEF5A" w14:textId="7482F98F" w:rsidR="00B57A7E" w:rsidRPr="00F47947" w:rsidRDefault="00B57A7E">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12233" w:history="1">
            <w:r w:rsidRPr="00F47947">
              <w:rPr>
                <w:rStyle w:val="Hyperlink"/>
                <w:rFonts w:ascii="Euclid Circular A" w:hAnsi="Euclid Circular A"/>
                <w:noProof/>
                <w:lang w:val="nl-NL"/>
              </w:rPr>
              <w:t>2.2</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hAnsi="Euclid Circular A"/>
                <w:noProof/>
                <w:lang w:val="nl-NL"/>
              </w:rPr>
              <w:t>Geloofwaardigheid in een journalistieke context</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33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9</w:t>
            </w:r>
            <w:r w:rsidRPr="00F47947">
              <w:rPr>
                <w:rFonts w:ascii="Euclid Circular A" w:hAnsi="Euclid Circular A"/>
                <w:noProof/>
                <w:webHidden/>
                <w:lang w:val="nl-NL"/>
              </w:rPr>
              <w:fldChar w:fldCharType="end"/>
            </w:r>
          </w:hyperlink>
        </w:p>
        <w:p w14:paraId="3DAD1D3F" w14:textId="07C6B328" w:rsidR="00B57A7E" w:rsidRPr="00F47947" w:rsidRDefault="00B57A7E">
          <w:pPr>
            <w:pStyle w:val="TOC3"/>
            <w:tabs>
              <w:tab w:val="left" w:pos="1200"/>
              <w:tab w:val="right" w:leader="dot" w:pos="9016"/>
            </w:tabs>
            <w:rPr>
              <w:rFonts w:ascii="Euclid Circular A" w:hAnsi="Euclid Circular A" w:cstheme="minorBidi"/>
              <w:noProof/>
              <w:kern w:val="2"/>
              <w:sz w:val="24"/>
              <w:szCs w:val="24"/>
              <w:lang w:val="nl-NL" w:eastAsia="en-NL"/>
              <w14:ligatures w14:val="standardContextual"/>
            </w:rPr>
          </w:pPr>
          <w:hyperlink w:anchor="_Toc193112234" w:history="1">
            <w:r w:rsidRPr="00F47947">
              <w:rPr>
                <w:rStyle w:val="Hyperlink"/>
                <w:rFonts w:ascii="Euclid Circular A" w:hAnsi="Euclid Circular A"/>
                <w:noProof/>
                <w:lang w:val="nl-NL"/>
              </w:rPr>
              <w:t>2.2.1</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hAnsi="Euclid Circular A"/>
                <w:noProof/>
                <w:lang w:val="nl-NL"/>
              </w:rPr>
              <w:t>Geloofwaardigheidsvinding</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34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10</w:t>
            </w:r>
            <w:r w:rsidRPr="00F47947">
              <w:rPr>
                <w:rFonts w:ascii="Euclid Circular A" w:hAnsi="Euclid Circular A"/>
                <w:noProof/>
                <w:webHidden/>
                <w:lang w:val="nl-NL"/>
              </w:rPr>
              <w:fldChar w:fldCharType="end"/>
            </w:r>
          </w:hyperlink>
        </w:p>
        <w:p w14:paraId="3547D3A7" w14:textId="109B7CD8" w:rsidR="00B57A7E" w:rsidRPr="00F47947" w:rsidRDefault="00B57A7E">
          <w:pPr>
            <w:pStyle w:val="TOC3"/>
            <w:tabs>
              <w:tab w:val="left" w:pos="1200"/>
              <w:tab w:val="right" w:leader="dot" w:pos="9016"/>
            </w:tabs>
            <w:rPr>
              <w:rFonts w:ascii="Euclid Circular A" w:hAnsi="Euclid Circular A" w:cstheme="minorBidi"/>
              <w:noProof/>
              <w:kern w:val="2"/>
              <w:sz w:val="24"/>
              <w:szCs w:val="24"/>
              <w:lang w:val="nl-NL" w:eastAsia="en-NL"/>
              <w14:ligatures w14:val="standardContextual"/>
            </w:rPr>
          </w:pPr>
          <w:hyperlink w:anchor="_Toc193112235" w:history="1">
            <w:r w:rsidRPr="00F47947">
              <w:rPr>
                <w:rStyle w:val="Hyperlink"/>
                <w:rFonts w:ascii="Euclid Circular A" w:hAnsi="Euclid Circular A"/>
                <w:noProof/>
                <w:lang w:val="nl-NL"/>
              </w:rPr>
              <w:t>2.2.2</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hAnsi="Euclid Circular A"/>
                <w:noProof/>
                <w:lang w:val="nl-NL"/>
              </w:rPr>
              <w:t>Geloofwaardigheidsbeoordeling</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35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13</w:t>
            </w:r>
            <w:r w:rsidRPr="00F47947">
              <w:rPr>
                <w:rFonts w:ascii="Euclid Circular A" w:hAnsi="Euclid Circular A"/>
                <w:noProof/>
                <w:webHidden/>
                <w:lang w:val="nl-NL"/>
              </w:rPr>
              <w:fldChar w:fldCharType="end"/>
            </w:r>
          </w:hyperlink>
        </w:p>
        <w:p w14:paraId="1F8F7860" w14:textId="02BF69B6" w:rsidR="00B57A7E" w:rsidRPr="00F47947" w:rsidRDefault="00B57A7E">
          <w:pPr>
            <w:pStyle w:val="TOC2"/>
            <w:tabs>
              <w:tab w:val="right" w:leader="dot" w:pos="9016"/>
            </w:tabs>
            <w:rPr>
              <w:rFonts w:ascii="Euclid Circular A" w:hAnsi="Euclid Circular A" w:cstheme="minorBidi"/>
              <w:noProof/>
              <w:kern w:val="2"/>
              <w:sz w:val="24"/>
              <w:szCs w:val="24"/>
              <w:lang w:val="nl-NL" w:eastAsia="en-NL"/>
              <w14:ligatures w14:val="standardContextual"/>
            </w:rPr>
          </w:pPr>
          <w:hyperlink w:anchor="_Toc193112236" w:history="1">
            <w:r w:rsidRPr="00F47947">
              <w:rPr>
                <w:rStyle w:val="Hyperlink"/>
                <w:rFonts w:ascii="Euclid Circular A" w:hAnsi="Euclid Circular A"/>
                <w:noProof/>
                <w:lang w:val="nl-NL"/>
              </w:rPr>
              <w:t>2.3 Journalistieke interventies en geloofwaardigheid</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36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17</w:t>
            </w:r>
            <w:r w:rsidRPr="00F47947">
              <w:rPr>
                <w:rFonts w:ascii="Euclid Circular A" w:hAnsi="Euclid Circular A"/>
                <w:noProof/>
                <w:webHidden/>
                <w:lang w:val="nl-NL"/>
              </w:rPr>
              <w:fldChar w:fldCharType="end"/>
            </w:r>
          </w:hyperlink>
        </w:p>
        <w:p w14:paraId="5E09B205" w14:textId="38BAEFE4" w:rsidR="00B57A7E" w:rsidRPr="00F47947" w:rsidRDefault="00B57A7E">
          <w:pPr>
            <w:pStyle w:val="TOC3"/>
            <w:tabs>
              <w:tab w:val="right" w:leader="dot" w:pos="9016"/>
            </w:tabs>
            <w:rPr>
              <w:rFonts w:ascii="Euclid Circular A" w:hAnsi="Euclid Circular A" w:cstheme="minorBidi"/>
              <w:noProof/>
              <w:kern w:val="2"/>
              <w:sz w:val="24"/>
              <w:szCs w:val="24"/>
              <w:lang w:val="nl-NL" w:eastAsia="en-NL"/>
              <w14:ligatures w14:val="standardContextual"/>
            </w:rPr>
          </w:pPr>
          <w:hyperlink w:anchor="_Toc193112237" w:history="1">
            <w:r w:rsidRPr="00F47947">
              <w:rPr>
                <w:rStyle w:val="Hyperlink"/>
                <w:rFonts w:ascii="Euclid Circular A" w:hAnsi="Euclid Circular A"/>
                <w:noProof/>
                <w:lang w:val="nl-NL"/>
              </w:rPr>
              <w:t>2.3.2 Implementeren van bewijs</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37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18</w:t>
            </w:r>
            <w:r w:rsidRPr="00F47947">
              <w:rPr>
                <w:rFonts w:ascii="Euclid Circular A" w:hAnsi="Euclid Circular A"/>
                <w:noProof/>
                <w:webHidden/>
                <w:lang w:val="nl-NL"/>
              </w:rPr>
              <w:fldChar w:fldCharType="end"/>
            </w:r>
          </w:hyperlink>
        </w:p>
        <w:p w14:paraId="34FF5E08" w14:textId="54C60860" w:rsidR="00B57A7E" w:rsidRPr="00F47947" w:rsidRDefault="00B57A7E">
          <w:pPr>
            <w:pStyle w:val="TOC3"/>
            <w:tabs>
              <w:tab w:val="right" w:leader="dot" w:pos="9016"/>
            </w:tabs>
            <w:rPr>
              <w:rFonts w:ascii="Euclid Circular A" w:hAnsi="Euclid Circular A" w:cstheme="minorBidi"/>
              <w:noProof/>
              <w:kern w:val="2"/>
              <w:sz w:val="24"/>
              <w:szCs w:val="24"/>
              <w:lang w:val="nl-NL" w:eastAsia="en-NL"/>
              <w14:ligatures w14:val="standardContextual"/>
            </w:rPr>
          </w:pPr>
          <w:hyperlink w:anchor="_Toc193112238" w:history="1">
            <w:r w:rsidRPr="00F47947">
              <w:rPr>
                <w:rStyle w:val="Hyperlink"/>
                <w:rFonts w:ascii="Euclid Circular A" w:hAnsi="Euclid Circular A"/>
                <w:noProof/>
                <w:lang w:val="nl-NL"/>
              </w:rPr>
              <w:t>2.3.3 Implementatie van extensies</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38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20</w:t>
            </w:r>
            <w:r w:rsidRPr="00F47947">
              <w:rPr>
                <w:rFonts w:ascii="Euclid Circular A" w:hAnsi="Euclid Circular A"/>
                <w:noProof/>
                <w:webHidden/>
                <w:lang w:val="nl-NL"/>
              </w:rPr>
              <w:fldChar w:fldCharType="end"/>
            </w:r>
          </w:hyperlink>
        </w:p>
        <w:p w14:paraId="43C7282E" w14:textId="3A145542" w:rsidR="00B57A7E" w:rsidRPr="00F47947" w:rsidRDefault="00B57A7E">
          <w:pPr>
            <w:pStyle w:val="TOC2"/>
            <w:tabs>
              <w:tab w:val="right" w:leader="dot" w:pos="9016"/>
            </w:tabs>
            <w:rPr>
              <w:rFonts w:ascii="Euclid Circular A" w:hAnsi="Euclid Circular A" w:cstheme="minorBidi"/>
              <w:noProof/>
              <w:kern w:val="2"/>
              <w:sz w:val="24"/>
              <w:szCs w:val="24"/>
              <w:lang w:val="nl-NL" w:eastAsia="en-NL"/>
              <w14:ligatures w14:val="standardContextual"/>
            </w:rPr>
          </w:pPr>
          <w:hyperlink w:anchor="_Toc193112239" w:history="1">
            <w:r w:rsidRPr="00F47947">
              <w:rPr>
                <w:rStyle w:val="Hyperlink"/>
                <w:rFonts w:ascii="Euclid Circular A" w:hAnsi="Euclid Circular A"/>
                <w:noProof/>
                <w:lang w:val="nl-NL"/>
              </w:rPr>
              <w:t>2.4 Multimedia specials en geloofwaardigheid</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39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20</w:t>
            </w:r>
            <w:r w:rsidRPr="00F47947">
              <w:rPr>
                <w:rFonts w:ascii="Euclid Circular A" w:hAnsi="Euclid Circular A"/>
                <w:noProof/>
                <w:webHidden/>
                <w:lang w:val="nl-NL"/>
              </w:rPr>
              <w:fldChar w:fldCharType="end"/>
            </w:r>
          </w:hyperlink>
        </w:p>
        <w:p w14:paraId="4A5D4D4B" w14:textId="57B6664F" w:rsidR="00B57A7E" w:rsidRPr="00F47947" w:rsidRDefault="00B57A7E">
          <w:pPr>
            <w:pStyle w:val="TOC2"/>
            <w:tabs>
              <w:tab w:val="right" w:leader="dot" w:pos="9016"/>
            </w:tabs>
            <w:rPr>
              <w:rFonts w:ascii="Euclid Circular A" w:hAnsi="Euclid Circular A" w:cstheme="minorBidi"/>
              <w:noProof/>
              <w:kern w:val="2"/>
              <w:sz w:val="24"/>
              <w:szCs w:val="24"/>
              <w:lang w:val="nl-NL" w:eastAsia="en-NL"/>
              <w14:ligatures w14:val="standardContextual"/>
            </w:rPr>
          </w:pPr>
          <w:hyperlink w:anchor="_Toc193112240" w:history="1">
            <w:r w:rsidRPr="00F47947">
              <w:rPr>
                <w:rStyle w:val="Hyperlink"/>
                <w:rFonts w:ascii="Euclid Circular A" w:hAnsi="Euclid Circular A"/>
                <w:noProof/>
                <w:lang w:val="nl-NL"/>
              </w:rPr>
              <w:t>2.5 Technische analyse van convergente elementen in een digitale longform</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40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27</w:t>
            </w:r>
            <w:r w:rsidRPr="00F47947">
              <w:rPr>
                <w:rFonts w:ascii="Euclid Circular A" w:hAnsi="Euclid Circular A"/>
                <w:noProof/>
                <w:webHidden/>
                <w:lang w:val="nl-NL"/>
              </w:rPr>
              <w:fldChar w:fldCharType="end"/>
            </w:r>
          </w:hyperlink>
        </w:p>
        <w:p w14:paraId="786B1541" w14:textId="3DCC10AB" w:rsidR="00B57A7E" w:rsidRPr="00F47947" w:rsidRDefault="00B57A7E">
          <w:pPr>
            <w:pStyle w:val="TOC2"/>
            <w:tabs>
              <w:tab w:val="right" w:leader="dot" w:pos="9016"/>
            </w:tabs>
            <w:rPr>
              <w:rFonts w:ascii="Euclid Circular A" w:hAnsi="Euclid Circular A" w:cstheme="minorBidi"/>
              <w:noProof/>
              <w:kern w:val="2"/>
              <w:sz w:val="24"/>
              <w:szCs w:val="24"/>
              <w:lang w:val="nl-NL" w:eastAsia="en-NL"/>
              <w14:ligatures w14:val="standardContextual"/>
            </w:rPr>
          </w:pPr>
          <w:hyperlink w:anchor="_Toc193112241" w:history="1">
            <w:r w:rsidRPr="00F47947">
              <w:rPr>
                <w:rStyle w:val="Hyperlink"/>
                <w:rFonts w:ascii="Euclid Circular A" w:hAnsi="Euclid Circular A"/>
                <w:noProof/>
                <w:lang w:val="nl-NL"/>
              </w:rPr>
              <w:t>2.6 Onderzoeksvragen en Hypotheses</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41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34</w:t>
            </w:r>
            <w:r w:rsidRPr="00F47947">
              <w:rPr>
                <w:rFonts w:ascii="Euclid Circular A" w:hAnsi="Euclid Circular A"/>
                <w:noProof/>
                <w:webHidden/>
                <w:lang w:val="nl-NL"/>
              </w:rPr>
              <w:fldChar w:fldCharType="end"/>
            </w:r>
          </w:hyperlink>
        </w:p>
        <w:p w14:paraId="3F1B44BE" w14:textId="4B3B7343" w:rsidR="00B57A7E" w:rsidRPr="00F47947" w:rsidRDefault="00B57A7E">
          <w:pPr>
            <w:pStyle w:val="TOC3"/>
            <w:tabs>
              <w:tab w:val="right" w:leader="dot" w:pos="9016"/>
            </w:tabs>
            <w:rPr>
              <w:rFonts w:ascii="Euclid Circular A" w:hAnsi="Euclid Circular A" w:cstheme="minorBidi"/>
              <w:noProof/>
              <w:kern w:val="2"/>
              <w:sz w:val="24"/>
              <w:szCs w:val="24"/>
              <w:lang w:val="nl-NL" w:eastAsia="en-NL"/>
              <w14:ligatures w14:val="standardContextual"/>
            </w:rPr>
          </w:pPr>
          <w:hyperlink w:anchor="_Toc193112242" w:history="1">
            <w:r w:rsidRPr="00F47947">
              <w:rPr>
                <w:rStyle w:val="Hyperlink"/>
                <w:rFonts w:ascii="Euclid Circular A" w:hAnsi="Euclid Circular A"/>
                <w:noProof/>
                <w:lang w:val="nl-NL"/>
              </w:rPr>
              <w:t>2.6.1 Onderzoeksvragen</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42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34</w:t>
            </w:r>
            <w:r w:rsidRPr="00F47947">
              <w:rPr>
                <w:rFonts w:ascii="Euclid Circular A" w:hAnsi="Euclid Circular A"/>
                <w:noProof/>
                <w:webHidden/>
                <w:lang w:val="nl-NL"/>
              </w:rPr>
              <w:fldChar w:fldCharType="end"/>
            </w:r>
          </w:hyperlink>
        </w:p>
        <w:p w14:paraId="1428F6AE" w14:textId="1CCABEA0" w:rsidR="00B57A7E" w:rsidRPr="00F47947" w:rsidRDefault="00B57A7E">
          <w:pPr>
            <w:pStyle w:val="TOC3"/>
            <w:tabs>
              <w:tab w:val="right" w:leader="dot" w:pos="9016"/>
            </w:tabs>
            <w:rPr>
              <w:rFonts w:ascii="Euclid Circular A" w:hAnsi="Euclid Circular A" w:cstheme="minorBidi"/>
              <w:noProof/>
              <w:kern w:val="2"/>
              <w:sz w:val="24"/>
              <w:szCs w:val="24"/>
              <w:lang w:val="nl-NL" w:eastAsia="en-NL"/>
              <w14:ligatures w14:val="standardContextual"/>
            </w:rPr>
          </w:pPr>
          <w:hyperlink w:anchor="_Toc193112243" w:history="1">
            <w:r w:rsidRPr="00F47947">
              <w:rPr>
                <w:rStyle w:val="Hyperlink"/>
                <w:rFonts w:ascii="Euclid Circular A" w:hAnsi="Euclid Circular A"/>
                <w:noProof/>
                <w:lang w:val="nl-NL"/>
              </w:rPr>
              <w:t>2.6.2 Hypotheses</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43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35</w:t>
            </w:r>
            <w:r w:rsidRPr="00F47947">
              <w:rPr>
                <w:rFonts w:ascii="Euclid Circular A" w:hAnsi="Euclid Circular A"/>
                <w:noProof/>
                <w:webHidden/>
                <w:lang w:val="nl-NL"/>
              </w:rPr>
              <w:fldChar w:fldCharType="end"/>
            </w:r>
          </w:hyperlink>
        </w:p>
        <w:p w14:paraId="028C39E5" w14:textId="7512A72F" w:rsidR="00B57A7E" w:rsidRPr="00F47947" w:rsidRDefault="00B57A7E">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12244" w:history="1">
            <w:r w:rsidRPr="00F47947">
              <w:rPr>
                <w:rStyle w:val="Hyperlink"/>
                <w:rFonts w:ascii="Euclid Circular A" w:hAnsi="Euclid Circular A"/>
                <w:noProof/>
                <w:lang w:val="nl-NL"/>
              </w:rPr>
              <w:t>3</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hAnsi="Euclid Circular A"/>
                <w:noProof/>
                <w:lang w:val="nl-NL"/>
              </w:rPr>
              <w:t>Methode</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44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40</w:t>
            </w:r>
            <w:r w:rsidRPr="00F47947">
              <w:rPr>
                <w:rFonts w:ascii="Euclid Circular A" w:hAnsi="Euclid Circular A"/>
                <w:noProof/>
                <w:webHidden/>
                <w:lang w:val="nl-NL"/>
              </w:rPr>
              <w:fldChar w:fldCharType="end"/>
            </w:r>
          </w:hyperlink>
        </w:p>
        <w:p w14:paraId="5895C102" w14:textId="31EF3633" w:rsidR="00B57A7E" w:rsidRPr="00F47947" w:rsidRDefault="00B57A7E">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12245" w:history="1">
            <w:r w:rsidRPr="00F47947">
              <w:rPr>
                <w:rStyle w:val="Hyperlink"/>
                <w:rFonts w:ascii="Euclid Circular A" w:eastAsia="Times New Roman" w:hAnsi="Euclid Circular A"/>
                <w:b/>
                <w:bCs/>
                <w:i/>
                <w:iCs/>
                <w:noProof/>
                <w:lang w:val="nl-NL" w:eastAsia="en-NL"/>
              </w:rPr>
              <w:t>3.1</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eastAsia="Times New Roman" w:hAnsi="Euclid Circular A"/>
                <w:b/>
                <w:bCs/>
                <w:noProof/>
                <w:lang w:val="nl-NL" w:eastAsia="en-NL"/>
              </w:rPr>
              <w:t>Globale opzet van het onderzoek</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45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40</w:t>
            </w:r>
            <w:r w:rsidRPr="00F47947">
              <w:rPr>
                <w:rFonts w:ascii="Euclid Circular A" w:hAnsi="Euclid Circular A"/>
                <w:noProof/>
                <w:webHidden/>
                <w:lang w:val="nl-NL"/>
              </w:rPr>
              <w:fldChar w:fldCharType="end"/>
            </w:r>
          </w:hyperlink>
        </w:p>
        <w:p w14:paraId="041A5A20" w14:textId="15B3B68A" w:rsidR="00B57A7E" w:rsidRPr="00F47947" w:rsidRDefault="00B57A7E">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12246" w:history="1">
            <w:r w:rsidRPr="00F47947">
              <w:rPr>
                <w:rStyle w:val="Hyperlink"/>
                <w:rFonts w:ascii="Euclid Circular A" w:eastAsia="Times New Roman" w:hAnsi="Euclid Circular A"/>
                <w:b/>
                <w:bCs/>
                <w:noProof/>
                <w:lang w:val="nl-NL" w:eastAsia="en-NL"/>
              </w:rPr>
              <w:t>3.2</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eastAsia="Times New Roman" w:hAnsi="Euclid Circular A"/>
                <w:b/>
                <w:bCs/>
                <w:noProof/>
                <w:lang w:val="nl-NL" w:eastAsia="en-NL"/>
              </w:rPr>
              <w:t>Stimulusmateriaal: Beschrijving en Rechtvaardiging</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46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41</w:t>
            </w:r>
            <w:r w:rsidRPr="00F47947">
              <w:rPr>
                <w:rFonts w:ascii="Euclid Circular A" w:hAnsi="Euclid Circular A"/>
                <w:noProof/>
                <w:webHidden/>
                <w:lang w:val="nl-NL"/>
              </w:rPr>
              <w:fldChar w:fldCharType="end"/>
            </w:r>
          </w:hyperlink>
        </w:p>
        <w:p w14:paraId="0200336D" w14:textId="6D89A52D" w:rsidR="00B57A7E" w:rsidRPr="00F47947" w:rsidRDefault="00B57A7E">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12247" w:history="1">
            <w:r w:rsidRPr="00F47947">
              <w:rPr>
                <w:rStyle w:val="Hyperlink"/>
                <w:rFonts w:ascii="Euclid Circular A" w:eastAsia="Times New Roman" w:hAnsi="Euclid Circular A"/>
                <w:noProof/>
                <w:lang w:val="nl-NL" w:eastAsia="en-NL"/>
              </w:rPr>
              <w:t>3.3</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eastAsia="Times New Roman" w:hAnsi="Euclid Circular A"/>
                <w:noProof/>
                <w:lang w:val="nl-NL" w:eastAsia="en-NL"/>
              </w:rPr>
              <w:t>Operationalisatie van Geloofwaardigheid</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47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43</w:t>
            </w:r>
            <w:r w:rsidRPr="00F47947">
              <w:rPr>
                <w:rFonts w:ascii="Euclid Circular A" w:hAnsi="Euclid Circular A"/>
                <w:noProof/>
                <w:webHidden/>
                <w:lang w:val="nl-NL"/>
              </w:rPr>
              <w:fldChar w:fldCharType="end"/>
            </w:r>
          </w:hyperlink>
        </w:p>
        <w:p w14:paraId="5CC1A01B" w14:textId="17DEC325" w:rsidR="00B57A7E" w:rsidRPr="00F47947" w:rsidRDefault="00B57A7E">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12248" w:history="1">
            <w:r w:rsidRPr="00F47947">
              <w:rPr>
                <w:rStyle w:val="Hyperlink"/>
                <w:rFonts w:ascii="Euclid Circular A" w:eastAsia="Times New Roman" w:hAnsi="Euclid Circular A"/>
                <w:noProof/>
                <w:lang w:val="nl-NL" w:eastAsia="en-NL"/>
              </w:rPr>
              <w:t>3.4</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eastAsia="Times New Roman" w:hAnsi="Euclid Circular A"/>
                <w:noProof/>
                <w:lang w:val="nl-NL" w:eastAsia="en-NL"/>
              </w:rPr>
              <w:t>Selectie van onderzoeksdeelnemers: aan welke criteria moeten ze voldoen?), werving van respondenten, beoogd aantal respondenten</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48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44</w:t>
            </w:r>
            <w:r w:rsidRPr="00F47947">
              <w:rPr>
                <w:rFonts w:ascii="Euclid Circular A" w:hAnsi="Euclid Circular A"/>
                <w:noProof/>
                <w:webHidden/>
                <w:lang w:val="nl-NL"/>
              </w:rPr>
              <w:fldChar w:fldCharType="end"/>
            </w:r>
          </w:hyperlink>
        </w:p>
        <w:p w14:paraId="0B281EE8" w14:textId="59E22783" w:rsidR="00B57A7E" w:rsidRPr="00F47947" w:rsidRDefault="00B57A7E">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12249" w:history="1">
            <w:r w:rsidRPr="00F47947">
              <w:rPr>
                <w:rStyle w:val="Hyperlink"/>
                <w:rFonts w:ascii="Euclid Circular A" w:eastAsia="Times New Roman" w:hAnsi="Euclid Circular A"/>
                <w:b/>
                <w:bCs/>
                <w:noProof/>
                <w:lang w:val="nl-NL" w:eastAsia="en-NL"/>
              </w:rPr>
              <w:t>3.5</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eastAsia="Times New Roman" w:hAnsi="Euclid Circular A"/>
                <w:b/>
                <w:bCs/>
                <w:noProof/>
                <w:lang w:val="nl-NL" w:eastAsia="en-NL"/>
              </w:rPr>
              <w:t>Analyse: hoe ga je data analyseren, welke statistische toetsen?</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49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47</w:t>
            </w:r>
            <w:r w:rsidRPr="00F47947">
              <w:rPr>
                <w:rFonts w:ascii="Euclid Circular A" w:hAnsi="Euclid Circular A"/>
                <w:noProof/>
                <w:webHidden/>
                <w:lang w:val="nl-NL"/>
              </w:rPr>
              <w:fldChar w:fldCharType="end"/>
            </w:r>
          </w:hyperlink>
        </w:p>
        <w:p w14:paraId="1D364E66" w14:textId="6C4AE754" w:rsidR="00B57A7E" w:rsidRPr="00F47947" w:rsidRDefault="00B57A7E">
          <w:pPr>
            <w:pStyle w:val="TOC2"/>
            <w:tabs>
              <w:tab w:val="left" w:pos="960"/>
              <w:tab w:val="right" w:leader="dot" w:pos="9016"/>
            </w:tabs>
            <w:rPr>
              <w:rFonts w:ascii="Euclid Circular A" w:hAnsi="Euclid Circular A" w:cstheme="minorBidi"/>
              <w:noProof/>
              <w:kern w:val="2"/>
              <w:sz w:val="24"/>
              <w:szCs w:val="24"/>
              <w:lang w:val="nl-NL" w:eastAsia="en-NL"/>
              <w14:ligatures w14:val="standardContextual"/>
            </w:rPr>
          </w:pPr>
          <w:hyperlink w:anchor="_Toc193112250" w:history="1">
            <w:r w:rsidRPr="00F47947">
              <w:rPr>
                <w:rStyle w:val="Hyperlink"/>
                <w:rFonts w:ascii="Euclid Circular A" w:eastAsia="Times New Roman" w:hAnsi="Euclid Circular A"/>
                <w:b/>
                <w:bCs/>
                <w:noProof/>
                <w:lang w:val="nl-NL" w:eastAsia="en-NL"/>
              </w:rPr>
              <w:t>3.6</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eastAsia="Times New Roman" w:hAnsi="Euclid Circular A"/>
                <w:b/>
                <w:bCs/>
                <w:noProof/>
                <w:lang w:val="nl-NL" w:eastAsia="en-NL"/>
              </w:rPr>
              <w:t>Ethische overwegingen????</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50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50</w:t>
            </w:r>
            <w:r w:rsidRPr="00F47947">
              <w:rPr>
                <w:rFonts w:ascii="Euclid Circular A" w:hAnsi="Euclid Circular A"/>
                <w:noProof/>
                <w:webHidden/>
                <w:lang w:val="nl-NL"/>
              </w:rPr>
              <w:fldChar w:fldCharType="end"/>
            </w:r>
          </w:hyperlink>
        </w:p>
        <w:p w14:paraId="476A67A9" w14:textId="67079BBB" w:rsidR="00B57A7E" w:rsidRPr="00F47947" w:rsidRDefault="00B57A7E">
          <w:pPr>
            <w:pStyle w:val="TOC2"/>
            <w:tabs>
              <w:tab w:val="right" w:leader="dot" w:pos="9016"/>
            </w:tabs>
            <w:rPr>
              <w:rFonts w:ascii="Euclid Circular A" w:hAnsi="Euclid Circular A" w:cstheme="minorBidi"/>
              <w:noProof/>
              <w:kern w:val="2"/>
              <w:sz w:val="24"/>
              <w:szCs w:val="24"/>
              <w:lang w:val="nl-NL" w:eastAsia="en-NL"/>
              <w14:ligatures w14:val="standardContextual"/>
            </w:rPr>
          </w:pPr>
          <w:hyperlink w:anchor="_Toc193112251" w:history="1">
            <w:r w:rsidRPr="00F47947">
              <w:rPr>
                <w:rStyle w:val="Hyperlink"/>
                <w:rFonts w:ascii="Euclid Circular A" w:hAnsi="Euclid Circular A"/>
                <w:noProof/>
                <w:lang w:val="nl-NL"/>
              </w:rPr>
              <w:t>Experimenteel onderzoek naar vertrouwen</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51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51</w:t>
            </w:r>
            <w:r w:rsidRPr="00F47947">
              <w:rPr>
                <w:rFonts w:ascii="Euclid Circular A" w:hAnsi="Euclid Circular A"/>
                <w:noProof/>
                <w:webHidden/>
                <w:lang w:val="nl-NL"/>
              </w:rPr>
              <w:fldChar w:fldCharType="end"/>
            </w:r>
          </w:hyperlink>
        </w:p>
        <w:p w14:paraId="5817989B" w14:textId="34E0ACEF" w:rsidR="00B57A7E" w:rsidRPr="00F47947" w:rsidRDefault="00B57A7E">
          <w:pPr>
            <w:pStyle w:val="TOC3"/>
            <w:tabs>
              <w:tab w:val="right" w:leader="dot" w:pos="9016"/>
            </w:tabs>
            <w:rPr>
              <w:rFonts w:ascii="Euclid Circular A" w:hAnsi="Euclid Circular A" w:cstheme="minorBidi"/>
              <w:noProof/>
              <w:kern w:val="2"/>
              <w:sz w:val="24"/>
              <w:szCs w:val="24"/>
              <w:lang w:val="nl-NL" w:eastAsia="en-NL"/>
              <w14:ligatures w14:val="standardContextual"/>
            </w:rPr>
          </w:pPr>
          <w:hyperlink w:anchor="_Toc193112252" w:history="1">
            <w:r w:rsidRPr="00F47947">
              <w:rPr>
                <w:rStyle w:val="Hyperlink"/>
                <w:rFonts w:ascii="Euclid Circular A" w:hAnsi="Euclid Circular A"/>
                <w:noProof/>
                <w:lang w:val="nl-NL"/>
              </w:rPr>
              <w:t>Hypothesen en verbanden tussen special-vorm en publiekvertrouwen.</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52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51</w:t>
            </w:r>
            <w:r w:rsidRPr="00F47947">
              <w:rPr>
                <w:rFonts w:ascii="Euclid Circular A" w:hAnsi="Euclid Circular A"/>
                <w:noProof/>
                <w:webHidden/>
                <w:lang w:val="nl-NL"/>
              </w:rPr>
              <w:fldChar w:fldCharType="end"/>
            </w:r>
          </w:hyperlink>
        </w:p>
        <w:p w14:paraId="1C4666D3" w14:textId="6BB28218" w:rsidR="00B57A7E" w:rsidRPr="00F47947" w:rsidRDefault="00B57A7E">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12253" w:history="1">
            <w:r w:rsidRPr="00F47947">
              <w:rPr>
                <w:rStyle w:val="Hyperlink"/>
                <w:rFonts w:ascii="Euclid Circular A" w:hAnsi="Euclid Circular A"/>
                <w:noProof/>
                <w:lang w:val="nl-NL"/>
              </w:rPr>
              <w:t>4</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hAnsi="Euclid Circular A"/>
                <w:noProof/>
                <w:lang w:val="nl-NL"/>
              </w:rPr>
              <w:t>Verwachte resultaten</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53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53</w:t>
            </w:r>
            <w:r w:rsidRPr="00F47947">
              <w:rPr>
                <w:rFonts w:ascii="Euclid Circular A" w:hAnsi="Euclid Circular A"/>
                <w:noProof/>
                <w:webHidden/>
                <w:lang w:val="nl-NL"/>
              </w:rPr>
              <w:fldChar w:fldCharType="end"/>
            </w:r>
          </w:hyperlink>
        </w:p>
        <w:p w14:paraId="53E37170" w14:textId="393ACF7C" w:rsidR="00B57A7E" w:rsidRPr="00F47947" w:rsidRDefault="00B57A7E">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12254" w:history="1">
            <w:r w:rsidRPr="00F47947">
              <w:rPr>
                <w:rStyle w:val="Hyperlink"/>
                <w:rFonts w:ascii="Euclid Circular A" w:hAnsi="Euclid Circular A"/>
                <w:noProof/>
                <w:lang w:val="nl-NL"/>
              </w:rPr>
              <w:t>5</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hAnsi="Euclid Circular A"/>
                <w:noProof/>
                <w:lang w:val="nl-NL"/>
              </w:rPr>
              <w:t>Referenties</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54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55</w:t>
            </w:r>
            <w:r w:rsidRPr="00F47947">
              <w:rPr>
                <w:rFonts w:ascii="Euclid Circular A" w:hAnsi="Euclid Circular A"/>
                <w:noProof/>
                <w:webHidden/>
                <w:lang w:val="nl-NL"/>
              </w:rPr>
              <w:fldChar w:fldCharType="end"/>
            </w:r>
          </w:hyperlink>
        </w:p>
        <w:p w14:paraId="5783A5C9" w14:textId="6BC4E96F" w:rsidR="00B57A7E" w:rsidRPr="00F47947" w:rsidRDefault="00B57A7E">
          <w:pPr>
            <w:pStyle w:val="TOC1"/>
            <w:tabs>
              <w:tab w:val="left" w:pos="440"/>
              <w:tab w:val="right" w:leader="dot" w:pos="9016"/>
            </w:tabs>
            <w:rPr>
              <w:rFonts w:ascii="Euclid Circular A" w:hAnsi="Euclid Circular A" w:cstheme="minorBidi"/>
              <w:noProof/>
              <w:kern w:val="2"/>
              <w:sz w:val="24"/>
              <w:szCs w:val="24"/>
              <w:lang w:val="nl-NL" w:eastAsia="en-NL"/>
              <w14:ligatures w14:val="standardContextual"/>
            </w:rPr>
          </w:pPr>
          <w:hyperlink w:anchor="_Toc193112255" w:history="1">
            <w:r w:rsidRPr="00F47947">
              <w:rPr>
                <w:rStyle w:val="Hyperlink"/>
                <w:rFonts w:ascii="Euclid Circular A" w:hAnsi="Euclid Circular A"/>
                <w:noProof/>
                <w:lang w:val="nl-NL"/>
              </w:rPr>
              <w:t>6</w:t>
            </w:r>
            <w:r w:rsidRPr="00F47947">
              <w:rPr>
                <w:rFonts w:ascii="Euclid Circular A" w:hAnsi="Euclid Circular A" w:cstheme="minorBidi"/>
                <w:noProof/>
                <w:kern w:val="2"/>
                <w:sz w:val="24"/>
                <w:szCs w:val="24"/>
                <w:lang w:val="nl-NL" w:eastAsia="en-NL"/>
                <w14:ligatures w14:val="standardContextual"/>
              </w:rPr>
              <w:tab/>
            </w:r>
            <w:r w:rsidRPr="00F47947">
              <w:rPr>
                <w:rStyle w:val="Hyperlink"/>
                <w:rFonts w:ascii="Euclid Circular A" w:hAnsi="Euclid Circular A"/>
                <w:noProof/>
                <w:lang w:val="nl-NL"/>
              </w:rPr>
              <w:t>Bijlagen</w:t>
            </w:r>
            <w:r w:rsidRPr="00F47947">
              <w:rPr>
                <w:rFonts w:ascii="Euclid Circular A" w:hAnsi="Euclid Circular A"/>
                <w:noProof/>
                <w:webHidden/>
                <w:lang w:val="nl-NL"/>
              </w:rPr>
              <w:tab/>
            </w:r>
            <w:r w:rsidRPr="00F47947">
              <w:rPr>
                <w:rFonts w:ascii="Euclid Circular A" w:hAnsi="Euclid Circular A"/>
                <w:noProof/>
                <w:webHidden/>
                <w:lang w:val="nl-NL"/>
              </w:rPr>
              <w:fldChar w:fldCharType="begin"/>
            </w:r>
            <w:r w:rsidRPr="00F47947">
              <w:rPr>
                <w:rFonts w:ascii="Euclid Circular A" w:hAnsi="Euclid Circular A"/>
                <w:noProof/>
                <w:webHidden/>
                <w:lang w:val="nl-NL"/>
              </w:rPr>
              <w:instrText xml:space="preserve"> PAGEREF _Toc193112255 \h </w:instrText>
            </w:r>
            <w:r w:rsidRPr="00F47947">
              <w:rPr>
                <w:rFonts w:ascii="Euclid Circular A" w:hAnsi="Euclid Circular A"/>
                <w:noProof/>
                <w:webHidden/>
                <w:lang w:val="nl-NL"/>
              </w:rPr>
            </w:r>
            <w:r w:rsidRPr="00F47947">
              <w:rPr>
                <w:rFonts w:ascii="Euclid Circular A" w:hAnsi="Euclid Circular A"/>
                <w:noProof/>
                <w:webHidden/>
                <w:lang w:val="nl-NL"/>
              </w:rPr>
              <w:fldChar w:fldCharType="separate"/>
            </w:r>
            <w:r w:rsidR="00B40C48" w:rsidRPr="00F47947">
              <w:rPr>
                <w:rFonts w:ascii="Euclid Circular A" w:hAnsi="Euclid Circular A"/>
                <w:noProof/>
                <w:webHidden/>
                <w:lang w:val="nl-NL"/>
              </w:rPr>
              <w:t>61</w:t>
            </w:r>
            <w:r w:rsidRPr="00F47947">
              <w:rPr>
                <w:rFonts w:ascii="Euclid Circular A" w:hAnsi="Euclid Circular A"/>
                <w:noProof/>
                <w:webHidden/>
                <w:lang w:val="nl-NL"/>
              </w:rPr>
              <w:fldChar w:fldCharType="end"/>
            </w:r>
          </w:hyperlink>
        </w:p>
        <w:p w14:paraId="49A33988" w14:textId="707BF086" w:rsidR="00151C5B" w:rsidRPr="00F47947" w:rsidRDefault="00151C5B">
          <w:pPr>
            <w:rPr>
              <w:b/>
              <w:bCs/>
              <w:noProof/>
            </w:rPr>
          </w:pPr>
          <w:r w:rsidRPr="00F47947">
            <w:rPr>
              <w:b/>
              <w:bCs/>
              <w:noProof/>
            </w:rPr>
            <w:fldChar w:fldCharType="end"/>
          </w:r>
        </w:p>
      </w:sdtContent>
    </w:sdt>
    <w:p w14:paraId="24BA2B30" w14:textId="77777777" w:rsidR="00F30441" w:rsidRPr="00F47947" w:rsidRDefault="00F30441">
      <w:pPr>
        <w:rPr>
          <w:b/>
          <w:bCs/>
          <w:noProof/>
        </w:rPr>
      </w:pPr>
    </w:p>
    <w:p w14:paraId="390BA340" w14:textId="77777777" w:rsidR="005A2813" w:rsidRPr="00F47947" w:rsidRDefault="005A2813">
      <w:pPr>
        <w:rPr>
          <w:rFonts w:ascii="Euclid Circular A Semibold" w:eastAsiaTheme="majorEastAsia" w:hAnsi="Euclid Circular A Semibold" w:cstheme="majorBidi"/>
          <w:color w:val="000000" w:themeColor="text1"/>
          <w:sz w:val="32"/>
          <w:szCs w:val="32"/>
        </w:rPr>
      </w:pPr>
      <w:r w:rsidRPr="00F47947">
        <w:rPr>
          <w:rFonts w:ascii="Euclid Circular A Semibold" w:hAnsi="Euclid Circular A Semibold"/>
          <w:color w:val="000000" w:themeColor="text1"/>
          <w:sz w:val="32"/>
          <w:szCs w:val="32"/>
        </w:rPr>
        <w:br w:type="page"/>
      </w:r>
    </w:p>
    <w:p w14:paraId="42923FFF" w14:textId="2A0EB667" w:rsidR="005D6BEF" w:rsidRPr="00F47947" w:rsidRDefault="005D6BEF" w:rsidP="0086722A">
      <w:pPr>
        <w:pStyle w:val="Heading1"/>
        <w:numPr>
          <w:ilvl w:val="0"/>
          <w:numId w:val="14"/>
        </w:numPr>
        <w:rPr>
          <w:rFonts w:ascii="Euclid Circular A Semibold" w:hAnsi="Euclid Circular A Semibold"/>
          <w:color w:val="000000" w:themeColor="text1"/>
          <w:sz w:val="32"/>
          <w:szCs w:val="32"/>
        </w:rPr>
      </w:pPr>
      <w:bookmarkStart w:id="1" w:name="_Toc193112230"/>
      <w:r w:rsidRPr="00F47947">
        <w:rPr>
          <w:rFonts w:ascii="Euclid Circular A Semibold" w:hAnsi="Euclid Circular A Semibold"/>
          <w:color w:val="000000" w:themeColor="text1"/>
          <w:sz w:val="32"/>
          <w:szCs w:val="32"/>
        </w:rPr>
        <w:lastRenderedPageBreak/>
        <w:t>Inleiding</w:t>
      </w:r>
      <w:bookmarkEnd w:id="1"/>
    </w:p>
    <w:p w14:paraId="0386644C" w14:textId="77777777" w:rsidR="00AD050A" w:rsidRPr="00F47947" w:rsidRDefault="00AD050A" w:rsidP="00A10AB5">
      <w:pPr>
        <w:spacing w:line="360" w:lineRule="auto"/>
      </w:pPr>
    </w:p>
    <w:p w14:paraId="7F1FD9D9" w14:textId="640AFCFF" w:rsidR="00B8474A" w:rsidRPr="00F47947" w:rsidRDefault="00B8474A" w:rsidP="009C21AE">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grootste uitdaging waar de journalistiek vandaag de dag voor staat, is het gebrek aan vertrouwen van het publiek in de journalistiek. Dit is geen nieuwe uitdaging, maar het is al decennia hardnekkig en het wordt steeds erger (Fink, 2019).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Digital News Report, 2024). 54% van de Nederlanders vertrouwt het grootste gedeelte van het nieuws dat ze lezen. Nederlanders hebben wel meer vertrouwen en interesse vergeleken met andere landen. Maar ook hier</w:t>
      </w:r>
      <w:r w:rsidR="00E42907" w:rsidRPr="00F47947">
        <w:rPr>
          <w:rFonts w:ascii="Euclid Circular A" w:hAnsi="Euclid Circular A"/>
          <w:color w:val="000000" w:themeColor="text1"/>
          <w:sz w:val="24"/>
          <w:szCs w:val="24"/>
        </w:rPr>
        <w:t xml:space="preserve"> in </w:t>
      </w:r>
      <w:r w:rsidR="00872D37" w:rsidRPr="00F47947">
        <w:rPr>
          <w:rFonts w:ascii="Euclid Circular A" w:hAnsi="Euclid Circular A"/>
          <w:color w:val="000000" w:themeColor="text1"/>
          <w:sz w:val="24"/>
          <w:szCs w:val="24"/>
        </w:rPr>
        <w:t>Nederland</w:t>
      </w:r>
      <w:r w:rsidRPr="00F47947">
        <w:rPr>
          <w:rFonts w:ascii="Euclid Circular A" w:hAnsi="Euclid Circular A"/>
          <w:color w:val="000000" w:themeColor="text1"/>
          <w:sz w:val="24"/>
          <w:szCs w:val="24"/>
        </w:rPr>
        <w:t xml:space="preserve"> is de</w:t>
      </w:r>
      <w:r w:rsidR="004D49E7" w:rsidRPr="00F47947">
        <w:rPr>
          <w:rFonts w:ascii="Euclid Circular A" w:hAnsi="Euclid Circular A"/>
          <w:color w:val="000000" w:themeColor="text1"/>
          <w:sz w:val="24"/>
          <w:szCs w:val="24"/>
        </w:rPr>
        <w:t>ze</w:t>
      </w:r>
      <w:r w:rsidRPr="00F47947">
        <w:rPr>
          <w:rFonts w:ascii="Euclid Circular A" w:hAnsi="Euclid Circular A"/>
          <w:color w:val="000000" w:themeColor="text1"/>
          <w:sz w:val="24"/>
          <w:szCs w:val="24"/>
        </w:rPr>
        <w:t xml:space="preserve"> neerwaartse trend</w:t>
      </w:r>
      <w:r w:rsidR="00D87939" w:rsidRPr="00F47947">
        <w:rPr>
          <w:rStyle w:val="FootnoteReference"/>
          <w:rFonts w:ascii="Euclid Circular A" w:hAnsi="Euclid Circular A"/>
          <w:color w:val="000000" w:themeColor="text1"/>
          <w:sz w:val="24"/>
          <w:szCs w:val="24"/>
        </w:rPr>
        <w:footnoteReference w:id="1"/>
      </w:r>
      <w:r w:rsidRPr="00F47947">
        <w:rPr>
          <w:rFonts w:ascii="Euclid Circular A" w:hAnsi="Euclid Circular A"/>
          <w:color w:val="000000" w:themeColor="text1"/>
          <w:sz w:val="24"/>
          <w:szCs w:val="24"/>
        </w:rPr>
        <w:t xml:space="preserve"> de laatste jaren is zorgwekkend</w:t>
      </w:r>
      <w:r w:rsidR="00E42907" w:rsidRPr="00F47947">
        <w:rPr>
          <w:rFonts w:ascii="Euclid Circular A" w:hAnsi="Euclid Circular A"/>
          <w:color w:val="000000" w:themeColor="text1"/>
          <w:sz w:val="24"/>
          <w:szCs w:val="24"/>
        </w:rPr>
        <w:t xml:space="preserve">. </w:t>
      </w:r>
    </w:p>
    <w:p w14:paraId="7AA82EFB" w14:textId="77777777" w:rsidR="00385CE9" w:rsidRPr="00F47947" w:rsidRDefault="00B8474A" w:rsidP="00385CE9">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Opiniepeilingen zoals die van het Digital News Report tonen aan dat het publiek steeds minder vertrouwen heeft in de pers als instituut, wat </w:t>
      </w:r>
      <w:r w:rsidR="00E60E41" w:rsidRPr="00F47947">
        <w:rPr>
          <w:rFonts w:ascii="Euclid Circular A" w:hAnsi="Euclid Circular A"/>
          <w:color w:val="000000" w:themeColor="text1"/>
          <w:sz w:val="24"/>
          <w:szCs w:val="24"/>
        </w:rPr>
        <w:t>zorgen</w:t>
      </w:r>
      <w:r w:rsidR="00254367" w:rsidRPr="00F47947">
        <w:rPr>
          <w:rFonts w:ascii="Euclid Circular A" w:hAnsi="Euclid Circular A"/>
          <w:color w:val="000000" w:themeColor="text1"/>
          <w:sz w:val="24"/>
          <w:szCs w:val="24"/>
        </w:rPr>
        <w:t xml:space="preserve"> wekt</w:t>
      </w:r>
      <w:r w:rsidRPr="00F47947">
        <w:rPr>
          <w:rFonts w:ascii="Euclid Circular A" w:hAnsi="Euclid Circular A"/>
          <w:color w:val="000000" w:themeColor="text1"/>
          <w:sz w:val="24"/>
          <w:szCs w:val="24"/>
        </w:rPr>
        <w:t xml:space="preserve"> onder journalisten en medialeiders (Peters &amp; Broersma, 2012: p.210). </w:t>
      </w:r>
      <w:r w:rsidR="00F75CAD" w:rsidRPr="00F47947">
        <w:rPr>
          <w:rFonts w:ascii="Euclid Circular A" w:hAnsi="Euclid Circular A"/>
          <w:color w:val="000000" w:themeColor="text1"/>
          <w:sz w:val="24"/>
          <w:szCs w:val="24"/>
        </w:rPr>
        <w:t>De vraag rijst echter of burgers meer vertrouwen moeten hebben in de journalistiek en of het streven naar vertrouwen baat bijdraagt aan de journalistieke praktijk. Peters en Broersma (2012) stellen zelfs de vraag of een heroverweging van de journalistiek mogelijk een ander perspectief op publiek vertrouwen vereist.</w:t>
      </w:r>
      <w:r w:rsidR="00F75CAD"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Van Dalen (2020) </w:t>
      </w:r>
      <w:r w:rsidR="00D01D34" w:rsidRPr="00F47947">
        <w:rPr>
          <w:rFonts w:ascii="Euclid Circular A" w:hAnsi="Euclid Circular A"/>
          <w:color w:val="000000" w:themeColor="text1"/>
          <w:sz w:val="24"/>
          <w:szCs w:val="24"/>
        </w:rPr>
        <w:t>biedt een tegenargument door te stellen dat</w:t>
      </w:r>
      <w:r w:rsidRPr="00F47947">
        <w:rPr>
          <w:rFonts w:ascii="Euclid Circular A" w:hAnsi="Euclid Circular A"/>
          <w:color w:val="000000" w:themeColor="text1"/>
          <w:sz w:val="24"/>
          <w:szCs w:val="24"/>
        </w:rPr>
        <w:t xml:space="preserve"> vertrouwen in de journalistiek cruciaal</w:t>
      </w:r>
      <w:r w:rsidR="00D01D34" w:rsidRPr="00F47947">
        <w:rPr>
          <w:rFonts w:ascii="Euclid Circular A" w:hAnsi="Euclid Circular A"/>
          <w:color w:val="000000" w:themeColor="text1"/>
          <w:sz w:val="24"/>
          <w:szCs w:val="24"/>
        </w:rPr>
        <w:t xml:space="preserve"> is</w:t>
      </w:r>
      <w:r w:rsidRPr="00F47947">
        <w:rPr>
          <w:rFonts w:ascii="Euclid Circular A" w:hAnsi="Euclid Circular A"/>
          <w:color w:val="000000" w:themeColor="text1"/>
          <w:sz w:val="24"/>
          <w:szCs w:val="24"/>
        </w:rPr>
        <w:t xml:space="preserve"> om de waakhondfunctie te vervullen vis-à-vis de politieke instituties. </w:t>
      </w:r>
      <w:r w:rsidR="00AE7AA1" w:rsidRPr="00F47947">
        <w:rPr>
          <w:rFonts w:ascii="Euclid Circular A" w:hAnsi="Euclid Circular A"/>
          <w:color w:val="000000" w:themeColor="text1"/>
          <w:sz w:val="24"/>
          <w:szCs w:val="24"/>
        </w:rPr>
        <w:t xml:space="preserve">Voor deze rol is legitimiteit </w:t>
      </w:r>
      <w:r w:rsidRPr="00F47947">
        <w:rPr>
          <w:rFonts w:ascii="Euclid Circular A" w:hAnsi="Euclid Circular A"/>
          <w:color w:val="000000" w:themeColor="text1"/>
          <w:sz w:val="24"/>
          <w:szCs w:val="24"/>
        </w:rPr>
        <w:t xml:space="preserve">nodig, die </w:t>
      </w:r>
      <w:r w:rsidR="00FC2E1A" w:rsidRPr="00F47947">
        <w:rPr>
          <w:rFonts w:ascii="Euclid Circular A" w:hAnsi="Euclid Circular A"/>
          <w:color w:val="000000" w:themeColor="text1"/>
          <w:sz w:val="24"/>
          <w:szCs w:val="24"/>
        </w:rPr>
        <w:t>journalisten</w:t>
      </w:r>
      <w:r w:rsidRPr="00F47947">
        <w:rPr>
          <w:rFonts w:ascii="Euclid Circular A" w:hAnsi="Euclid Circular A"/>
          <w:color w:val="000000" w:themeColor="text1"/>
          <w:sz w:val="24"/>
          <w:szCs w:val="24"/>
        </w:rPr>
        <w:t xml:space="preserve"> verkrijgen door het vertrouwen van het publiek (</w:t>
      </w:r>
      <w:r w:rsidRPr="00F47947">
        <w:rPr>
          <w:rFonts w:ascii="Euclid Circular A" w:hAnsi="Euclid Circular A"/>
          <w:color w:val="000000" w:themeColor="text1"/>
          <w:sz w:val="24"/>
          <w:szCs w:val="24"/>
          <w:highlight w:val="cyan"/>
        </w:rPr>
        <w:t>van Dalen, 2020</w:t>
      </w:r>
      <w:r w:rsidRPr="00F47947">
        <w:rPr>
          <w:rFonts w:ascii="Euclid Circular A" w:hAnsi="Euclid Circular A"/>
          <w:color w:val="000000" w:themeColor="text1"/>
          <w:sz w:val="24"/>
          <w:szCs w:val="24"/>
        </w:rPr>
        <w:t xml:space="preserve">). </w:t>
      </w:r>
      <w:r w:rsidR="00385CE9" w:rsidRPr="00F47947">
        <w:rPr>
          <w:rFonts w:ascii="Euclid Circular A" w:hAnsi="Euclid Circular A"/>
          <w:color w:val="000000" w:themeColor="text1"/>
          <w:sz w:val="24"/>
          <w:szCs w:val="24"/>
        </w:rPr>
        <w:t>Wanneer de pers niet wordt vertrouwd, kunnen politici gemakkelijker kritiek van journalisten negeren of zelfs tegengaan, waardoor partijen minder aansprakelijk worden gehouden voor misstanden.</w:t>
      </w:r>
    </w:p>
    <w:p w14:paraId="55FE9535" w14:textId="529F7679" w:rsidR="00A940AC" w:rsidRPr="00F47947" w:rsidRDefault="0051215E" w:rsidP="00A940A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Ook heeft e</w:t>
      </w:r>
      <w:r w:rsidR="00A940AC" w:rsidRPr="00F47947">
        <w:rPr>
          <w:rFonts w:ascii="Euclid Circular A" w:hAnsi="Euclid Circular A"/>
          <w:color w:val="000000" w:themeColor="text1"/>
          <w:sz w:val="24"/>
          <w:szCs w:val="24"/>
        </w:rPr>
        <w:t>en laag vertrouwen in de pers negatieve gevolgen voor de controlefunctie van de journalistiek, omdat</w:t>
      </w:r>
      <w:r w:rsidR="00FA12A3" w:rsidRPr="00F47947">
        <w:rPr>
          <w:rFonts w:ascii="Euclid Circular A" w:hAnsi="Euclid Circular A"/>
          <w:color w:val="000000" w:themeColor="text1"/>
          <w:sz w:val="24"/>
          <w:szCs w:val="24"/>
        </w:rPr>
        <w:t xml:space="preserve"> ze</w:t>
      </w:r>
      <w:r w:rsidR="00A940AC" w:rsidRPr="00F47947">
        <w:rPr>
          <w:rFonts w:ascii="Euclid Circular A" w:hAnsi="Euclid Circular A"/>
          <w:color w:val="000000" w:themeColor="text1"/>
          <w:sz w:val="24"/>
          <w:szCs w:val="24"/>
        </w:rPr>
        <w:t xml:space="preserve"> minder toegang krijgen en minder middelen hebben om deze toegang te verkrijgen (</w:t>
      </w:r>
      <w:r w:rsidR="00A940AC" w:rsidRPr="00F47947">
        <w:rPr>
          <w:rFonts w:ascii="Euclid Circular A" w:hAnsi="Euclid Circular A"/>
          <w:color w:val="000000" w:themeColor="text1"/>
          <w:sz w:val="24"/>
          <w:szCs w:val="24"/>
          <w:highlight w:val="cyan"/>
        </w:rPr>
        <w:t>Van Dalen, 2020</w:t>
      </w:r>
      <w:r w:rsidR="00A940AC" w:rsidRPr="00F47947">
        <w:rPr>
          <w:rFonts w:ascii="Euclid Circular A" w:hAnsi="Euclid Circular A"/>
          <w:color w:val="000000" w:themeColor="text1"/>
          <w:sz w:val="24"/>
          <w:szCs w:val="24"/>
        </w:rPr>
        <w:t>). Het huidige medialandschap kenmerkt zich door een ecosysteem waarin de afwezigheid van betrouwbare mainstream media een klimaat creëert waarin</w:t>
      </w:r>
      <w:r w:rsidR="00033429" w:rsidRPr="00F47947">
        <w:rPr>
          <w:rFonts w:ascii="Euclid Circular A" w:hAnsi="Euclid Circular A"/>
          <w:color w:val="000000" w:themeColor="text1"/>
          <w:sz w:val="24"/>
          <w:szCs w:val="24"/>
        </w:rPr>
        <w:t>:</w:t>
      </w:r>
      <w:r w:rsidR="00A940AC" w:rsidRPr="00F47947">
        <w:rPr>
          <w:rFonts w:ascii="Euclid Circular A" w:hAnsi="Euclid Circular A"/>
          <w:color w:val="000000" w:themeColor="text1"/>
          <w:sz w:val="24"/>
          <w:szCs w:val="24"/>
        </w:rPr>
        <w:t xml:space="preserve"> </w:t>
      </w:r>
      <w:r w:rsidR="00FF6C1C" w:rsidRPr="00F47947">
        <w:rPr>
          <w:rFonts w:ascii="Euclid Circular A Regular Ita" w:hAnsi="Euclid Circular A Regular Ita"/>
          <w:color w:val="000000" w:themeColor="text1"/>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FF6C1C" w:rsidRPr="00F47947">
        <w:rPr>
          <w:rFonts w:ascii="Euclid Circular A" w:hAnsi="Euclid Circular A"/>
          <w:color w:val="000000" w:themeColor="text1"/>
          <w:sz w:val="24"/>
          <w:szCs w:val="24"/>
        </w:rPr>
        <w:t xml:space="preserve"> (</w:t>
      </w:r>
      <w:r w:rsidR="00FF6C1C" w:rsidRPr="00F47947">
        <w:rPr>
          <w:rFonts w:ascii="Euclid Circular A" w:hAnsi="Euclid Circular A"/>
          <w:color w:val="000000" w:themeColor="text1"/>
          <w:sz w:val="24"/>
          <w:szCs w:val="24"/>
          <w:highlight w:val="cyan"/>
        </w:rPr>
        <w:t>Szostek, 2018</w:t>
      </w:r>
      <w:r w:rsidR="00FF6C1C" w:rsidRPr="00F47947">
        <w:rPr>
          <w:rFonts w:ascii="Euclid Circular A" w:hAnsi="Euclid Circular A"/>
          <w:color w:val="000000" w:themeColor="text1"/>
          <w:sz w:val="24"/>
          <w:szCs w:val="24"/>
        </w:rPr>
        <w:t>).</w:t>
      </w:r>
    </w:p>
    <w:p w14:paraId="7D268804" w14:textId="60DC8C6F" w:rsidR="00B9397B" w:rsidRDefault="00A940AC" w:rsidP="00CB23F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ze leemte wordt opgevuld door gedecentraliseerde nieuwsmedia zoals sociale media, die nu de primaire nieuwsbron vormen voor jongeren in de leeftijdsgroep van 18 tot 34 jaar. In hun </w:t>
      </w:r>
      <w:r w:rsidR="002E5FB5" w:rsidRPr="00F47947">
        <w:rPr>
          <w:rFonts w:ascii="Euclid Circular A" w:hAnsi="Euclid Circular A"/>
          <w:color w:val="000000" w:themeColor="text1"/>
          <w:sz w:val="24"/>
          <w:szCs w:val="24"/>
        </w:rPr>
        <w:t>boek</w:t>
      </w:r>
      <w:r w:rsidRPr="00F47947">
        <w:rPr>
          <w:rFonts w:ascii="Euclid Circular A" w:hAnsi="Euclid Circular A"/>
          <w:color w:val="000000" w:themeColor="text1"/>
          <w:sz w:val="24"/>
          <w:szCs w:val="24"/>
        </w:rPr>
        <w:t xml:space="preserve"> "Rethinking Journalism" opperen Peters en Broersma (2013, p. 207) dat de problematische relatie tussen de prestaties van nieuwsmedia en het vertrouwen in de journalistiek mogelijk voortvloeit uit onze beperkte kennis over de aard van vertrouwen en wat het essentieel betekent om vertrouwen te hebben in een instituut.</w:t>
      </w:r>
      <w:r w:rsidR="00861590" w:rsidRPr="00F47947">
        <w:rPr>
          <w:rFonts w:ascii="Euclid Circular A" w:hAnsi="Euclid Circular A"/>
          <w:color w:val="000000" w:themeColor="text1"/>
          <w:sz w:val="24"/>
          <w:szCs w:val="24"/>
        </w:rPr>
        <w:t xml:space="preserve"> </w:t>
      </w:r>
      <w:r w:rsidR="00B9397B" w:rsidRPr="00B9397B">
        <w:rPr>
          <w:rFonts w:ascii="Euclid Circular A" w:hAnsi="Euclid Circular A"/>
          <w:color w:val="000000" w:themeColor="text1"/>
          <w:sz w:val="24"/>
          <w:szCs w:val="24"/>
        </w:rPr>
        <w:t xml:space="preserve">Nieuwsmedia zijn zich bewust van deze ontwikkeling en implementeren innovatieve technologische vormen om zich te onderscheiden in een concurrerend medialandschap. Het digitale long-form genre heeft zich in de afgelopen decennia ontwikkeld tot een prestigieuze en invloedrijke vorm van journalistiek. In het digitale tijdperk is het doel niet langer alleen snel en breed berichtgeven, maar ook het opbouwen van merkkracht om </w:t>
      </w:r>
      <w:r w:rsidR="00BA7757">
        <w:rPr>
          <w:rFonts w:ascii="Euclid Circular A" w:hAnsi="Euclid Circular A"/>
          <w:color w:val="000000" w:themeColor="text1"/>
          <w:sz w:val="24"/>
          <w:szCs w:val="24"/>
        </w:rPr>
        <w:t>je merk</w:t>
      </w:r>
      <w:r w:rsidR="00B9397B" w:rsidRPr="00B9397B">
        <w:rPr>
          <w:rFonts w:ascii="Euclid Circular A" w:hAnsi="Euclid Circular A"/>
          <w:color w:val="000000" w:themeColor="text1"/>
          <w:sz w:val="24"/>
          <w:szCs w:val="24"/>
        </w:rPr>
        <w:t xml:space="preserve"> te positioneren voor een kieskeuriger, betalend publiek (Dowling &amp; Vogan, 2014, p. 219).</w:t>
      </w:r>
    </w:p>
    <w:p w14:paraId="165CCFB6" w14:textId="2989B07F" w:rsidR="00F47947" w:rsidRPr="00F47947" w:rsidRDefault="00EE410D" w:rsidP="00F4794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2013 was een uitstekend Pulitzer Prijs-jaar voor de dagelijkse</w:t>
      </w:r>
      <w:r w:rsidR="00C40624">
        <w:rPr>
          <w:rFonts w:ascii="Euclid Circular A" w:hAnsi="Euclid Circular A"/>
          <w:color w:val="000000" w:themeColor="text1"/>
          <w:sz w:val="24"/>
          <w:szCs w:val="24"/>
        </w:rPr>
        <w:t xml:space="preserve"> kwaliteitskrant</w:t>
      </w:r>
      <w:r w:rsidRPr="00F47947">
        <w:rPr>
          <w:rFonts w:ascii="Euclid Circular A" w:hAnsi="Euclid Circular A"/>
          <w:color w:val="000000" w:themeColor="text1"/>
          <w:sz w:val="24"/>
          <w:szCs w:val="24"/>
        </w:rPr>
        <w:t xml:space="preser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w:t>
      </w:r>
      <w:r w:rsidRPr="00F47947">
        <w:rPr>
          <w:rFonts w:ascii="Euclid Circular A" w:hAnsi="Euclid Circular A"/>
          <w:color w:val="000000" w:themeColor="text1"/>
          <w:sz w:val="24"/>
          <w:szCs w:val="24"/>
        </w:rPr>
        <w:lastRenderedPageBreak/>
        <w:t xml:space="preserve">manier waarop dit verhaal digitaal werd gepresenteerd door The New York Times. </w:t>
      </w:r>
      <w:r w:rsidR="00E76ADA" w:rsidRPr="00F47947">
        <w:rPr>
          <w:rFonts w:ascii="Euclid Circular A" w:hAnsi="Euclid Circular A"/>
          <w:color w:val="000000" w:themeColor="text1"/>
          <w:sz w:val="24"/>
          <w:szCs w:val="24"/>
        </w:rPr>
        <w:t>Deze</w:t>
      </w:r>
      <w:r w:rsidR="00247050" w:rsidRPr="00F47947">
        <w:rPr>
          <w:rFonts w:ascii="Euclid Circular A" w:hAnsi="Euclid Circular A"/>
          <w:color w:val="000000" w:themeColor="text1"/>
          <w:sz w:val="24"/>
          <w:szCs w:val="24"/>
        </w:rPr>
        <w:t xml:space="preserve"> komst van een </w:t>
      </w:r>
      <w:r w:rsidR="00E76ADA" w:rsidRPr="00F47947">
        <w:rPr>
          <w:rFonts w:ascii="Euclid Circular A" w:hAnsi="Euclid Circular A"/>
          <w:color w:val="000000" w:themeColor="text1"/>
          <w:sz w:val="24"/>
          <w:szCs w:val="24"/>
        </w:rPr>
        <w:t xml:space="preserve">nieuwe </w:t>
      </w:r>
      <w:r w:rsidR="00247050" w:rsidRPr="00F47947">
        <w:rPr>
          <w:rFonts w:ascii="Euclid Circular A" w:hAnsi="Euclid Circular A"/>
          <w:color w:val="000000" w:themeColor="text1"/>
          <w:sz w:val="24"/>
          <w:szCs w:val="24"/>
        </w:rPr>
        <w:t>nieuws</w:t>
      </w:r>
      <w:r w:rsidR="00E76ADA" w:rsidRPr="00F47947">
        <w:rPr>
          <w:rFonts w:ascii="Euclid Circular A" w:hAnsi="Euclid Circular A"/>
          <w:color w:val="000000" w:themeColor="text1"/>
          <w:sz w:val="24"/>
          <w:szCs w:val="24"/>
        </w:rPr>
        <w:t>vorm</w:t>
      </w:r>
      <w:r w:rsidR="0037136F" w:rsidRPr="00F47947">
        <w:rPr>
          <w:rFonts w:ascii="Euclid Circular A" w:hAnsi="Euclid Circular A"/>
          <w:color w:val="000000" w:themeColor="text1"/>
          <w:sz w:val="24"/>
          <w:szCs w:val="24"/>
        </w:rPr>
        <w:t xml:space="preserve"> markeerde een journalistieke omslag, waarbij longform-artikelen werden verpakt in multimediale producties die een niveau van verfijning toonden dat aansloot bij de vermeende smaak van het opkomende tabletpubliek</w:t>
      </w:r>
      <w:r w:rsidR="002D29AC" w:rsidRPr="00F47947">
        <w:rPr>
          <w:rFonts w:ascii="Euclid Circular A" w:hAnsi="Euclid Circular A"/>
          <w:color w:val="000000" w:themeColor="text1"/>
          <w:sz w:val="24"/>
          <w:szCs w:val="24"/>
        </w:rPr>
        <w:t xml:space="preserve"> van 2013</w:t>
      </w:r>
      <w:r w:rsidR="0037136F" w:rsidRPr="00F47947">
        <w:rPr>
          <w:rFonts w:ascii="Euclid Circular A" w:hAnsi="Euclid Circular A"/>
          <w:color w:val="000000" w:themeColor="text1"/>
          <w:sz w:val="24"/>
          <w:szCs w:val="24"/>
        </w:rPr>
        <w:t xml:space="preserve">. </w:t>
      </w:r>
      <w:r w:rsidR="00F47947" w:rsidRPr="00F47947">
        <w:rPr>
          <w:rFonts w:ascii="Euclid Circular A" w:hAnsi="Euclid Circular A"/>
          <w:color w:val="000000" w:themeColor="text1"/>
          <w:sz w:val="24"/>
          <w:szCs w:val="24"/>
        </w:rPr>
        <w:t>Deze long-forms ook wel specials genoemd, die geschreven taal en multimedia naadloos integreren</w:t>
      </w:r>
      <w:r w:rsidR="006E5AA6">
        <w:rPr>
          <w:rFonts w:ascii="Euclid Circular A" w:hAnsi="Euclid Circular A"/>
          <w:color w:val="000000" w:themeColor="text1"/>
          <w:sz w:val="24"/>
          <w:szCs w:val="24"/>
        </w:rPr>
        <w:t>.</w:t>
      </w:r>
      <w:r w:rsidR="00F47947" w:rsidRPr="00F47947">
        <w:rPr>
          <w:rFonts w:ascii="Euclid Circular A" w:hAnsi="Euclid Circular A"/>
          <w:color w:val="000000" w:themeColor="text1"/>
          <w:sz w:val="24"/>
          <w:szCs w:val="24"/>
        </w:rPr>
        <w:t xml:space="preserve"> </w:t>
      </w:r>
      <w:r w:rsidR="006E5AA6">
        <w:rPr>
          <w:rFonts w:ascii="Euclid Circular A" w:hAnsi="Euclid Circular A"/>
          <w:color w:val="000000" w:themeColor="text1"/>
          <w:sz w:val="24"/>
          <w:szCs w:val="24"/>
        </w:rPr>
        <w:t>W</w:t>
      </w:r>
      <w:r w:rsidR="00F47947" w:rsidRPr="00F47947">
        <w:rPr>
          <w:rFonts w:ascii="Euclid Circular A" w:hAnsi="Euclid Circular A"/>
          <w:color w:val="000000" w:themeColor="text1"/>
          <w:sz w:val="24"/>
          <w:szCs w:val="24"/>
        </w:rPr>
        <w:t>orden steeds meer erkend als een krachtige vorm van journalistiek storytelling (Hiippala, 2017, p. 420). Jacobson, Marino en Gutsche (2016) beschrijven dit als een opkomend genre binnen de digitale journalistiek, dat zijn publiek wil boeien door tekst, foto's, video's, interactieve kaarten en datavisualisaties te combineren tot één geheel (Jacobson et al., 2016, pp. 536-540).</w:t>
      </w:r>
    </w:p>
    <w:p w14:paraId="6C5094E3" w14:textId="1D408B78" w:rsidR="00F47947" w:rsidRPr="00F47947" w:rsidRDefault="00F47947" w:rsidP="00F47947">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oewel de naam suggereert dat deze verhalen lang zijn, zijn </w:t>
      </w:r>
      <w:r w:rsidR="00007114">
        <w:rPr>
          <w:rFonts w:ascii="Euclid Circular A" w:hAnsi="Euclid Circular A"/>
          <w:color w:val="000000" w:themeColor="text1"/>
          <w:sz w:val="24"/>
          <w:szCs w:val="24"/>
        </w:rPr>
        <w:t xml:space="preserve">juist </w:t>
      </w:r>
      <w:r w:rsidRPr="00F47947">
        <w:rPr>
          <w:rFonts w:ascii="Euclid Circular A" w:hAnsi="Euclid Circular A"/>
          <w:color w:val="000000" w:themeColor="text1"/>
          <w:sz w:val="24"/>
          <w:szCs w:val="24"/>
        </w:rPr>
        <w:t>de huidige digitale long-forms niet zo uitgebreid als de uur durende verhalen van vroeger. Bovendien zijn de vertel</w:t>
      </w:r>
      <w:r w:rsidR="00715CCB">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en narratieve vormen niet de enige manieren om verhalen te vertellen met deze journalistieke techniek. Moderne</w:t>
      </w:r>
      <w:r w:rsidR="00B458E8">
        <w:rPr>
          <w:rFonts w:ascii="Euclid Circular A" w:hAnsi="Euclid Circular A"/>
          <w:color w:val="000000" w:themeColor="text1"/>
          <w:sz w:val="24"/>
          <w:szCs w:val="24"/>
        </w:rPr>
        <w:t xml:space="preserve"> </w:t>
      </w:r>
      <w:r w:rsidR="0046408D">
        <w:rPr>
          <w:rFonts w:ascii="Euclid Circular A" w:hAnsi="Euclid Circular A"/>
          <w:color w:val="000000" w:themeColor="text1"/>
          <w:sz w:val="24"/>
          <w:szCs w:val="24"/>
        </w:rPr>
        <w:t xml:space="preserve">long-form </w:t>
      </w:r>
      <w:r w:rsidR="00B458E8">
        <w:rPr>
          <w:rFonts w:ascii="Euclid Circular A" w:hAnsi="Euclid Circular A"/>
          <w:color w:val="000000" w:themeColor="text1"/>
          <w:sz w:val="24"/>
          <w:szCs w:val="24"/>
        </w:rPr>
        <w:t>artikels</w:t>
      </w:r>
      <w:r w:rsidRPr="00F47947">
        <w:rPr>
          <w:rFonts w:ascii="Euclid Circular A" w:hAnsi="Euclid Circular A"/>
          <w:color w:val="000000" w:themeColor="text1"/>
          <w:sz w:val="24"/>
          <w:szCs w:val="24"/>
        </w:rPr>
        <w:t xml:space="preserve"> zoals "Spanning op het stroomnet" </w:t>
      </w:r>
      <w:r w:rsidR="00AF5A6F">
        <w:rPr>
          <w:rFonts w:ascii="Euclid Circular A" w:hAnsi="Euclid Circular A"/>
          <w:color w:val="000000" w:themeColor="text1"/>
          <w:sz w:val="24"/>
          <w:szCs w:val="24"/>
        </w:rPr>
        <w:fldChar w:fldCharType="begin"/>
      </w:r>
      <w:r w:rsidR="00AF5A6F">
        <w:rPr>
          <w:rFonts w:ascii="Euclid Circular A" w:hAnsi="Euclid Circular A"/>
          <w:color w:val="000000" w:themeColor="text1"/>
          <w:sz w:val="24"/>
          <w:szCs w:val="24"/>
        </w:rPr>
        <w:instrText xml:space="preserve"> ADDIN ZOTERO_ITEM CSL_CITATION {"citationID":"MVmVqNTo","properties":{"formattedCitation":"(Ajrovi\\uc0\\u263{} et al., 2024)","plainCitation":"(Ajrović et al., 2024)","noteIndex":0},"citationItems":[{"id":159,"uris":["http://zotero.org/users/local/JYrcCqg2/items/YIR9QRZ6"],"itemData":{"id":159,"type":"webpage","abstract":"Het stroomnet vol? Hoe kan dat?","container-title":"Spanning op het stroomnet","language":"en","title":"Spanning op het stroomnet","URL":"https://app.nos.nl/op3/stroomnet/","author":[{"family":"Ajrović","given":"Semina"},{"family":"Sterk","given":"Chrisje"},{"family":"Verkade","given":"Roos"}],"issued":{"date-parts":[["2024"]]},"citation-key":"ajrovicSpanningOpHet2024"}}],"schema":"https://github.com/citation-style-language/schema/raw/master/csl-citation.json"} </w:instrText>
      </w:r>
      <w:r w:rsidR="00AF5A6F">
        <w:rPr>
          <w:rFonts w:ascii="Euclid Circular A" w:hAnsi="Euclid Circular A"/>
          <w:color w:val="000000" w:themeColor="text1"/>
          <w:sz w:val="24"/>
          <w:szCs w:val="24"/>
        </w:rPr>
        <w:fldChar w:fldCharType="separate"/>
      </w:r>
      <w:r w:rsidR="00AF5A6F" w:rsidRPr="00AF5A6F">
        <w:rPr>
          <w:rFonts w:ascii="Euclid Circular A" w:hAnsi="Euclid Circular A" w:cs="Times New Roman"/>
          <w:sz w:val="24"/>
        </w:rPr>
        <w:t>(Ajrović et al., 2024)</w:t>
      </w:r>
      <w:r w:rsidR="00AF5A6F">
        <w:rPr>
          <w:rFonts w:ascii="Euclid Circular A" w:hAnsi="Euclid Circular A"/>
          <w:color w:val="000000" w:themeColor="text1"/>
          <w:sz w:val="24"/>
          <w:szCs w:val="24"/>
        </w:rPr>
        <w:fldChar w:fldCharType="end"/>
      </w:r>
      <w:r w:rsidR="00AF5A6F">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van NOS op 3 integreren veel multimedia-elementen en zijn bedoeld om snel te worden gelezen, </w:t>
      </w:r>
      <w:r w:rsidR="00063DD3">
        <w:rPr>
          <w:rFonts w:ascii="Euclid Circular A" w:hAnsi="Euclid Circular A"/>
          <w:color w:val="000000" w:themeColor="text1"/>
          <w:sz w:val="24"/>
          <w:szCs w:val="24"/>
        </w:rPr>
        <w:t>deze</w:t>
      </w:r>
      <w:r w:rsidR="00201468">
        <w:rPr>
          <w:rFonts w:ascii="Euclid Circular A" w:hAnsi="Euclid Circular A"/>
          <w:color w:val="000000" w:themeColor="text1"/>
          <w:sz w:val="24"/>
          <w:szCs w:val="24"/>
        </w:rPr>
        <w:t xml:space="preserve"> du</w:t>
      </w:r>
      <w:r w:rsidR="00063DD3">
        <w:rPr>
          <w:rFonts w:ascii="Euclid Circular A" w:hAnsi="Euclid Circular A"/>
          <w:color w:val="000000" w:themeColor="text1"/>
          <w:sz w:val="24"/>
          <w:szCs w:val="24"/>
        </w:rPr>
        <w:t>urt</w:t>
      </w:r>
      <w:r w:rsidR="00201468">
        <w:rPr>
          <w:rFonts w:ascii="Euclid Circular A" w:hAnsi="Euclid Circular A"/>
          <w:color w:val="000000" w:themeColor="text1"/>
          <w:sz w:val="24"/>
          <w:szCs w:val="24"/>
        </w:rPr>
        <w:t xml:space="preserve"> niet langer dan het</w:t>
      </w:r>
      <w:r w:rsidRPr="00F47947">
        <w:rPr>
          <w:rFonts w:ascii="Euclid Circular A" w:hAnsi="Euclid Circular A"/>
          <w:color w:val="000000" w:themeColor="text1"/>
          <w:sz w:val="24"/>
          <w:szCs w:val="24"/>
        </w:rPr>
        <w:t xml:space="preserve"> koken van een ei.</w:t>
      </w:r>
      <w:r w:rsidR="00AF5A6F">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Deze verschuiving in </w:t>
      </w:r>
      <w:r w:rsidR="008401D6">
        <w:rPr>
          <w:rFonts w:ascii="Euclid Circular A" w:hAnsi="Euclid Circular A"/>
          <w:color w:val="000000" w:themeColor="text1"/>
          <w:sz w:val="24"/>
          <w:szCs w:val="24"/>
        </w:rPr>
        <w:t>long-forms</w:t>
      </w:r>
      <w:r w:rsidRPr="00F47947">
        <w:rPr>
          <w:rFonts w:ascii="Euclid Circular A" w:hAnsi="Euclid Circular A"/>
          <w:color w:val="000000" w:themeColor="text1"/>
          <w:sz w:val="24"/>
          <w:szCs w:val="24"/>
        </w:rPr>
        <w:t xml:space="preserve"> is ook zichtbaar in de overgang van de populariteit van tablets naar mobiele telefoons. Deze trend is duidelijk te zien in de opmaak van recente digitale </w:t>
      </w:r>
      <w:r w:rsidR="00481689">
        <w:rPr>
          <w:rFonts w:ascii="Euclid Circular A" w:hAnsi="Euclid Circular A"/>
          <w:color w:val="000000" w:themeColor="text1"/>
          <w:sz w:val="24"/>
          <w:szCs w:val="24"/>
        </w:rPr>
        <w:t>special</w:t>
      </w:r>
      <w:r w:rsidRPr="00F47947">
        <w:rPr>
          <w:rFonts w:ascii="Euclid Circular A" w:hAnsi="Euclid Circular A"/>
          <w:color w:val="000000" w:themeColor="text1"/>
          <w:sz w:val="24"/>
          <w:szCs w:val="24"/>
        </w:rPr>
        <w:t>, die zijn aangepast aan het gebruik op kleinere schermen.</w:t>
      </w:r>
    </w:p>
    <w:p w14:paraId="36CC27CD" w14:textId="0EC5A652" w:rsidR="00986FEC" w:rsidRDefault="0091402B" w:rsidP="00E1455B">
      <w:pPr>
        <w:spacing w:line="360" w:lineRule="auto"/>
        <w:ind w:firstLine="360"/>
        <w:jc w:val="both"/>
        <w:rPr>
          <w:rFonts w:ascii="Euclid Circular A Regular Ita" w:eastAsia="Times New Roman" w:hAnsi="Euclid Circular A Regular Ita" w:cs="Times New Roman"/>
          <w:color w:val="000000"/>
          <w:sz w:val="24"/>
          <w:szCs w:val="24"/>
          <w:lang w:eastAsia="en-NL"/>
        </w:rPr>
      </w:pPr>
      <w:r w:rsidRPr="0091402B">
        <w:rPr>
          <w:rFonts w:ascii="Euclid Circular A" w:hAnsi="Euclid Circular A"/>
          <w:color w:val="000000" w:themeColor="text1"/>
          <w:sz w:val="24"/>
          <w:szCs w:val="24"/>
        </w:rPr>
        <w:t xml:space="preserve">Tot op heden is er nog weinig onderzoek gedaan naar de relatie tussen geloofwaardigheid en digitale long-forms. </w:t>
      </w:r>
      <w:r w:rsidR="00E1455B">
        <w:rPr>
          <w:rFonts w:ascii="Euclid Circular A" w:hAnsi="Euclid Circular A"/>
          <w:color w:val="000000" w:themeColor="text1"/>
          <w:sz w:val="24"/>
          <w:szCs w:val="24"/>
        </w:rPr>
        <w:t>Met deze masterscriptie wordt onderzocht hoe deze daling in vertrouwen, wat ontstaat uit herhaalde geloofwaardigheid</w:t>
      </w:r>
      <w:r w:rsidR="001119CE">
        <w:rPr>
          <w:rFonts w:ascii="Euclid Circular A" w:hAnsi="Euclid Circular A"/>
          <w:color w:val="000000" w:themeColor="text1"/>
          <w:sz w:val="24"/>
          <w:szCs w:val="24"/>
        </w:rPr>
        <w:t xml:space="preserve"> wordt beïnvloed door de digitale long-form vorm. </w:t>
      </w:r>
      <w:r w:rsidR="00E1455B">
        <w:rPr>
          <w:rFonts w:ascii="Euclid Circular A" w:hAnsi="Euclid Circular A"/>
          <w:color w:val="000000" w:themeColor="text1"/>
          <w:sz w:val="24"/>
          <w:szCs w:val="24"/>
        </w:rPr>
        <w:t xml:space="preserve"> </w:t>
      </w:r>
      <w:r w:rsidR="00E1455B">
        <w:rPr>
          <w:rFonts w:ascii="Euclid Circular A" w:hAnsi="Euclid Circular A"/>
          <w:color w:val="000000" w:themeColor="text1"/>
          <w:sz w:val="24"/>
          <w:szCs w:val="24"/>
        </w:rPr>
        <w:t>De onderzoeksvraag van dit onderzoek luidt:</w:t>
      </w:r>
      <w:r w:rsidR="00E1455B">
        <w:rPr>
          <w:rFonts w:ascii="Euclid Circular A" w:hAnsi="Euclid Circular A"/>
          <w:color w:val="000000" w:themeColor="text1"/>
          <w:sz w:val="24"/>
          <w:szCs w:val="24"/>
        </w:rPr>
        <w:t xml:space="preserve"> </w:t>
      </w:r>
      <w:r w:rsidR="00E1455B" w:rsidRPr="00F47947">
        <w:rPr>
          <w:rFonts w:ascii="Euclid Circular A Regular Ita" w:eastAsia="Times New Roman" w:hAnsi="Euclid Circular A Regular Ita" w:cs="Times New Roman"/>
          <w:color w:val="000000"/>
          <w:sz w:val="24"/>
          <w:szCs w:val="24"/>
          <w:lang w:eastAsia="en-NL"/>
        </w:rPr>
        <w:t>Nieuwsconsumenten ervaren een journalistieke digitale multimedia long-read geloofwaardiger dan een traditioneel nieuwsartikel.</w:t>
      </w:r>
      <w:r w:rsidR="002352D0">
        <w:rPr>
          <w:rFonts w:ascii="Euclid Circular A Regular Ita" w:eastAsia="Times New Roman" w:hAnsi="Euclid Circular A Regular Ita" w:cs="Times New Roman"/>
          <w:color w:val="000000"/>
          <w:sz w:val="24"/>
          <w:szCs w:val="24"/>
          <w:lang w:eastAsia="en-NL"/>
        </w:rPr>
        <w:t xml:space="preserve"> </w:t>
      </w:r>
      <w:r w:rsidRPr="0091402B">
        <w:rPr>
          <w:rFonts w:ascii="Euclid Circular A" w:hAnsi="Euclid Circular A"/>
          <w:color w:val="000000" w:themeColor="text1"/>
          <w:sz w:val="24"/>
          <w:szCs w:val="24"/>
        </w:rPr>
        <w:t>Dit is van belang omdat het inzicht biedt in hoe moderne journalistieke technieken het vertrouwen van het publiek kunnen beïnvloeden, wat cruciaal is voor de toekomst van de journalistiek.</w:t>
      </w:r>
      <w:r w:rsidR="00E1455B">
        <w:rPr>
          <w:rFonts w:ascii="Euclid Circular A" w:hAnsi="Euclid Circular A"/>
          <w:color w:val="000000" w:themeColor="text1"/>
          <w:sz w:val="24"/>
          <w:szCs w:val="24"/>
        </w:rPr>
        <w:t xml:space="preserve"> </w:t>
      </w:r>
    </w:p>
    <w:p w14:paraId="75763326" w14:textId="7EE43858" w:rsidR="00146088" w:rsidRPr="00F47947"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2" w:name="_Toc193112231"/>
      <w:r w:rsidRPr="00F47947">
        <w:rPr>
          <w:rFonts w:ascii="Euclid Circular A Semibold" w:hAnsi="Euclid Circular A Semibold"/>
          <w:color w:val="000000" w:themeColor="text1"/>
          <w:sz w:val="32"/>
          <w:szCs w:val="32"/>
        </w:rPr>
        <w:lastRenderedPageBreak/>
        <w:t>Theoretisch Kader</w:t>
      </w:r>
      <w:bookmarkEnd w:id="2"/>
    </w:p>
    <w:p w14:paraId="4874E504" w14:textId="401FB222" w:rsidR="003E2E72" w:rsidRDefault="00CB7B79" w:rsidP="008663B6">
      <w:pPr>
        <w:spacing w:line="360" w:lineRule="auto"/>
        <w:ind w:firstLine="360"/>
        <w:jc w:val="both"/>
        <w:rPr>
          <w:rFonts w:ascii="Euclid Circular A" w:hAnsi="Euclid Circular A"/>
          <w:color w:val="000000" w:themeColor="text1"/>
          <w:sz w:val="24"/>
          <w:szCs w:val="24"/>
        </w:rPr>
      </w:pPr>
      <w:r w:rsidRPr="00CB7B79">
        <w:rPr>
          <w:rFonts w:ascii="Euclid Circular A" w:hAnsi="Euclid Circular A"/>
          <w:color w:val="000000" w:themeColor="text1"/>
          <w:sz w:val="24"/>
          <w:szCs w:val="24"/>
        </w:rPr>
        <w:t>Dit theoretisch kader heeft als doel inzicht te verschaffen in de betekenis van vertrouwen binnen de journalistiek door duidelijk onderscheid te maken tussen de concepten vertrouwen, geloofwaardigheid en betrouwbaarheid. Daarnaast biedt het een overzicht van journalistieke interventies die erop gericht zijn het vertrouwen van lezers in het nieuws te vergroten, waarbij relevante empirische studies worden besproken. Ten slotte wordt de huidige kennis over digitale multimedia verder onderzocht, met een nadruk op de manier waarop deze technologieën in het verleden al zijn gekoppeld aan het vergroten van geloofwaardigheid bij het publiek.</w:t>
      </w:r>
    </w:p>
    <w:p w14:paraId="4290C822" w14:textId="77777777" w:rsidR="0029143E" w:rsidRPr="00CB7B79" w:rsidRDefault="0029143E" w:rsidP="00341442">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F47947" w:rsidRDefault="0015245E" w:rsidP="00BB1797">
      <w:pPr>
        <w:pStyle w:val="Heading2"/>
        <w:numPr>
          <w:ilvl w:val="1"/>
          <w:numId w:val="18"/>
        </w:numPr>
        <w:spacing w:line="480" w:lineRule="auto"/>
        <w:rPr>
          <w:rFonts w:ascii="Euclid Circular A Semibold" w:hAnsi="Euclid Circular A Semibold"/>
          <w:color w:val="000000" w:themeColor="text1"/>
          <w:sz w:val="24"/>
          <w:szCs w:val="24"/>
        </w:rPr>
      </w:pPr>
      <w:bookmarkStart w:id="3" w:name="_Toc193112232"/>
      <w:r w:rsidRPr="00F47947">
        <w:rPr>
          <w:rFonts w:ascii="Euclid Circular A Semibold" w:hAnsi="Euclid Circular A Semibold"/>
          <w:color w:val="000000" w:themeColor="text1"/>
          <w:sz w:val="24"/>
          <w:szCs w:val="24"/>
        </w:rPr>
        <w:t>De concepten betrouwbaarheid, geloofwaardigheid en vertrouwen</w:t>
      </w:r>
      <w:bookmarkEnd w:id="3"/>
    </w:p>
    <w:p w14:paraId="0B423803" w14:textId="3DD14ED9" w:rsidR="00583F60" w:rsidRPr="00F47947" w:rsidRDefault="000C4BC4" w:rsidP="00F30B55">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F47947">
        <w:rPr>
          <w:rFonts w:ascii="Euclid Circular A" w:hAnsi="Euclid Circular A"/>
          <w:color w:val="000000" w:themeColor="text1"/>
          <w:sz w:val="24"/>
          <w:szCs w:val="24"/>
        </w:rPr>
        <w:t xml:space="preserve"> In de wetenschappelijke literatuur zijn deze concepten</w:t>
      </w:r>
      <w:r w:rsidR="00274BB9" w:rsidRPr="00F47947">
        <w:rPr>
          <w:rFonts w:ascii="Euclid Circular A" w:hAnsi="Euclid Circular A"/>
          <w:color w:val="000000" w:themeColor="text1"/>
          <w:sz w:val="24"/>
          <w:szCs w:val="24"/>
        </w:rPr>
        <w:t xml:space="preserve"> </w:t>
      </w:r>
      <w:r w:rsidR="00F30B55" w:rsidRPr="00F47947">
        <w:rPr>
          <w:rFonts w:ascii="Euclid Circular A" w:hAnsi="Euclid Circular A"/>
          <w:color w:val="000000" w:themeColor="text1"/>
          <w:sz w:val="24"/>
          <w:szCs w:val="24"/>
        </w:rPr>
        <w:t>geen synoniemen</w:t>
      </w:r>
      <w:r w:rsidR="00844D77" w:rsidRPr="00F47947">
        <w:rPr>
          <w:rFonts w:ascii="Euclid Circular A" w:hAnsi="Euclid Circular A"/>
          <w:color w:val="000000" w:themeColor="text1"/>
          <w:sz w:val="24"/>
          <w:szCs w:val="24"/>
        </w:rPr>
        <w:t>, w</w:t>
      </w:r>
      <w:r w:rsidR="00F30B55" w:rsidRPr="00F47947">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F47947">
        <w:rPr>
          <w:rFonts w:ascii="Euclid Circular A" w:hAnsi="Euclid Circular A"/>
          <w:color w:val="000000" w:themeColor="text1"/>
          <w:sz w:val="24"/>
          <w:szCs w:val="24"/>
        </w:rPr>
        <w:t>,</w:t>
      </w:r>
      <w:r w:rsidR="00F30B55" w:rsidRPr="00F47947">
        <w:rPr>
          <w:rFonts w:ascii="Euclid Circular A" w:hAnsi="Euclid Circular A"/>
          <w:color w:val="000000" w:themeColor="text1"/>
          <w:sz w:val="24"/>
          <w:szCs w:val="24"/>
        </w:rPr>
        <w:t xml:space="preserve"> in de context van journalistiek.</w:t>
      </w:r>
      <w:r w:rsidR="00FD525C" w:rsidRPr="00F47947">
        <w:rPr>
          <w:rFonts w:ascii="Euclid Circular A" w:hAnsi="Euclid Circular A"/>
          <w:color w:val="000000" w:themeColor="text1"/>
          <w:sz w:val="24"/>
          <w:szCs w:val="24"/>
        </w:rPr>
        <w:t xml:space="preserve"> </w:t>
      </w:r>
    </w:p>
    <w:p w14:paraId="6F7050D6" w14:textId="178959AE" w:rsidR="00F30B55" w:rsidRPr="00F47947" w:rsidRDefault="00F30B55" w:rsidP="0000524C">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Betrouwbaarheid (</w:t>
      </w:r>
      <w:r w:rsidRPr="00F47947">
        <w:rPr>
          <w:rFonts w:ascii="Euclid Circular A" w:hAnsi="Euclid Circular A"/>
          <w:i/>
          <w:iCs/>
          <w:color w:val="000000" w:themeColor="text1"/>
          <w:sz w:val="24"/>
          <w:szCs w:val="24"/>
        </w:rPr>
        <w:t>reliability</w:t>
      </w:r>
      <w:r w:rsidRPr="00F47947">
        <w:rPr>
          <w:rFonts w:ascii="Euclid Circular A" w:hAnsi="Euclid Circular A"/>
          <w:color w:val="000000" w:themeColor="text1"/>
          <w:sz w:val="24"/>
          <w:szCs w:val="24"/>
        </w:rPr>
        <w:t xml:space="preserve">) </w:t>
      </w:r>
      <w:r w:rsidR="007E0762" w:rsidRPr="00F47947">
        <w:rPr>
          <w:rFonts w:ascii="Euclid Circular A" w:hAnsi="Euclid Circular A"/>
          <w:color w:val="000000" w:themeColor="text1"/>
          <w:sz w:val="24"/>
          <w:szCs w:val="24"/>
        </w:rPr>
        <w:t>een van de centrale concepten</w:t>
      </w:r>
      <w:r w:rsidR="001919C8" w:rsidRPr="00F47947">
        <w:rPr>
          <w:rFonts w:ascii="Euclid Circular A" w:hAnsi="Euclid Circular A"/>
          <w:color w:val="000000" w:themeColor="text1"/>
          <w:sz w:val="24"/>
          <w:szCs w:val="24"/>
        </w:rPr>
        <w:t>,</w:t>
      </w:r>
      <w:r w:rsidR="007E0762"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is een kernbegrip in de journalistieke informatieverzameling</w:t>
      </w:r>
      <w:r w:rsidR="0036605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8600F4" w:rsidRPr="00F47947">
        <w:rPr>
          <w:rFonts w:ascii="Euclid Circular A" w:hAnsi="Euclid Circular A"/>
          <w:color w:val="000000" w:themeColor="text1"/>
          <w:sz w:val="24"/>
          <w:szCs w:val="24"/>
        </w:rPr>
        <w:t>Dit concept</w:t>
      </w:r>
      <w:r w:rsidR="0036605A" w:rsidRPr="00F47947">
        <w:rPr>
          <w:rFonts w:ascii="Euclid Circular A" w:hAnsi="Euclid Circular A"/>
          <w:color w:val="000000" w:themeColor="text1"/>
          <w:sz w:val="24"/>
          <w:szCs w:val="24"/>
        </w:rPr>
        <w:t xml:space="preserve"> w</w:t>
      </w:r>
      <w:r w:rsidRPr="00F47947">
        <w:rPr>
          <w:rFonts w:ascii="Euclid Circular A" w:hAnsi="Euclid Circular A"/>
          <w:color w:val="000000" w:themeColor="text1"/>
          <w:sz w:val="24"/>
          <w:szCs w:val="24"/>
        </w:rPr>
        <w:t>ordt vaak gelijkgesteld aan nauwkeurigheid (Kovach &amp; Rosenstiel, 2014, p. 56</w:t>
      </w:r>
      <w:r w:rsidR="00A8456E" w:rsidRPr="00F47947">
        <w:rPr>
          <w:rFonts w:ascii="Euclid Circular A" w:hAnsi="Euclid Circular A"/>
          <w:color w:val="000000" w:themeColor="text1"/>
          <w:sz w:val="24"/>
          <w:szCs w:val="24"/>
        </w:rPr>
        <w:t>-60</w:t>
      </w:r>
      <w:r w:rsidRPr="00F47947">
        <w:rPr>
          <w:rFonts w:ascii="Euclid Circular A" w:hAnsi="Euclid Circular A"/>
          <w:color w:val="000000" w:themeColor="text1"/>
          <w:sz w:val="24"/>
          <w:szCs w:val="24"/>
        </w:rPr>
        <w:t xml:space="preserve">). McQuail en Deuze (2020) stellen echter dat journalistieke betrouwbaarheid </w:t>
      </w:r>
      <w:r w:rsidR="00192BF7" w:rsidRPr="00F47947">
        <w:rPr>
          <w:rFonts w:ascii="Euclid Circular A" w:hAnsi="Euclid Circular A"/>
          <w:color w:val="000000" w:themeColor="text1"/>
          <w:sz w:val="24"/>
          <w:szCs w:val="24"/>
        </w:rPr>
        <w:t xml:space="preserve">een </w:t>
      </w:r>
      <w:r w:rsidRPr="00F47947">
        <w:rPr>
          <w:rFonts w:ascii="Euclid Circular A" w:hAnsi="Euclid Circular A"/>
          <w:color w:val="000000" w:themeColor="text1"/>
          <w:sz w:val="24"/>
          <w:szCs w:val="24"/>
        </w:rPr>
        <w:t xml:space="preserve">breder </w:t>
      </w:r>
      <w:r w:rsidR="00192BF7" w:rsidRPr="00F47947">
        <w:rPr>
          <w:rFonts w:ascii="Euclid Circular A" w:hAnsi="Euclid Circular A"/>
          <w:color w:val="000000" w:themeColor="text1"/>
          <w:sz w:val="24"/>
          <w:szCs w:val="24"/>
        </w:rPr>
        <w:t xml:space="preserve">begrip </w:t>
      </w:r>
      <w:r w:rsidRPr="00F47947">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sidRPr="00F47947">
        <w:rPr>
          <w:rFonts w:ascii="Euclid Circular A" w:hAnsi="Euclid Circular A"/>
          <w:color w:val="000000" w:themeColor="text1"/>
          <w:sz w:val="24"/>
          <w:szCs w:val="24"/>
        </w:rPr>
        <w:t>het</w:t>
      </w:r>
      <w:r w:rsidRPr="00F47947">
        <w:rPr>
          <w:rFonts w:ascii="Euclid Circular A" w:hAnsi="Euclid Circular A"/>
          <w:color w:val="000000" w:themeColor="text1"/>
          <w:sz w:val="24"/>
          <w:szCs w:val="24"/>
        </w:rPr>
        <w:t xml:space="preserve"> systematisch te verifiëren in het onderzoeksproces (Shapiro et al., 2013, p. 658). Volledigheid </w:t>
      </w:r>
      <w:r w:rsidR="00FC14EB" w:rsidRPr="00F47947">
        <w:rPr>
          <w:rFonts w:ascii="Euclid Circular A" w:hAnsi="Euclid Circular A"/>
          <w:color w:val="000000" w:themeColor="text1"/>
          <w:sz w:val="24"/>
          <w:szCs w:val="24"/>
        </w:rPr>
        <w:t xml:space="preserve">daarentegen </w:t>
      </w:r>
      <w:r w:rsidRPr="00F47947">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5D971CAB" w:rsidR="006E5783" w:rsidRPr="00F47947" w:rsidRDefault="000F0173" w:rsidP="008D55A5">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Diekerhof (2021) stelt dat betrouwbaarheid geen inherent waarneembaar kenmerk is van informatie of bronnen, maar een toegeschreven eigenschap </w:t>
      </w:r>
      <w:r w:rsidR="009D0386" w:rsidRPr="00F47947">
        <w:rPr>
          <w:rFonts w:ascii="Euclid Circular A" w:hAnsi="Euclid Circular A"/>
          <w:color w:val="000000" w:themeColor="text1"/>
          <w:sz w:val="24"/>
          <w:szCs w:val="24"/>
        </w:rPr>
        <w:t>die journalisten toeschrijven door hun werkwijze</w:t>
      </w:r>
      <w:r w:rsidRPr="00F47947">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r w:rsidRPr="00F47947">
        <w:rPr>
          <w:rFonts w:ascii="Euclid Circular A" w:hAnsi="Euclid Circular A"/>
          <w:color w:val="000000" w:themeColor="text1"/>
          <w:sz w:val="24"/>
          <w:szCs w:val="24"/>
          <w:highlight w:val="cyan"/>
        </w:rPr>
        <w:t>Diekerhof, 2021</w:t>
      </w:r>
      <w:r w:rsidRPr="00F47947">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D703164" w14:textId="61DF3933" w:rsidR="0053635F" w:rsidRPr="00F47947" w:rsidRDefault="00F30B55" w:rsidP="00D52E17">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Geloofwaardigheid (</w:t>
      </w:r>
      <w:r w:rsidRPr="00F47947">
        <w:rPr>
          <w:rFonts w:ascii="Euclid Circular A" w:hAnsi="Euclid Circular A"/>
          <w:i/>
          <w:iCs/>
          <w:color w:val="000000" w:themeColor="text1"/>
          <w:sz w:val="24"/>
          <w:szCs w:val="24"/>
        </w:rPr>
        <w:t>credibility</w:t>
      </w:r>
      <w:r w:rsidRPr="00F47947">
        <w:rPr>
          <w:rFonts w:ascii="Euclid Circular A" w:hAnsi="Euclid Circular A"/>
          <w:color w:val="000000" w:themeColor="text1"/>
          <w:sz w:val="24"/>
          <w:szCs w:val="24"/>
        </w:rPr>
        <w:t xml:space="preserve">) </w:t>
      </w:r>
      <w:r w:rsidR="006B790A" w:rsidRPr="00F47947">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F47947">
        <w:rPr>
          <w:rFonts w:ascii="Euclid Circular A" w:hAnsi="Euclid Circular A"/>
          <w:color w:val="000000" w:themeColor="text1"/>
          <w:sz w:val="24"/>
          <w:szCs w:val="24"/>
        </w:rPr>
        <w:t xml:space="preserve">Het is een evaluatief oordeel over de waargenomen nauwkeurigheid van informatie op een specifiek moment (Rieh, 2002, p.147). </w:t>
      </w:r>
      <w:r w:rsidR="00E55F7C" w:rsidRPr="00F47947">
        <w:rPr>
          <w:rFonts w:ascii="Euclid Circular A" w:hAnsi="Euclid Circular A"/>
          <w:color w:val="000000" w:themeColor="text1"/>
          <w:sz w:val="24"/>
          <w:szCs w:val="24"/>
        </w:rPr>
        <w:t xml:space="preserve">Geloofwaardigheids-onderzoek richt zich op het microniveau en is gebaseerd op individuele kenmerken en waargenomen kwaliteit van de communicator en het nieuwsbericht zelf, gebaseerd op meerdere factoren zoals eerlijkheid, objectiviteit en geloofwaardigheid (Henke et al., 2020: p.301). </w:t>
      </w:r>
      <w:r w:rsidR="00A90CCD"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12).</w:t>
      </w:r>
      <w:r w:rsidR="0053635F" w:rsidRPr="00F47947">
        <w:rPr>
          <w:rFonts w:ascii="Euclid Circular A" w:hAnsi="Euclid Circular A"/>
          <w:color w:val="000000" w:themeColor="text1"/>
          <w:sz w:val="24"/>
          <w:szCs w:val="24"/>
        </w:rPr>
        <w:t xml:space="preserve"> Hierdoor, is geloofwaardigheid een belangrijk aspect voor de beoordeling van informatiekwaliteit</w:t>
      </w:r>
      <w:r w:rsidR="0064426F" w:rsidRPr="00F47947">
        <w:rPr>
          <w:rFonts w:ascii="Euclid Circular A" w:hAnsi="Euclid Circular A"/>
          <w:color w:val="000000" w:themeColor="text1"/>
          <w:sz w:val="24"/>
          <w:szCs w:val="24"/>
        </w:rPr>
        <w:t>.</w:t>
      </w:r>
    </w:p>
    <w:p w14:paraId="08093859" w14:textId="0E9F80E8" w:rsidR="009152C2" w:rsidRPr="00F47947" w:rsidRDefault="0064426F" w:rsidP="00CC6DD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Vertrouwen (</w:t>
      </w:r>
      <w:r w:rsidRPr="00F47947">
        <w:rPr>
          <w:rFonts w:ascii="Euclid Circular A" w:hAnsi="Euclid Circular A"/>
          <w:i/>
          <w:iCs/>
          <w:color w:val="000000" w:themeColor="text1"/>
          <w:sz w:val="24"/>
          <w:szCs w:val="24"/>
        </w:rPr>
        <w:t>trust</w:t>
      </w:r>
      <w:r w:rsidRPr="00F47947">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F47947">
        <w:rPr>
          <w:rFonts w:ascii="Euclid Circular A" w:hAnsi="Euclid Circular A"/>
          <w:color w:val="000000" w:themeColor="text1"/>
          <w:sz w:val="24"/>
          <w:szCs w:val="24"/>
          <w:highlight w:val="cyan"/>
        </w:rPr>
        <w:t>Van Dalen, 2020, p. 3</w:t>
      </w:r>
      <w:r w:rsidRPr="00F47947">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F47947">
        <w:rPr>
          <w:rFonts w:ascii="Euclid Circular A" w:hAnsi="Euclid Circular A"/>
          <w:color w:val="000000" w:themeColor="text1"/>
          <w:sz w:val="24"/>
          <w:szCs w:val="24"/>
        </w:rPr>
        <w:lastRenderedPageBreak/>
        <w:t>2020: p.301).</w:t>
      </w:r>
      <w:r w:rsidRPr="00F47947">
        <w:rPr>
          <w:rFonts w:ascii="Euclid Circular A" w:hAnsi="Euclid Circular A"/>
          <w:color w:val="FF0000"/>
          <w:sz w:val="24"/>
          <w:szCs w:val="24"/>
        </w:rPr>
        <w:t xml:space="preserve"> </w:t>
      </w:r>
      <w:r w:rsidRPr="00F47947">
        <w:rPr>
          <w:rFonts w:ascii="Euclid Circular A" w:hAnsi="Euclid Circular A"/>
          <w:color w:val="000000" w:themeColor="text1"/>
          <w:sz w:val="24"/>
          <w:szCs w:val="24"/>
        </w:rPr>
        <w:t>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ongecorr</w:t>
      </w:r>
      <w:r w:rsidR="00C71ADA"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leerde interpersoonlijke ervaringen, wantrouwen van instanties schemert door van bijvoorbeeld politiek naar het nieuws (Peters &amp; Broersma, 2012).</w:t>
      </w:r>
      <w:r w:rsidR="00FD525C"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w:t>
      </w:r>
      <w:r w:rsidR="00026F8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p>
    <w:p w14:paraId="775E3768" w14:textId="74807E66" w:rsidR="009152C2" w:rsidRPr="00F47947" w:rsidRDefault="0064426F" w:rsidP="009152C2">
      <w:pPr>
        <w:pStyle w:val="ListParagraph"/>
        <w:numPr>
          <w:ilvl w:val="0"/>
          <w:numId w:val="23"/>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naar tevredenheid van het individu </w:t>
      </w:r>
    </w:p>
    <w:p w14:paraId="380782CD" w14:textId="1331C4F9" w:rsidR="009152C2" w:rsidRPr="00F47947" w:rsidRDefault="0064426F" w:rsidP="009152C2">
      <w:pPr>
        <w:spacing w:line="360" w:lineRule="auto"/>
        <w:ind w:left="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en/of </w:t>
      </w:r>
    </w:p>
    <w:p w14:paraId="17779B14" w14:textId="628512AC" w:rsidR="004E397F" w:rsidRPr="00F47947" w:rsidRDefault="0064426F" w:rsidP="004E397F">
      <w:pPr>
        <w:pStyle w:val="ListParagraph"/>
        <w:numPr>
          <w:ilvl w:val="0"/>
          <w:numId w:val="23"/>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in overeenstemming met maatschappelijke normen en waarden functioneren. </w:t>
      </w:r>
    </w:p>
    <w:p w14:paraId="219AE06E" w14:textId="089A0327" w:rsidR="0064426F" w:rsidRPr="00F47947" w:rsidRDefault="0064426F" w:rsidP="00C9557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Fawzi et al., 2021).</w:t>
      </w:r>
    </w:p>
    <w:p w14:paraId="18307A68" w14:textId="064C54CB" w:rsidR="00F30B55" w:rsidRPr="00F47947" w:rsidRDefault="000F62AE" w:rsidP="00E91214">
      <w:pPr>
        <w:tabs>
          <w:tab w:val="num" w:pos="720"/>
        </w:tabs>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ab/>
      </w:r>
      <w:r w:rsidR="00F30B55" w:rsidRPr="00F47947">
        <w:rPr>
          <w:rFonts w:ascii="Euclid Circular A" w:hAnsi="Euclid Circular A"/>
          <w:color w:val="000000" w:themeColor="text1"/>
          <w:sz w:val="24"/>
          <w:szCs w:val="24"/>
        </w:rPr>
        <w:t>Betrouwbaarheid, geloofwaardigheid en vertrouwen zijn nauw met elkaar verbonden</w:t>
      </w:r>
      <w:r w:rsidR="00F91269" w:rsidRPr="00F47947">
        <w:rPr>
          <w:rFonts w:ascii="Euclid Circular A" w:hAnsi="Euclid Circular A"/>
          <w:color w:val="000000" w:themeColor="text1"/>
          <w:sz w:val="24"/>
          <w:szCs w:val="24"/>
        </w:rPr>
        <w:t>.</w:t>
      </w:r>
      <w:r w:rsidR="00E91214" w:rsidRPr="00F47947">
        <w:rPr>
          <w:rFonts w:ascii="Euclid Circular A" w:hAnsi="Euclid Circular A"/>
          <w:color w:val="000000" w:themeColor="text1"/>
          <w:sz w:val="24"/>
          <w:szCs w:val="24"/>
        </w:rPr>
        <w:t xml:space="preserve"> </w:t>
      </w:r>
      <w:r w:rsidR="00F91269" w:rsidRPr="00F47947">
        <w:rPr>
          <w:rFonts w:ascii="Euclid Circular A" w:hAnsi="Euclid Circular A"/>
          <w:color w:val="000000" w:themeColor="text1"/>
          <w:sz w:val="24"/>
          <w:szCs w:val="24"/>
        </w:rPr>
        <w:t>Waarin b</w:t>
      </w:r>
      <w:r w:rsidR="00F30B55" w:rsidRPr="00F47947">
        <w:rPr>
          <w:rFonts w:ascii="Euclid Circular A" w:hAnsi="Euclid Circular A"/>
          <w:color w:val="000000" w:themeColor="text1"/>
          <w:sz w:val="24"/>
          <w:szCs w:val="24"/>
        </w:rPr>
        <w:t>etrouwbaarheid</w:t>
      </w:r>
      <w:r w:rsidR="00F91269" w:rsidRPr="00F47947">
        <w:rPr>
          <w:rFonts w:ascii="Euclid Circular A" w:hAnsi="Euclid Circular A"/>
          <w:color w:val="000000" w:themeColor="text1"/>
          <w:sz w:val="24"/>
          <w:szCs w:val="24"/>
        </w:rPr>
        <w:t xml:space="preserve"> opgedeeld kan worden in </w:t>
      </w:r>
      <w:r w:rsidR="00F30B55" w:rsidRPr="00F47947">
        <w:rPr>
          <w:rFonts w:ascii="Euclid Circular A" w:hAnsi="Euclid Circular A"/>
          <w:color w:val="000000" w:themeColor="text1"/>
          <w:sz w:val="24"/>
          <w:szCs w:val="24"/>
        </w:rPr>
        <w:t>nauwkeurigheid en volledigheid</w:t>
      </w:r>
      <w:r w:rsidR="00F91269" w:rsidRPr="00F47947">
        <w:rPr>
          <w:rFonts w:ascii="Euclid Circular A" w:hAnsi="Euclid Circular A"/>
          <w:color w:val="000000" w:themeColor="text1"/>
          <w:sz w:val="24"/>
          <w:szCs w:val="24"/>
        </w:rPr>
        <w:t>,</w:t>
      </w:r>
      <w:r w:rsidR="00F30B55" w:rsidRPr="00F47947">
        <w:rPr>
          <w:rFonts w:ascii="Euclid Circular A" w:hAnsi="Euclid Circular A"/>
          <w:color w:val="000000" w:themeColor="text1"/>
          <w:sz w:val="24"/>
          <w:szCs w:val="24"/>
        </w:rPr>
        <w:t xml:space="preserve"> vormt </w:t>
      </w:r>
      <w:r w:rsidR="00F91269" w:rsidRPr="00F47947">
        <w:rPr>
          <w:rFonts w:ascii="Euclid Circular A" w:hAnsi="Euclid Circular A"/>
          <w:color w:val="000000" w:themeColor="text1"/>
          <w:sz w:val="24"/>
          <w:szCs w:val="24"/>
        </w:rPr>
        <w:t>het de</w:t>
      </w:r>
      <w:r w:rsidR="00F30B55" w:rsidRPr="00F47947">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F47947">
        <w:rPr>
          <w:rFonts w:ascii="Euclid Circular A" w:hAnsi="Euclid Circular A"/>
          <w:color w:val="000000" w:themeColor="text1"/>
          <w:sz w:val="24"/>
          <w:szCs w:val="24"/>
        </w:rPr>
        <w:t>, een lezer verzamelt tijdens het lezen deze betrouwbare aspecten en percipieert een geloofwaardigheid van het nieuwsartikel</w:t>
      </w:r>
      <w:r w:rsidR="00F30B55" w:rsidRPr="00F47947">
        <w:rPr>
          <w:rFonts w:ascii="Euclid Circular A" w:hAnsi="Euclid Circular A"/>
          <w:color w:val="000000" w:themeColor="text1"/>
          <w:sz w:val="24"/>
          <w:szCs w:val="24"/>
        </w:rPr>
        <w:t>.</w:t>
      </w:r>
      <w:r w:rsidR="00E91214" w:rsidRPr="00F47947">
        <w:rPr>
          <w:rFonts w:ascii="Euclid Circular A" w:hAnsi="Euclid Circular A"/>
          <w:color w:val="000000" w:themeColor="text1"/>
          <w:sz w:val="24"/>
          <w:szCs w:val="24"/>
        </w:rPr>
        <w:t xml:space="preserve"> </w:t>
      </w:r>
      <w:r w:rsidR="00F30B55" w:rsidRPr="00F47947">
        <w:rPr>
          <w:rFonts w:ascii="Euclid Circular A" w:hAnsi="Euclid Circular A"/>
          <w:color w:val="000000" w:themeColor="text1"/>
          <w:sz w:val="24"/>
          <w:szCs w:val="24"/>
        </w:rPr>
        <w:t xml:space="preserve">Geloofwaardigheid van </w:t>
      </w:r>
      <w:r w:rsidR="00F91269" w:rsidRPr="00F47947">
        <w:rPr>
          <w:rFonts w:ascii="Euclid Circular A" w:hAnsi="Euclid Circular A"/>
          <w:color w:val="000000" w:themeColor="text1"/>
          <w:sz w:val="24"/>
          <w:szCs w:val="24"/>
        </w:rPr>
        <w:t xml:space="preserve">deze </w:t>
      </w:r>
      <w:r w:rsidR="00F30B55" w:rsidRPr="00F47947">
        <w:rPr>
          <w:rFonts w:ascii="Euclid Circular A" w:hAnsi="Euclid Circular A"/>
          <w:color w:val="000000" w:themeColor="text1"/>
          <w:sz w:val="24"/>
          <w:szCs w:val="24"/>
        </w:rPr>
        <w:t>afzonderlijke berichten draagt bij aan het opbouwen van vertrouwen in het nieuwsmedium. Herhaalde geloofwaardige berichtgeving creëert positieve verwachtingen voor de toekomst</w:t>
      </w:r>
      <w:r w:rsidR="00623BCF" w:rsidRPr="00F47947">
        <w:rPr>
          <w:rFonts w:ascii="Euclid Circular A" w:hAnsi="Euclid Circular A"/>
          <w:color w:val="000000" w:themeColor="text1"/>
          <w:sz w:val="24"/>
          <w:szCs w:val="24"/>
        </w:rPr>
        <w:t>, wat het fundament voor vertrouwen is.</w:t>
      </w:r>
      <w:r w:rsidR="00FC295C" w:rsidRPr="00F47947">
        <w:rPr>
          <w:rFonts w:ascii="Euclid Circular A" w:hAnsi="Euclid Circular A"/>
          <w:color w:val="000000" w:themeColor="text1"/>
          <w:sz w:val="24"/>
          <w:szCs w:val="24"/>
        </w:rPr>
        <w:t xml:space="preserve"> Het </w:t>
      </w:r>
      <w:r w:rsidR="00FC295C" w:rsidRPr="00F47947">
        <w:rPr>
          <w:rFonts w:ascii="Euclid Circular A" w:hAnsi="Euclid Circular A"/>
          <w:color w:val="000000" w:themeColor="text1"/>
          <w:sz w:val="24"/>
          <w:szCs w:val="24"/>
        </w:rPr>
        <w:lastRenderedPageBreak/>
        <w:t xml:space="preserve">verschil tussen de concepten geloofwaardigheid en vertrouwen is dat het </w:t>
      </w:r>
      <w:r w:rsidR="00844CFA" w:rsidRPr="00F47947">
        <w:rPr>
          <w:rFonts w:ascii="Euclid Circular A" w:hAnsi="Euclid Circular A"/>
          <w:color w:val="000000" w:themeColor="text1"/>
          <w:sz w:val="24"/>
          <w:szCs w:val="24"/>
        </w:rPr>
        <w:t xml:space="preserve">eerste </w:t>
      </w:r>
      <w:r w:rsidR="00FC295C" w:rsidRPr="00F47947">
        <w:rPr>
          <w:rFonts w:ascii="Euclid Circular A" w:hAnsi="Euclid Circular A"/>
          <w:color w:val="000000" w:themeColor="text1"/>
          <w:sz w:val="24"/>
          <w:szCs w:val="24"/>
        </w:rPr>
        <w:t>een momentopname is tegenover een langdurige geconstrueerde relatie.</w:t>
      </w:r>
    </w:p>
    <w:p w14:paraId="16D4A3F4" w14:textId="26B8A26A" w:rsidR="00F30B55" w:rsidRPr="00F47947" w:rsidRDefault="00F30B55" w:rsidP="00DC6DAE">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Een voorbeeld</w:t>
      </w:r>
      <w:r w:rsidR="00740A55" w:rsidRPr="00F47947">
        <w:rPr>
          <w:rFonts w:ascii="Euclid Circular A" w:hAnsi="Euclid Circular A"/>
          <w:color w:val="000000" w:themeColor="text1"/>
          <w:sz w:val="24"/>
          <w:szCs w:val="24"/>
        </w:rPr>
        <w:t xml:space="preserve"> van dit proces waar de concepten in successie een vertrouwensoordeel bij de lezer vormt:</w:t>
      </w:r>
      <w:r w:rsidRPr="00F47947">
        <w:rPr>
          <w:rFonts w:ascii="Euclid Circular A" w:hAnsi="Euclid Circular A"/>
          <w:color w:val="000000" w:themeColor="text1"/>
          <w:sz w:val="24"/>
          <w:szCs w:val="24"/>
        </w:rPr>
        <w:t xml:space="preserve"> </w:t>
      </w:r>
      <w:r w:rsidR="00740A55"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F47947">
        <w:rPr>
          <w:rFonts w:ascii="Euclid Circular A" w:hAnsi="Euclid Circular A"/>
          <w:color w:val="000000" w:themeColor="text1"/>
          <w:sz w:val="24"/>
          <w:szCs w:val="24"/>
        </w:rPr>
        <w:t>’</w:t>
      </w:r>
    </w:p>
    <w:p w14:paraId="27E44FF2" w14:textId="2C83CC48" w:rsidR="006B14CE" w:rsidRPr="00F47947" w:rsidRDefault="00F30B55" w:rsidP="00DC6DAE">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Betrouwbaarheid, geloofwaardigheid en vertrouwen zijn</w:t>
      </w:r>
      <w:r w:rsidR="00365566"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F47947">
        <w:rPr>
          <w:rFonts w:ascii="Euclid Circular A" w:hAnsi="Euclid Circular A"/>
          <w:color w:val="000000" w:themeColor="text1"/>
          <w:sz w:val="24"/>
          <w:szCs w:val="24"/>
        </w:rPr>
        <w:t xml:space="preserve"> Aangezien dit onderzoek kijkt naar </w:t>
      </w:r>
      <w:r w:rsidR="00DD1EDA" w:rsidRPr="00F47947">
        <w:rPr>
          <w:rFonts w:ascii="Euclid Circular A" w:hAnsi="Euclid Circular A"/>
          <w:color w:val="000000" w:themeColor="text1"/>
          <w:sz w:val="24"/>
          <w:szCs w:val="24"/>
        </w:rPr>
        <w:t xml:space="preserve">een momentopname van </w:t>
      </w:r>
      <w:r w:rsidR="00232E70" w:rsidRPr="00F47947">
        <w:rPr>
          <w:rFonts w:ascii="Euclid Circular A" w:hAnsi="Euclid Circular A"/>
          <w:color w:val="000000" w:themeColor="text1"/>
          <w:sz w:val="24"/>
          <w:szCs w:val="24"/>
        </w:rPr>
        <w:t>digitale longreads vereist het concept geloofwaardigheid een verdere uitwerking.</w:t>
      </w:r>
      <w:r w:rsidR="006B14CE" w:rsidRPr="00F47947">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F47947"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F47947"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4" w:name="_Toc193112233"/>
      <w:r w:rsidRPr="00F47947">
        <w:rPr>
          <w:rFonts w:ascii="Euclid Circular A Semibold" w:hAnsi="Euclid Circular A Semibold"/>
          <w:color w:val="000000" w:themeColor="text1"/>
          <w:sz w:val="24"/>
          <w:szCs w:val="24"/>
        </w:rPr>
        <w:t>Geloofwaardigheid</w:t>
      </w:r>
      <w:r w:rsidR="00BC343A" w:rsidRPr="00F47947">
        <w:rPr>
          <w:rFonts w:ascii="Euclid Circular A Semibold" w:hAnsi="Euclid Circular A Semibold"/>
          <w:color w:val="000000" w:themeColor="text1"/>
          <w:sz w:val="24"/>
          <w:szCs w:val="24"/>
        </w:rPr>
        <w:t xml:space="preserve"> </w:t>
      </w:r>
      <w:r w:rsidRPr="00F47947">
        <w:rPr>
          <w:rFonts w:ascii="Euclid Circular A Semibold" w:hAnsi="Euclid Circular A Semibold"/>
          <w:color w:val="000000" w:themeColor="text1"/>
          <w:sz w:val="24"/>
          <w:szCs w:val="24"/>
        </w:rPr>
        <w:t>in een journalistieke context</w:t>
      </w:r>
      <w:bookmarkEnd w:id="4"/>
    </w:p>
    <w:p w14:paraId="09491929" w14:textId="77777777" w:rsidR="00446D2A" w:rsidRPr="00F47947"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F47947" w:rsidRDefault="00A61031" w:rsidP="00B90D9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F47947">
        <w:rPr>
          <w:rFonts w:ascii="Euclid Circular A" w:hAnsi="Euclid Circular A"/>
          <w:color w:val="000000" w:themeColor="text1"/>
          <w:sz w:val="24"/>
          <w:szCs w:val="24"/>
        </w:rPr>
        <w:t xml:space="preserve"> </w:t>
      </w:r>
      <w:r w:rsidR="00ED301D" w:rsidRPr="00F47947">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F47947">
        <w:rPr>
          <w:rFonts w:ascii="Euclid Circular A" w:hAnsi="Euclid Circular A"/>
          <w:color w:val="000000" w:themeColor="text1"/>
          <w:sz w:val="24"/>
          <w:szCs w:val="24"/>
        </w:rPr>
        <w:t xml:space="preserve">in een artikel </w:t>
      </w:r>
      <w:r w:rsidR="00ED301D" w:rsidRPr="00F47947">
        <w:rPr>
          <w:rFonts w:ascii="Euclid Circular A" w:hAnsi="Euclid Circular A"/>
          <w:color w:val="000000" w:themeColor="text1"/>
          <w:sz w:val="24"/>
          <w:szCs w:val="24"/>
        </w:rPr>
        <w:t>te beoordelen</w:t>
      </w:r>
      <w:r w:rsidR="00A44B22" w:rsidRPr="00F47947">
        <w:rPr>
          <w:rFonts w:ascii="Euclid Circular A" w:hAnsi="Euclid Circular A"/>
          <w:color w:val="000000" w:themeColor="text1"/>
          <w:sz w:val="24"/>
          <w:szCs w:val="24"/>
        </w:rPr>
        <w:t xml:space="preserve">. </w:t>
      </w:r>
      <w:r w:rsidR="00ED301D" w:rsidRPr="00F47947">
        <w:rPr>
          <w:rFonts w:ascii="Euclid Circular A" w:hAnsi="Euclid Circular A"/>
          <w:color w:val="000000" w:themeColor="text1"/>
          <w:sz w:val="24"/>
          <w:szCs w:val="24"/>
        </w:rPr>
        <w:t>Bovendien</w:t>
      </w:r>
      <w:r w:rsidR="0064696F" w:rsidRPr="00F47947">
        <w:rPr>
          <w:rFonts w:ascii="Euclid Circular A" w:hAnsi="Euclid Circular A"/>
          <w:color w:val="000000" w:themeColor="text1"/>
          <w:sz w:val="24"/>
          <w:szCs w:val="24"/>
        </w:rPr>
        <w:t>,</w:t>
      </w:r>
      <w:r w:rsidR="00ED301D" w:rsidRPr="00F47947">
        <w:rPr>
          <w:rFonts w:ascii="Euclid Circular A" w:hAnsi="Euclid Circular A"/>
          <w:color w:val="000000" w:themeColor="text1"/>
          <w:sz w:val="24"/>
          <w:szCs w:val="24"/>
        </w:rPr>
        <w:t xml:space="preserve"> hebben de meeste nieuwsgebruikers een gebrek aan tijd en zijn ze niet bereid om veel moeite te steken in het onderzoeken</w:t>
      </w:r>
      <w:r w:rsidR="00CA5D3E" w:rsidRPr="00F47947">
        <w:rPr>
          <w:rFonts w:ascii="Euclid Circular A" w:hAnsi="Euclid Circular A"/>
          <w:color w:val="000000" w:themeColor="text1"/>
          <w:sz w:val="24"/>
          <w:szCs w:val="24"/>
        </w:rPr>
        <w:t xml:space="preserve"> hiervan  (Henke et al., 2020: p.303). Hiervoor is geloofwaardigheid juist cruciaal, </w:t>
      </w:r>
      <w:r w:rsidR="00CA5D3E" w:rsidRPr="00F47947">
        <w:rPr>
          <w:rFonts w:ascii="Euclid Circular A" w:hAnsi="Euclid Circular A"/>
          <w:color w:val="000000" w:themeColor="text1"/>
          <w:sz w:val="24"/>
          <w:szCs w:val="24"/>
        </w:rPr>
        <w:lastRenderedPageBreak/>
        <w:t xml:space="preserve">het geeft de lezer de mogelijkheid het nieuws te kunnen consumeren zonder actief alles na te lopen. Dit hoofdstuk bouwt hierop voort door de processen en aspecten van geloofwaardigheid systematisch uit te werken, met een focus op digitale multimedia nieuwsproducties. </w:t>
      </w:r>
    </w:p>
    <w:p w14:paraId="0D8AC56B" w14:textId="147AC0B7" w:rsidR="000D3FD9" w:rsidRDefault="006E2D5D"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processen waarin geloofwaardigheid wordt gevormd</w:t>
      </w:r>
      <w:r w:rsidR="000D3FD9" w:rsidRPr="00F47947">
        <w:rPr>
          <w:rFonts w:ascii="Euclid Circular A" w:hAnsi="Euclid Circular A"/>
          <w:color w:val="000000" w:themeColor="text1"/>
          <w:sz w:val="24"/>
          <w:szCs w:val="24"/>
        </w:rPr>
        <w:t>, kunnen worden onderverdeeld in twee hoofdcategorieën: geloofwaardigheidsvinding en geloofwaardigheidsbeoordeling.</w:t>
      </w:r>
      <w:r w:rsidR="00596D9C" w:rsidRPr="00F47947">
        <w:rPr>
          <w:rFonts w:ascii="Euclid Circular A" w:hAnsi="Euclid Circular A"/>
          <w:color w:val="000000" w:themeColor="text1"/>
          <w:sz w:val="24"/>
          <w:szCs w:val="24"/>
        </w:rPr>
        <w:t xml:space="preserve"> </w:t>
      </w:r>
      <w:r w:rsidR="000D3FD9" w:rsidRPr="00F47947">
        <w:rPr>
          <w:rFonts w:ascii="Euclid Circular A" w:hAnsi="Euclid Circular A"/>
          <w:color w:val="000000" w:themeColor="text1"/>
          <w:sz w:val="24"/>
          <w:szCs w:val="24"/>
        </w:rPr>
        <w:t xml:space="preserve">Geloofwaardigheidsvinding </w:t>
      </w:r>
      <w:r w:rsidR="00166F21" w:rsidRPr="00F47947">
        <w:rPr>
          <w:rFonts w:ascii="Euclid Circular A" w:hAnsi="Euclid Circular A"/>
          <w:color w:val="000000" w:themeColor="text1"/>
          <w:sz w:val="24"/>
          <w:szCs w:val="24"/>
        </w:rPr>
        <w:t>omschrijft</w:t>
      </w:r>
      <w:r w:rsidR="000D3FD9" w:rsidRPr="00F47947">
        <w:rPr>
          <w:rFonts w:ascii="Euclid Circular A" w:hAnsi="Euclid Circular A"/>
          <w:color w:val="000000" w:themeColor="text1"/>
          <w:sz w:val="24"/>
          <w:szCs w:val="24"/>
        </w:rPr>
        <w:t xml:space="preserve"> </w:t>
      </w:r>
      <w:r w:rsidR="00F65D25" w:rsidRPr="00F47947">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F47947">
        <w:rPr>
          <w:rFonts w:ascii="Euclid Circular A" w:hAnsi="Euclid Circular A"/>
          <w:color w:val="000000" w:themeColor="text1"/>
          <w:sz w:val="24"/>
          <w:szCs w:val="24"/>
        </w:rPr>
        <w:t xml:space="preserve"> </w:t>
      </w:r>
      <w:r w:rsidR="00596D9C" w:rsidRPr="00F47947">
        <w:rPr>
          <w:rFonts w:ascii="Euclid Circular A" w:hAnsi="Euclid Circular A"/>
          <w:color w:val="000000" w:themeColor="text1"/>
          <w:sz w:val="24"/>
          <w:szCs w:val="24"/>
        </w:rPr>
        <w:fldChar w:fldCharType="begin"/>
      </w:r>
      <w:r w:rsidR="00596D9C" w:rsidRPr="00F47947">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F47947">
        <w:rPr>
          <w:rFonts w:ascii="Euclid Circular A" w:hAnsi="Euclid Circular A"/>
          <w:color w:val="000000" w:themeColor="text1"/>
          <w:sz w:val="24"/>
          <w:szCs w:val="24"/>
        </w:rPr>
        <w:fldChar w:fldCharType="separate"/>
      </w:r>
      <w:r w:rsidR="00596D9C" w:rsidRPr="00F47947">
        <w:rPr>
          <w:rFonts w:ascii="Euclid Circular A" w:hAnsi="Euclid Circular A"/>
          <w:sz w:val="24"/>
        </w:rPr>
        <w:t>(Henke et al., 2020)</w:t>
      </w:r>
      <w:r w:rsidR="00596D9C" w:rsidRPr="00F47947">
        <w:rPr>
          <w:rFonts w:ascii="Euclid Circular A" w:hAnsi="Euclid Circular A"/>
          <w:color w:val="000000" w:themeColor="text1"/>
          <w:sz w:val="24"/>
          <w:szCs w:val="24"/>
        </w:rPr>
        <w:fldChar w:fldCharType="end"/>
      </w:r>
      <w:r w:rsidR="000D3FD9" w:rsidRPr="00F47947">
        <w:rPr>
          <w:rFonts w:ascii="Euclid Circular A" w:hAnsi="Euclid Circular A"/>
          <w:color w:val="000000" w:themeColor="text1"/>
          <w:sz w:val="24"/>
          <w:szCs w:val="24"/>
        </w:rPr>
        <w:t xml:space="preserve">. </w:t>
      </w:r>
      <w:r w:rsidR="001C25E6" w:rsidRPr="00F47947">
        <w:rPr>
          <w:rFonts w:ascii="Euclid Circular A" w:hAnsi="Euclid Circular A"/>
          <w:color w:val="000000" w:themeColor="text1"/>
          <w:sz w:val="24"/>
          <w:szCs w:val="24"/>
        </w:rPr>
        <w:t>De ge</w:t>
      </w:r>
      <w:r w:rsidR="000D3FD9" w:rsidRPr="00F47947">
        <w:rPr>
          <w:rFonts w:ascii="Euclid Circular A" w:hAnsi="Euclid Circular A"/>
          <w:color w:val="000000" w:themeColor="text1"/>
          <w:sz w:val="24"/>
          <w:szCs w:val="24"/>
        </w:rPr>
        <w:t xml:space="preserve">loofwaardigheidsbeoordeling daarentegen betreft de </w:t>
      </w:r>
      <w:r w:rsidR="00FF6C32" w:rsidRPr="00F47947">
        <w:rPr>
          <w:rFonts w:ascii="Euclid Circular A" w:hAnsi="Euclid Circular A"/>
          <w:color w:val="000000" w:themeColor="text1"/>
          <w:sz w:val="24"/>
          <w:szCs w:val="24"/>
        </w:rPr>
        <w:t>drie</w:t>
      </w:r>
      <w:r w:rsidR="000D3FD9" w:rsidRPr="00F47947">
        <w:rPr>
          <w:rFonts w:ascii="Euclid Circular A" w:hAnsi="Euclid Circular A"/>
          <w:color w:val="000000" w:themeColor="text1"/>
          <w:sz w:val="24"/>
          <w:szCs w:val="24"/>
        </w:rPr>
        <w:t xml:space="preserve"> niveaus waarop deze oordelen worden gevormd, zoals beschreven door Hilligoss en </w:t>
      </w:r>
      <w:r w:rsidR="00C06484" w:rsidRPr="00F47947">
        <w:rPr>
          <w:rFonts w:ascii="Euclid Circular A" w:hAnsi="Euclid Circular A"/>
          <w:color w:val="000000" w:themeColor="text1"/>
          <w:sz w:val="24"/>
          <w:szCs w:val="24"/>
        </w:rPr>
        <w:t>Rieh</w:t>
      </w:r>
      <w:r w:rsidR="000D3FD9" w:rsidRPr="00F47947">
        <w:rPr>
          <w:rFonts w:ascii="Euclid Circular A" w:hAnsi="Euclid Circular A"/>
          <w:color w:val="000000" w:themeColor="text1"/>
          <w:sz w:val="24"/>
          <w:szCs w:val="24"/>
        </w:rPr>
        <w:t xml:space="preserve"> (2008)</w:t>
      </w:r>
      <w:r w:rsidR="005D0EBC" w:rsidRPr="00F47947">
        <w:rPr>
          <w:rFonts w:ascii="Euclid Circular A" w:hAnsi="Euclid Circular A"/>
          <w:color w:val="000000" w:themeColor="text1"/>
          <w:sz w:val="24"/>
          <w:szCs w:val="24"/>
        </w:rPr>
        <w:t xml:space="preserve"> en </w:t>
      </w:r>
      <w:r w:rsidR="005D0EBC" w:rsidRPr="00F47947">
        <w:rPr>
          <w:rFonts w:ascii="Euclid Circular A" w:hAnsi="Euclid Circular A"/>
          <w:color w:val="000000" w:themeColor="text1"/>
          <w:sz w:val="24"/>
          <w:szCs w:val="24"/>
        </w:rPr>
        <w:fldChar w:fldCharType="begin"/>
      </w:r>
      <w:r w:rsidR="005D0EBC" w:rsidRPr="00F47947">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F47947">
        <w:rPr>
          <w:rFonts w:ascii="Euclid Circular A" w:hAnsi="Euclid Circular A"/>
          <w:color w:val="000000" w:themeColor="text1"/>
          <w:sz w:val="24"/>
          <w:szCs w:val="24"/>
        </w:rPr>
        <w:fldChar w:fldCharType="separate"/>
      </w:r>
      <w:r w:rsidR="005D0EBC" w:rsidRPr="00F47947">
        <w:rPr>
          <w:rFonts w:ascii="Euclid Circular A" w:hAnsi="Euclid Circular A"/>
          <w:sz w:val="24"/>
        </w:rPr>
        <w:t>Hellmueller en Trilling, (2012</w:t>
      </w:r>
      <w:r w:rsidR="00463BC9" w:rsidRPr="00F47947">
        <w:rPr>
          <w:rFonts w:ascii="Euclid Circular A" w:hAnsi="Euclid Circular A"/>
          <w:sz w:val="24"/>
        </w:rPr>
        <w:t>: p.4</w:t>
      </w:r>
      <w:r w:rsidR="005D0EBC" w:rsidRPr="00F47947">
        <w:rPr>
          <w:rFonts w:ascii="Euclid Circular A" w:hAnsi="Euclid Circular A"/>
          <w:sz w:val="24"/>
        </w:rPr>
        <w:t>)</w:t>
      </w:r>
      <w:r w:rsidR="005D0EBC" w:rsidRPr="00F47947">
        <w:rPr>
          <w:rFonts w:ascii="Euclid Circular A" w:hAnsi="Euclid Circular A"/>
          <w:color w:val="000000" w:themeColor="text1"/>
          <w:sz w:val="24"/>
          <w:szCs w:val="24"/>
        </w:rPr>
        <w:fldChar w:fldCharType="end"/>
      </w:r>
      <w:r w:rsidR="000D3FD9" w:rsidRPr="00F47947">
        <w:rPr>
          <w:rFonts w:ascii="Euclid Circular A" w:hAnsi="Euclid Circular A"/>
          <w:color w:val="000000" w:themeColor="text1"/>
          <w:sz w:val="24"/>
          <w:szCs w:val="24"/>
        </w:rPr>
        <w:t>.</w:t>
      </w:r>
    </w:p>
    <w:p w14:paraId="10BD4ED5" w14:textId="77777777" w:rsidR="00E0772A" w:rsidRPr="00F47947" w:rsidRDefault="00E0772A" w:rsidP="004A663F">
      <w:pPr>
        <w:spacing w:line="360" w:lineRule="auto"/>
        <w:ind w:firstLine="720"/>
        <w:jc w:val="both"/>
        <w:rPr>
          <w:rFonts w:ascii="Euclid Circular A" w:hAnsi="Euclid Circular A"/>
          <w:color w:val="000000" w:themeColor="text1"/>
          <w:sz w:val="24"/>
          <w:szCs w:val="24"/>
        </w:rPr>
      </w:pPr>
    </w:p>
    <w:p w14:paraId="75D6C578" w14:textId="2FEF2306" w:rsidR="00883309" w:rsidRPr="00E0772A" w:rsidRDefault="003F1179" w:rsidP="00E0772A">
      <w:pPr>
        <w:pStyle w:val="Heading3"/>
        <w:numPr>
          <w:ilvl w:val="2"/>
          <w:numId w:val="18"/>
        </w:numPr>
        <w:spacing w:line="480" w:lineRule="auto"/>
        <w:rPr>
          <w:rFonts w:ascii="Euclid Circular A Semibold" w:hAnsi="Euclid Circular A Semibold"/>
          <w:color w:val="000000" w:themeColor="text1"/>
          <w:sz w:val="24"/>
          <w:szCs w:val="24"/>
        </w:rPr>
      </w:pPr>
      <w:bookmarkStart w:id="5" w:name="_Toc193112234"/>
      <w:r w:rsidRPr="00F47947">
        <w:rPr>
          <w:rFonts w:ascii="Euclid Circular A Semibold" w:hAnsi="Euclid Circular A Semibold"/>
          <w:color w:val="000000" w:themeColor="text1"/>
          <w:sz w:val="24"/>
          <w:szCs w:val="24"/>
        </w:rPr>
        <w:t>Geloofwaardigheidsvinding</w:t>
      </w:r>
      <w:bookmarkEnd w:id="5"/>
    </w:p>
    <w:p w14:paraId="1924F7A7" w14:textId="77777777" w:rsidR="00916952" w:rsidRDefault="00857AB8"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Henke et al. (2020) zet</w:t>
      </w:r>
      <w:r w:rsidR="006F0DDE" w:rsidRPr="00F47947">
        <w:rPr>
          <w:rFonts w:ascii="Euclid Circular A" w:hAnsi="Euclid Circular A"/>
          <w:color w:val="000000" w:themeColor="text1"/>
          <w:sz w:val="24"/>
          <w:szCs w:val="24"/>
        </w:rPr>
        <w:t>ten</w:t>
      </w:r>
      <w:r w:rsidRPr="00F47947">
        <w:rPr>
          <w:rFonts w:ascii="Euclid Circular A" w:hAnsi="Euclid Circular A"/>
          <w:color w:val="000000" w:themeColor="text1"/>
          <w:sz w:val="24"/>
          <w:szCs w:val="24"/>
        </w:rPr>
        <w:t xml:space="preserve"> g</w:t>
      </w:r>
      <w:r w:rsidR="00EC0EFF" w:rsidRPr="00F47947">
        <w:rPr>
          <w:rFonts w:ascii="Euclid Circular A" w:hAnsi="Euclid Circular A"/>
          <w:color w:val="000000" w:themeColor="text1"/>
          <w:sz w:val="24"/>
          <w:szCs w:val="24"/>
        </w:rPr>
        <w:t>eloofwaardigheidsvinding</w:t>
      </w:r>
      <w:r w:rsidR="006F0DDE" w:rsidRPr="00F47947">
        <w:rPr>
          <w:rFonts w:ascii="Euclid Circular A" w:hAnsi="Euclid Circular A"/>
          <w:color w:val="000000" w:themeColor="text1"/>
          <w:sz w:val="24"/>
          <w:szCs w:val="24"/>
        </w:rPr>
        <w:t xml:space="preserve"> als proces</w:t>
      </w:r>
      <w:r w:rsidR="00EC0EFF" w:rsidRPr="00F47947">
        <w:rPr>
          <w:rFonts w:ascii="Euclid Circular A" w:hAnsi="Euclid Circular A"/>
          <w:color w:val="000000" w:themeColor="text1"/>
          <w:sz w:val="24"/>
          <w:szCs w:val="24"/>
        </w:rPr>
        <w:t xml:space="preserve"> uiteen in drie losse stappen</w:t>
      </w:r>
      <w:r w:rsidR="00E86224" w:rsidRPr="00F47947">
        <w:rPr>
          <w:rFonts w:ascii="Euclid Circular A" w:hAnsi="Euclid Circular A"/>
          <w:color w:val="000000" w:themeColor="text1"/>
          <w:sz w:val="24"/>
          <w:szCs w:val="24"/>
        </w:rPr>
        <w:t xml:space="preserve"> die de lezer ondergaat</w:t>
      </w:r>
      <w:r w:rsidR="00EC0EFF" w:rsidRPr="00F47947">
        <w:rPr>
          <w:rFonts w:ascii="Euclid Circular A" w:hAnsi="Euclid Circular A"/>
          <w:color w:val="000000" w:themeColor="text1"/>
          <w:sz w:val="24"/>
          <w:szCs w:val="24"/>
        </w:rPr>
        <w:t xml:space="preserve">. </w:t>
      </w:r>
      <w:r w:rsidR="00EC0EFF" w:rsidRPr="00F47947">
        <w:rPr>
          <w:rFonts w:ascii="Euclid Circular A" w:hAnsi="Euclid Circular A"/>
          <w:color w:val="000000" w:themeColor="text1"/>
          <w:sz w:val="24"/>
          <w:szCs w:val="24"/>
          <w:u w:val="single"/>
        </w:rPr>
        <w:t>Ten eerste</w:t>
      </w:r>
      <w:r w:rsidR="00EC0EFF" w:rsidRPr="00F47947">
        <w:rPr>
          <w:rFonts w:ascii="Euclid Circular A" w:hAnsi="Euclid Circular A"/>
          <w:color w:val="000000" w:themeColor="text1"/>
          <w:sz w:val="24"/>
          <w:szCs w:val="24"/>
        </w:rPr>
        <w:t xml:space="preserve"> proberen nieuwsgebruikers het </w:t>
      </w:r>
      <w:r w:rsidR="006C14C4" w:rsidRPr="00F47947">
        <w:rPr>
          <w:rFonts w:ascii="Euclid Circular A" w:hAnsi="Euclid Circular A"/>
          <w:color w:val="000000" w:themeColor="text1"/>
          <w:sz w:val="24"/>
          <w:szCs w:val="24"/>
        </w:rPr>
        <w:t>nieuws</w:t>
      </w:r>
      <w:r w:rsidR="00EC0EFF" w:rsidRPr="00F47947">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F47947">
        <w:rPr>
          <w:rFonts w:ascii="Euclid Circular A" w:hAnsi="Euclid Circular A"/>
          <w:color w:val="000000" w:themeColor="text1"/>
          <w:sz w:val="24"/>
          <w:szCs w:val="24"/>
          <w:u w:val="single"/>
        </w:rPr>
        <w:t>Ten tweede</w:t>
      </w:r>
      <w:r w:rsidR="00EC0EFF" w:rsidRPr="00F47947">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F47947">
        <w:rPr>
          <w:rFonts w:ascii="Euclid Circular A" w:hAnsi="Euclid Circular A"/>
          <w:color w:val="000000" w:themeColor="text1"/>
          <w:sz w:val="24"/>
          <w:szCs w:val="24"/>
          <w:u w:val="single"/>
        </w:rPr>
        <w:t>T</w:t>
      </w:r>
      <w:r w:rsidR="00EC0EFF" w:rsidRPr="00F47947">
        <w:rPr>
          <w:rFonts w:ascii="Euclid Circular A" w:hAnsi="Euclid Circular A"/>
          <w:color w:val="000000" w:themeColor="text1"/>
          <w:sz w:val="24"/>
          <w:szCs w:val="24"/>
          <w:u w:val="single"/>
        </w:rPr>
        <w:t>en derde</w:t>
      </w:r>
      <w:r w:rsidR="00EC0EFF" w:rsidRPr="00F47947">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F47947">
        <w:rPr>
          <w:rFonts w:ascii="Euclid Circular A" w:hAnsi="Euclid Circular A"/>
          <w:color w:val="000000" w:themeColor="text1"/>
          <w:sz w:val="24"/>
          <w:szCs w:val="24"/>
        </w:rPr>
        <w:t xml:space="preserve"> Deze derde stap wordt ook door Sundar (2008</w:t>
      </w:r>
      <w:r w:rsidR="002E43E3" w:rsidRPr="00F47947">
        <w:rPr>
          <w:rFonts w:ascii="Euclid Circular A" w:hAnsi="Euclid Circular A"/>
          <w:color w:val="000000" w:themeColor="text1"/>
          <w:sz w:val="24"/>
          <w:szCs w:val="24"/>
        </w:rPr>
        <w:t>) geïdentificeerd</w:t>
      </w:r>
      <w:r w:rsidR="00040112" w:rsidRPr="00F47947">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F47947">
        <w:rPr>
          <w:rFonts w:ascii="Euclid Circular A" w:hAnsi="Euclid Circular A"/>
          <w:color w:val="000000" w:themeColor="text1"/>
          <w:sz w:val="24"/>
          <w:szCs w:val="24"/>
        </w:rPr>
        <w:t>-</w:t>
      </w:r>
      <w:r w:rsidR="00040112" w:rsidRPr="00F47947">
        <w:rPr>
          <w:rFonts w:ascii="Euclid Circular A" w:hAnsi="Euclid Circular A"/>
          <w:color w:val="000000" w:themeColor="text1"/>
          <w:sz w:val="24"/>
          <w:szCs w:val="24"/>
        </w:rPr>
        <w:t xml:space="preserve">ontwerpelementen zoals interactiviteit, navigeerbaarheid en downloadsnelheid. </w:t>
      </w:r>
    </w:p>
    <w:p w14:paraId="567AF0E6" w14:textId="6AB5F4C6" w:rsidR="00040112" w:rsidRPr="00F47947" w:rsidRDefault="00040112" w:rsidP="004A663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Sund</w:t>
      </w:r>
      <w:r w:rsidR="00953F93">
        <w:rPr>
          <w:rFonts w:ascii="Euclid Circular A" w:hAnsi="Euclid Circular A"/>
          <w:color w:val="000000" w:themeColor="text1"/>
          <w:sz w:val="24"/>
          <w:szCs w:val="24"/>
        </w:rPr>
        <w:t>a</w:t>
      </w:r>
      <w:r w:rsidRPr="00F47947">
        <w:rPr>
          <w:rFonts w:ascii="Euclid Circular A" w:hAnsi="Euclid Circular A"/>
          <w:color w:val="000000" w:themeColor="text1"/>
          <w:sz w:val="24"/>
          <w:szCs w:val="24"/>
        </w:rPr>
        <w:t xml:space="preserve">r stelt in zijn onderzoek dat gebruikers websites met een slecht ontwerp niet alleen doen afwijzen of negeren, maar ook </w:t>
      </w:r>
      <w:r w:rsidR="00F84A9E" w:rsidRPr="00F47947">
        <w:rPr>
          <w:rFonts w:ascii="Euclid Circular A" w:hAnsi="Euclid Circular A"/>
          <w:color w:val="000000" w:themeColor="text1"/>
          <w:sz w:val="24"/>
          <w:szCs w:val="24"/>
        </w:rPr>
        <w:t xml:space="preserve">actief </w:t>
      </w:r>
      <w:r w:rsidRPr="00F47947">
        <w:rPr>
          <w:rFonts w:ascii="Euclid Circular A" w:hAnsi="Euclid Circular A"/>
          <w:color w:val="000000" w:themeColor="text1"/>
          <w:sz w:val="24"/>
          <w:szCs w:val="24"/>
        </w:rPr>
        <w:t>wantrouwen</w:t>
      </w:r>
      <w:r w:rsidR="00CD34E3" w:rsidRPr="00F47947">
        <w:rPr>
          <w:rFonts w:ascii="Euclid Circular A" w:hAnsi="Euclid Circular A"/>
          <w:color w:val="000000" w:themeColor="text1"/>
          <w:sz w:val="24"/>
          <w:szCs w:val="24"/>
        </w:rPr>
        <w:t xml:space="preserve"> </w:t>
      </w:r>
      <w:r w:rsidR="00CD34E3" w:rsidRPr="00F47947">
        <w:rPr>
          <w:rFonts w:ascii="Euclid Circular A" w:hAnsi="Euclid Circular A"/>
          <w:color w:val="000000" w:themeColor="text1"/>
          <w:sz w:val="24"/>
          <w:szCs w:val="24"/>
        </w:rPr>
        <w:fldChar w:fldCharType="begin"/>
      </w:r>
      <w:r w:rsidR="000F53F3" w:rsidRPr="00F47947">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F47947">
        <w:rPr>
          <w:rFonts w:ascii="Euclid Circular A" w:hAnsi="Euclid Circular A"/>
          <w:color w:val="000000" w:themeColor="text1"/>
          <w:sz w:val="24"/>
          <w:szCs w:val="24"/>
        </w:rPr>
        <w:fldChar w:fldCharType="separate"/>
      </w:r>
      <w:r w:rsidR="00CD34E3" w:rsidRPr="00F47947">
        <w:rPr>
          <w:rFonts w:ascii="Euclid Circular A" w:hAnsi="Euclid Circular A"/>
          <w:sz w:val="24"/>
        </w:rPr>
        <w:t>(Sundar, 2008: p.76)</w:t>
      </w:r>
      <w:r w:rsidR="00CD34E3"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EA448D" w:rsidRPr="00F47947">
        <w:rPr>
          <w:rFonts w:ascii="Euclid Circular A" w:hAnsi="Euclid Circular A"/>
          <w:color w:val="000000" w:themeColor="text1"/>
          <w:sz w:val="24"/>
          <w:szCs w:val="24"/>
        </w:rPr>
        <w:t xml:space="preserve"> </w:t>
      </w:r>
      <w:r w:rsidR="00453CCD" w:rsidRPr="00F47947">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Henke et al., 2020). </w:t>
      </w:r>
      <w:r w:rsidR="00D71DA3" w:rsidRPr="00F47947">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F47947">
        <w:rPr>
          <w:rFonts w:ascii="Euclid Circular A" w:hAnsi="Euclid Circular A"/>
          <w:color w:val="000000" w:themeColor="text1"/>
          <w:sz w:val="24"/>
          <w:szCs w:val="24"/>
        </w:rPr>
        <w:t xml:space="preserve">een belangrijke factor </w:t>
      </w:r>
      <w:r w:rsidR="00D71DA3" w:rsidRPr="00F47947">
        <w:rPr>
          <w:rFonts w:ascii="Euclid Circular A" w:hAnsi="Euclid Circular A"/>
          <w:color w:val="000000" w:themeColor="text1"/>
          <w:sz w:val="24"/>
          <w:szCs w:val="24"/>
        </w:rPr>
        <w:t>is</w:t>
      </w:r>
      <w:r w:rsidR="00F86E2D" w:rsidRPr="00F47947">
        <w:rPr>
          <w:rFonts w:ascii="Euclid Circular A" w:hAnsi="Euclid Circular A"/>
          <w:color w:val="000000" w:themeColor="text1"/>
          <w:sz w:val="24"/>
          <w:szCs w:val="24"/>
        </w:rPr>
        <w:t xml:space="preserve"> voor digitale longreads</w:t>
      </w:r>
      <w:r w:rsidR="00D71DA3" w:rsidRPr="00F47947">
        <w:rPr>
          <w:rFonts w:ascii="Euclid Circular A" w:hAnsi="Euclid Circular A"/>
          <w:color w:val="000000" w:themeColor="text1"/>
          <w:sz w:val="24"/>
          <w:szCs w:val="24"/>
        </w:rPr>
        <w:t xml:space="preserve"> die gemeten moet worden in het onderzoek.</w:t>
      </w:r>
    </w:p>
    <w:p w14:paraId="550977D7" w14:textId="138B6DE5" w:rsidR="00C052CC" w:rsidRPr="00F47947" w:rsidRDefault="00B13529" w:rsidP="004A663F">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Zowel </w:t>
      </w:r>
      <w:r w:rsidR="00235C40" w:rsidRPr="00F47947">
        <w:rPr>
          <w:rFonts w:ascii="Euclid Circular A" w:hAnsi="Euclid Circular A"/>
          <w:color w:val="000000" w:themeColor="text1"/>
          <w:sz w:val="24"/>
          <w:szCs w:val="24"/>
        </w:rPr>
        <w:fldChar w:fldCharType="begin"/>
      </w:r>
      <w:r w:rsidR="00633F31" w:rsidRPr="00F47947">
        <w:rPr>
          <w:rFonts w:ascii="Euclid Circular A" w:hAnsi="Euclid Circular A"/>
          <w:color w:val="000000" w:themeColor="text1"/>
          <w:sz w:val="24"/>
          <w:szCs w:val="24"/>
        </w:rPr>
        <w:instrText xml:space="preserve"> ADDIN ZOTERO_ITEM CSL_CITATION {"citationID":"qGwLKGRB","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235C40" w:rsidRPr="00F47947">
        <w:rPr>
          <w:rFonts w:ascii="Euclid Circular A" w:hAnsi="Euclid Circular A"/>
          <w:color w:val="000000" w:themeColor="text1"/>
          <w:sz w:val="24"/>
          <w:szCs w:val="24"/>
        </w:rPr>
        <w:fldChar w:fldCharType="separate"/>
      </w:r>
      <w:r w:rsidR="00235C40" w:rsidRPr="00F47947">
        <w:rPr>
          <w:rFonts w:ascii="Euclid Circular A" w:hAnsi="Euclid Circular A"/>
          <w:sz w:val="24"/>
        </w:rPr>
        <w:t xml:space="preserve">Metzger et al. </w:t>
      </w:r>
      <w:r w:rsidR="00E945EA" w:rsidRPr="00F47947">
        <w:rPr>
          <w:rFonts w:ascii="Euclid Circular A" w:hAnsi="Euclid Circular A"/>
          <w:sz w:val="24"/>
        </w:rPr>
        <w:t>(</w:t>
      </w:r>
      <w:r w:rsidR="00235C40" w:rsidRPr="00F47947">
        <w:rPr>
          <w:rFonts w:ascii="Euclid Circular A" w:hAnsi="Euclid Circular A"/>
          <w:sz w:val="24"/>
        </w:rPr>
        <w:t>2003)</w:t>
      </w:r>
      <w:r w:rsidR="00235C40" w:rsidRPr="00F47947">
        <w:rPr>
          <w:rFonts w:ascii="Euclid Circular A" w:hAnsi="Euclid Circular A"/>
          <w:color w:val="000000" w:themeColor="text1"/>
          <w:sz w:val="24"/>
          <w:szCs w:val="24"/>
        </w:rPr>
        <w:fldChar w:fldCharType="end"/>
      </w:r>
      <w:r w:rsidR="00244D4E"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als Hellmueller en Trilling (2012) </w:t>
      </w:r>
      <w:r w:rsidR="00590063" w:rsidRPr="00F47947">
        <w:rPr>
          <w:rFonts w:ascii="Euclid Circular A" w:hAnsi="Euclid Circular A"/>
          <w:color w:val="000000" w:themeColor="text1"/>
          <w:sz w:val="24"/>
          <w:szCs w:val="24"/>
        </w:rPr>
        <w:t xml:space="preserve">onderscheiden </w:t>
      </w:r>
      <w:r w:rsidR="007C6787" w:rsidRPr="00F47947">
        <w:rPr>
          <w:rFonts w:ascii="Euclid Circular A" w:hAnsi="Euclid Circular A"/>
          <w:color w:val="000000" w:themeColor="text1"/>
          <w:sz w:val="24"/>
          <w:szCs w:val="24"/>
        </w:rPr>
        <w:t xml:space="preserve">beide </w:t>
      </w:r>
      <w:r w:rsidR="00244D4E" w:rsidRPr="00F47947">
        <w:rPr>
          <w:rFonts w:ascii="Euclid Circular A" w:hAnsi="Euclid Circular A"/>
          <w:color w:val="000000" w:themeColor="text1"/>
          <w:sz w:val="24"/>
          <w:szCs w:val="24"/>
        </w:rPr>
        <w:t>drie vormen van geloofwaardigheidsvinding</w:t>
      </w:r>
      <w:r w:rsidR="00570572" w:rsidRPr="00F47947">
        <w:rPr>
          <w:rFonts w:ascii="Euclid Circular A" w:hAnsi="Euclid Circular A"/>
          <w:color w:val="000000" w:themeColor="text1"/>
          <w:sz w:val="24"/>
          <w:szCs w:val="24"/>
        </w:rPr>
        <w:t>.</w:t>
      </w:r>
      <w:r w:rsidR="00244D4E" w:rsidRPr="00F47947">
        <w:rPr>
          <w:rFonts w:ascii="Euclid Circular A" w:hAnsi="Euclid Circular A"/>
          <w:color w:val="000000" w:themeColor="text1"/>
          <w:sz w:val="24"/>
          <w:szCs w:val="24"/>
        </w:rPr>
        <w:t xml:space="preserve"> </w:t>
      </w:r>
      <w:r w:rsidR="00570572" w:rsidRPr="00F47947">
        <w:rPr>
          <w:rFonts w:ascii="Euclid Circular A" w:hAnsi="Euclid Circular A"/>
          <w:color w:val="000000" w:themeColor="text1"/>
          <w:sz w:val="24"/>
          <w:szCs w:val="24"/>
        </w:rPr>
        <w:t>Z</w:t>
      </w:r>
      <w:r w:rsidR="00244D4E" w:rsidRPr="00F47947">
        <w:rPr>
          <w:rFonts w:ascii="Euclid Circular A" w:hAnsi="Euclid Circular A"/>
          <w:color w:val="000000" w:themeColor="text1"/>
          <w:sz w:val="24"/>
          <w:szCs w:val="24"/>
        </w:rPr>
        <w:t xml:space="preserve">e </w:t>
      </w:r>
      <w:r w:rsidR="006A2889" w:rsidRPr="00F47947">
        <w:rPr>
          <w:rFonts w:ascii="Euclid Circular A" w:hAnsi="Euclid Circular A"/>
          <w:color w:val="000000" w:themeColor="text1"/>
          <w:sz w:val="24"/>
          <w:szCs w:val="24"/>
        </w:rPr>
        <w:t>omschrijven</w:t>
      </w:r>
      <w:r w:rsidR="00244D4E" w:rsidRPr="00F47947">
        <w:rPr>
          <w:rFonts w:ascii="Euclid Circular A" w:hAnsi="Euclid Circular A"/>
          <w:color w:val="000000" w:themeColor="text1"/>
          <w:sz w:val="24"/>
          <w:szCs w:val="24"/>
        </w:rPr>
        <w:t xml:space="preserve"> di</w:t>
      </w:r>
      <w:r w:rsidR="001A2209" w:rsidRPr="00F47947">
        <w:rPr>
          <w:rFonts w:ascii="Euclid Circular A" w:hAnsi="Euclid Circular A"/>
          <w:color w:val="000000" w:themeColor="text1"/>
          <w:sz w:val="24"/>
          <w:szCs w:val="24"/>
        </w:rPr>
        <w:t>t</w:t>
      </w:r>
      <w:r w:rsidR="00244D4E" w:rsidRPr="00F47947">
        <w:rPr>
          <w:rFonts w:ascii="Euclid Circular A" w:hAnsi="Euclid Circular A"/>
          <w:color w:val="000000" w:themeColor="text1"/>
          <w:sz w:val="24"/>
          <w:szCs w:val="24"/>
        </w:rPr>
        <w:t xml:space="preserve"> </w:t>
      </w:r>
      <w:r w:rsidR="006A2889" w:rsidRPr="00F47947">
        <w:rPr>
          <w:rFonts w:ascii="Euclid Circular A" w:hAnsi="Euclid Circular A"/>
          <w:color w:val="000000" w:themeColor="text1"/>
          <w:sz w:val="24"/>
          <w:szCs w:val="24"/>
        </w:rPr>
        <w:t xml:space="preserve">niet als stappen maar </w:t>
      </w:r>
      <w:r w:rsidR="00244D4E" w:rsidRPr="00F47947">
        <w:rPr>
          <w:rFonts w:ascii="Euclid Circular A" w:hAnsi="Euclid Circular A"/>
          <w:color w:val="000000" w:themeColor="text1"/>
          <w:sz w:val="24"/>
          <w:szCs w:val="24"/>
        </w:rPr>
        <w:t xml:space="preserve">als drie aspecten van de geloofwaardigheid van informatie </w:t>
      </w:r>
      <w:r w:rsidR="00C052CC" w:rsidRPr="00F47947">
        <w:rPr>
          <w:rFonts w:ascii="Euclid Circular A" w:hAnsi="Euclid Circular A"/>
          <w:color w:val="000000" w:themeColor="text1"/>
          <w:sz w:val="24"/>
          <w:szCs w:val="24"/>
        </w:rPr>
        <w:t>(</w:t>
      </w:r>
      <w:r w:rsidR="0088374E" w:rsidRPr="00F47947">
        <w:rPr>
          <w:rFonts w:ascii="Euclid Circular A" w:hAnsi="Euclid Circular A"/>
          <w:color w:val="000000" w:themeColor="text1"/>
          <w:sz w:val="24"/>
          <w:szCs w:val="24"/>
        </w:rPr>
        <w:t xml:space="preserve">p. 297-309; </w:t>
      </w:r>
      <w:r w:rsidR="00C052CC" w:rsidRPr="00F47947">
        <w:rPr>
          <w:rFonts w:ascii="Euclid Circular A" w:hAnsi="Euclid Circular A"/>
          <w:color w:val="000000" w:themeColor="text1"/>
          <w:sz w:val="24"/>
          <w:szCs w:val="24"/>
        </w:rPr>
        <w:t xml:space="preserve">p.4): </w:t>
      </w:r>
    </w:p>
    <w:p w14:paraId="67474467" w14:textId="77777777" w:rsidR="00C052CC" w:rsidRPr="00F47947"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de bron</w:t>
      </w:r>
      <w:r w:rsidRPr="00F47947">
        <w:rPr>
          <w:rFonts w:ascii="Euclid Circular A" w:hAnsi="Euclid Circular A"/>
          <w:color w:val="000000" w:themeColor="text1"/>
          <w:sz w:val="24"/>
          <w:szCs w:val="24"/>
        </w:rPr>
        <w:t>, De betrouwbaarheid van de afzender op basis van reputatie en expertise.</w:t>
      </w:r>
    </w:p>
    <w:p w14:paraId="34180055" w14:textId="77777777" w:rsidR="00C052CC" w:rsidRPr="00F47947"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het kanaal</w:t>
      </w:r>
      <w:r w:rsidRPr="00F47947">
        <w:rPr>
          <w:rFonts w:ascii="Euclid Circular A" w:hAnsi="Euclid Circular A"/>
          <w:color w:val="000000" w:themeColor="text1"/>
          <w:sz w:val="24"/>
          <w:szCs w:val="24"/>
        </w:rPr>
        <w:t>, De betrouwbaarheid van het medium op basis van redactionele standaarden en geschiedenis.</w:t>
      </w:r>
    </w:p>
    <w:p w14:paraId="67582A9C" w14:textId="0D8CF755" w:rsidR="00884EC3" w:rsidRPr="00F47947" w:rsidRDefault="009D4160" w:rsidP="00AA7E4B">
      <w:pPr>
        <w:pStyle w:val="ListParagraph"/>
        <w:numPr>
          <w:ilvl w:val="0"/>
          <w:numId w:val="15"/>
        </w:numPr>
        <w:spacing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u w:val="single"/>
        </w:rPr>
        <w:t>De geloofwaardigheid van het bericht</w:t>
      </w:r>
      <w:r w:rsidRPr="00F47947">
        <w:rPr>
          <w:rFonts w:ascii="Euclid Circular A" w:hAnsi="Euclid Circular A"/>
          <w:color w:val="000000" w:themeColor="text1"/>
          <w:sz w:val="24"/>
          <w:szCs w:val="24"/>
        </w:rPr>
        <w:t xml:space="preserve">, ook wel </w:t>
      </w:r>
      <w:r w:rsidR="00C052CC" w:rsidRPr="00F47947">
        <w:rPr>
          <w:rFonts w:ascii="Euclid Circular A" w:hAnsi="Euclid Circular A"/>
          <w:color w:val="000000" w:themeColor="text1"/>
          <w:sz w:val="24"/>
          <w:szCs w:val="24"/>
        </w:rPr>
        <w:t>geloofwaardigheid van de formulering van de boodschap</w:t>
      </w:r>
      <w:r w:rsidR="000A775A" w:rsidRPr="00F47947">
        <w:rPr>
          <w:rFonts w:ascii="Euclid Circular A" w:hAnsi="Euclid Circular A"/>
          <w:color w:val="000000" w:themeColor="text1"/>
          <w:sz w:val="24"/>
          <w:szCs w:val="24"/>
        </w:rPr>
        <w:t>.</w:t>
      </w:r>
      <w:r w:rsidR="00C052CC" w:rsidRPr="00F47947">
        <w:rPr>
          <w:rFonts w:ascii="Euclid Circular A" w:hAnsi="Euclid Circular A"/>
          <w:color w:val="000000" w:themeColor="text1"/>
          <w:sz w:val="24"/>
          <w:szCs w:val="24"/>
        </w:rPr>
        <w:t xml:space="preserve"> De mate waarin de inhoud is gepresenteerd, inclusief de nauwkeurigheid en logica. Een goed onderzocht artikel met duidelijke taal heeft een hoge geloofwaardigheid, terwijl een artikel met onjuiste feiten of verwarrende argumenten minder geloofwaardig is.</w:t>
      </w:r>
    </w:p>
    <w:p w14:paraId="3BB0BE16" w14:textId="7E955CAE" w:rsidR="00214689" w:rsidRPr="00F47947" w:rsidRDefault="00884EC3" w:rsidP="00B40C9D">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ierin verschilt tussen de respectievelijke </w:t>
      </w:r>
      <w:r w:rsidR="00BB7A7D" w:rsidRPr="00F47947">
        <w:rPr>
          <w:rFonts w:ascii="Euclid Circular A" w:hAnsi="Euclid Circular A"/>
          <w:color w:val="000000" w:themeColor="text1"/>
          <w:sz w:val="24"/>
          <w:szCs w:val="24"/>
        </w:rPr>
        <w:t>stappen en aspecten</w:t>
      </w:r>
      <w:r w:rsidRPr="00F47947">
        <w:rPr>
          <w:rFonts w:ascii="Euclid Circular A" w:hAnsi="Euclid Circular A"/>
          <w:color w:val="000000" w:themeColor="text1"/>
          <w:sz w:val="24"/>
          <w:szCs w:val="24"/>
        </w:rPr>
        <w:t xml:space="preserve"> voornamelijk de chronologie, waar Henke et al. (2020) suggereren dat er een duidelijke top-down stappenplan is, beweren</w:t>
      </w:r>
      <w:r w:rsidR="009E29F0" w:rsidRPr="00F47947">
        <w:rPr>
          <w:rFonts w:ascii="Euclid Circular A" w:hAnsi="Euclid Circular A"/>
          <w:color w:val="000000" w:themeColor="text1"/>
          <w:sz w:val="24"/>
          <w:szCs w:val="24"/>
        </w:rPr>
        <w:t xml:space="preserve"> </w:t>
      </w:r>
      <w:r w:rsidR="009E29F0" w:rsidRPr="00F47947">
        <w:rPr>
          <w:rFonts w:ascii="Euclid Circular A" w:hAnsi="Euclid Circular A"/>
          <w:color w:val="000000" w:themeColor="text1"/>
          <w:sz w:val="24"/>
          <w:szCs w:val="24"/>
        </w:rPr>
        <w:fldChar w:fldCharType="begin"/>
      </w:r>
      <w:r w:rsidR="00633F31" w:rsidRPr="00F47947">
        <w:rPr>
          <w:rFonts w:ascii="Euclid Circular A" w:hAnsi="Euclid Circular A"/>
          <w:color w:val="000000" w:themeColor="text1"/>
          <w:sz w:val="24"/>
          <w:szCs w:val="24"/>
        </w:rPr>
        <w:instrText xml:space="preserve"> ADDIN ZOTERO_ITEM CSL_CITATION {"citationID":"pfxPemgg","properties":{"formattedCitation":"(Metzger et al., 2003)","plainCitation":"(Metzger et al., 2003)","dontUpdate":true,"noteIndex":0},"citationItems":[{"id":119,"uris":["http://zotero.org/users/local/JYrcCqg2/items/PCRDEPMU"],"itemData":{"id":119,"type":"article-journal","container-title":"Annals of the International Communication Association","DOI":"10.1080/23808985.2003.11679029","ISSN":"2380-8985","issue":"1","note":"publisher: Routledge","page":"293-335","title":"Credibility for the 21st Century: Integrating Perspectives on Source, Message, and Media Credibility in the Contemporary Media Environment","title-short":"Credibility for the 21st Century","volume":"27","author":[{"family":"Metzger","given":"Miriam J."},{"family":"Flanagin","given":"Andrew J."},{"family":"Eyal","given":"Keren"},{"family":"Lemus","given":"Daisy R."},{"family":"Mccann","given":"Robert M."}],"issued":{"date-parts":[["2003",1]]},"citation-key":"metzgerCredibility21stCentury2003"}}],"schema":"https://github.com/citation-style-language/schema/raw/master/csl-citation.json"} </w:instrText>
      </w:r>
      <w:r w:rsidR="009E29F0" w:rsidRPr="00F47947">
        <w:rPr>
          <w:rFonts w:ascii="Euclid Circular A" w:hAnsi="Euclid Circular A"/>
          <w:color w:val="000000" w:themeColor="text1"/>
          <w:sz w:val="24"/>
          <w:szCs w:val="24"/>
        </w:rPr>
        <w:fldChar w:fldCharType="separate"/>
      </w:r>
      <w:r w:rsidR="009E29F0" w:rsidRPr="00F47947">
        <w:rPr>
          <w:rFonts w:ascii="Euclid Circular A" w:hAnsi="Euclid Circular A"/>
          <w:sz w:val="24"/>
        </w:rPr>
        <w:t>Metzger et al. (2003)</w:t>
      </w:r>
      <w:r w:rsidR="009E29F0" w:rsidRPr="00F47947">
        <w:rPr>
          <w:rFonts w:ascii="Euclid Circular A" w:hAnsi="Euclid Circular A"/>
          <w:color w:val="000000" w:themeColor="text1"/>
          <w:sz w:val="24"/>
          <w:szCs w:val="24"/>
        </w:rPr>
        <w:fldChar w:fldCharType="end"/>
      </w:r>
      <w:r w:rsidR="009E29F0" w:rsidRPr="00F47947">
        <w:rPr>
          <w:rFonts w:ascii="Euclid Circular A" w:hAnsi="Euclid Circular A"/>
          <w:color w:val="000000" w:themeColor="text1"/>
          <w:sz w:val="24"/>
          <w:szCs w:val="24"/>
        </w:rPr>
        <w:t xml:space="preserve"> en</w:t>
      </w:r>
      <w:r w:rsidRPr="00F47947">
        <w:rPr>
          <w:rFonts w:ascii="Euclid Circular A" w:hAnsi="Euclid Circular A"/>
          <w:color w:val="000000" w:themeColor="text1"/>
          <w:sz w:val="24"/>
          <w:szCs w:val="24"/>
        </w:rPr>
        <w:t xml:space="preserve"> Hellmueller en Trilling</w:t>
      </w:r>
      <w:r w:rsidR="00F80090" w:rsidRPr="00F47947">
        <w:rPr>
          <w:rFonts w:ascii="Euclid Circular A" w:hAnsi="Euclid Circular A"/>
          <w:color w:val="000000" w:themeColor="text1"/>
          <w:sz w:val="24"/>
          <w:szCs w:val="24"/>
        </w:rPr>
        <w:t xml:space="preserve"> (2012) dat de geloofwaardigheidsvinding wordt gebaseerd op de drie aspecten en dat </w:t>
      </w:r>
      <w:r w:rsidR="00F80090" w:rsidRPr="00F47947">
        <w:rPr>
          <w:rFonts w:ascii="Euclid Circular A" w:hAnsi="Euclid Circular A"/>
          <w:color w:val="000000" w:themeColor="text1"/>
          <w:sz w:val="24"/>
          <w:szCs w:val="24"/>
        </w:rPr>
        <w:lastRenderedPageBreak/>
        <w:t xml:space="preserve">lezers zelf de optie hebben welke ze wel en niet en in </w:t>
      </w:r>
      <w:r w:rsidR="005C39E6" w:rsidRPr="00F47947">
        <w:rPr>
          <w:rFonts w:ascii="Euclid Circular A" w:hAnsi="Euclid Circular A"/>
          <w:color w:val="000000" w:themeColor="text1"/>
          <w:sz w:val="24"/>
          <w:szCs w:val="24"/>
        </w:rPr>
        <w:t>welke</w:t>
      </w:r>
      <w:r w:rsidR="00F80090" w:rsidRPr="00F47947">
        <w:rPr>
          <w:rFonts w:ascii="Euclid Circular A" w:hAnsi="Euclid Circular A"/>
          <w:color w:val="000000" w:themeColor="text1"/>
          <w:sz w:val="24"/>
          <w:szCs w:val="24"/>
        </w:rPr>
        <w:t xml:space="preserve"> volgorde </w:t>
      </w:r>
      <w:r w:rsidR="005C39E6" w:rsidRPr="00F47947">
        <w:rPr>
          <w:rFonts w:ascii="Euclid Circular A" w:hAnsi="Euclid Circular A"/>
          <w:color w:val="000000" w:themeColor="text1"/>
          <w:sz w:val="24"/>
          <w:szCs w:val="24"/>
        </w:rPr>
        <w:t xml:space="preserve">te </w:t>
      </w:r>
      <w:r w:rsidR="00F80090" w:rsidRPr="00F47947">
        <w:rPr>
          <w:rFonts w:ascii="Euclid Circular A" w:hAnsi="Euclid Circular A"/>
          <w:color w:val="000000" w:themeColor="text1"/>
          <w:sz w:val="24"/>
          <w:szCs w:val="24"/>
        </w:rPr>
        <w:t>gebruiken.</w:t>
      </w:r>
      <w:r w:rsidR="001B7874" w:rsidRPr="00F47947">
        <w:rPr>
          <w:rFonts w:ascii="Euclid Circular A" w:hAnsi="Euclid Circular A"/>
          <w:color w:val="000000" w:themeColor="text1"/>
          <w:sz w:val="24"/>
          <w:szCs w:val="24"/>
        </w:rPr>
        <w:t xml:space="preserve"> </w:t>
      </w:r>
      <w:r w:rsidR="000D6643" w:rsidRPr="00F47947">
        <w:rPr>
          <w:rFonts w:ascii="Euclid Circular A" w:hAnsi="Euclid Circular A"/>
          <w:color w:val="000000" w:themeColor="text1"/>
          <w:sz w:val="24"/>
          <w:szCs w:val="24"/>
        </w:rPr>
        <w:t>Appelman en Sundar (2016) bouwen voort</w:t>
      </w:r>
      <w:r w:rsidR="009F4EC4" w:rsidRPr="00F47947">
        <w:rPr>
          <w:rFonts w:ascii="Euclid Circular A" w:hAnsi="Euclid Circular A"/>
          <w:color w:val="000000" w:themeColor="text1"/>
          <w:sz w:val="24"/>
          <w:szCs w:val="24"/>
        </w:rPr>
        <w:t xml:space="preserve"> hierop</w:t>
      </w:r>
      <w:r w:rsidR="000D6643" w:rsidRPr="00F47947">
        <w:rPr>
          <w:rFonts w:ascii="Euclid Circular A" w:hAnsi="Euclid Circular A"/>
          <w:color w:val="000000" w:themeColor="text1"/>
          <w:sz w:val="24"/>
          <w:szCs w:val="24"/>
        </w:rPr>
        <w:t xml:space="preserve"> door specifiek de geloofwaardigheid van het bericht te onderzoeken</w:t>
      </w:r>
      <w:r w:rsidR="00400B97" w:rsidRPr="00F47947">
        <w:rPr>
          <w:rFonts w:ascii="Euclid Circular A" w:hAnsi="Euclid Circular A"/>
          <w:color w:val="000000" w:themeColor="text1"/>
          <w:sz w:val="24"/>
          <w:szCs w:val="24"/>
        </w:rPr>
        <w:t>, en stellen een nieuwe schaal voor die verder de geloofwaardigheid van de bron, kanaal en bericht te onderscheiden</w:t>
      </w:r>
      <w:r w:rsidR="007E4DC5" w:rsidRPr="00F47947">
        <w:rPr>
          <w:rFonts w:ascii="Euclid Circular A" w:hAnsi="Euclid Circular A"/>
          <w:color w:val="000000" w:themeColor="text1"/>
          <w:sz w:val="24"/>
          <w:szCs w:val="24"/>
        </w:rPr>
        <w:t>.</w:t>
      </w:r>
      <w:r w:rsidR="000D6643" w:rsidRPr="00F47947">
        <w:rPr>
          <w:rFonts w:ascii="Euclid Circular A" w:hAnsi="Euclid Circular A"/>
          <w:color w:val="000000" w:themeColor="text1"/>
          <w:sz w:val="24"/>
          <w:szCs w:val="24"/>
        </w:rPr>
        <w:t xml:space="preserve"> </w:t>
      </w:r>
      <w:r w:rsidR="00706DB3" w:rsidRPr="00F47947">
        <w:rPr>
          <w:rFonts w:ascii="Euclid Circular A" w:hAnsi="Euclid Circular A"/>
          <w:color w:val="000000" w:themeColor="text1"/>
          <w:sz w:val="24"/>
          <w:szCs w:val="24"/>
        </w:rPr>
        <w:t xml:space="preserve">Ook stellen Appelman en Sundar (2016) een schaal op als vervolg op de drie aspecten door middel van betekenisanalyse en confirmatieve factoranalyses. In </w:t>
      </w:r>
      <w:r w:rsidR="0098784D" w:rsidRPr="00F47947">
        <w:rPr>
          <w:rFonts w:ascii="Euclid Circular A" w:hAnsi="Euclid Circular A"/>
          <w:color w:val="000000" w:themeColor="text1"/>
          <w:sz w:val="24"/>
          <w:szCs w:val="24"/>
        </w:rPr>
        <w:t xml:space="preserve">hun </w:t>
      </w:r>
      <w:r w:rsidR="003534D5" w:rsidRPr="00F47947">
        <w:rPr>
          <w:rFonts w:ascii="Euclid Circular A" w:hAnsi="Euclid Circular A"/>
          <w:color w:val="000000" w:themeColor="text1"/>
          <w:sz w:val="24"/>
          <w:szCs w:val="24"/>
        </w:rPr>
        <w:t>onderzoek</w:t>
      </w:r>
      <w:r w:rsidR="00706DB3" w:rsidRPr="00F47947">
        <w:rPr>
          <w:rFonts w:ascii="Euclid Circular A" w:hAnsi="Euclid Circular A"/>
          <w:color w:val="000000" w:themeColor="text1"/>
          <w:sz w:val="24"/>
          <w:szCs w:val="24"/>
        </w:rPr>
        <w:t xml:space="preserve"> produceren ze een spaarzame reeks subconcepten op die alleen van toepassing zijn op geloofwaardigheid van het bericht.</w:t>
      </w:r>
      <w:r w:rsidR="00661008" w:rsidRPr="00F47947">
        <w:rPr>
          <w:rFonts w:ascii="Euclid Circular A" w:hAnsi="Euclid Circular A"/>
          <w:color w:val="000000" w:themeColor="text1"/>
          <w:sz w:val="24"/>
          <w:szCs w:val="24"/>
        </w:rPr>
        <w:t xml:space="preserve"> </w:t>
      </w:r>
      <w:r w:rsidR="002E62F9" w:rsidRPr="00F47947">
        <w:rPr>
          <w:rFonts w:ascii="Euclid Circular A" w:hAnsi="Euclid Circular A"/>
          <w:color w:val="000000" w:themeColor="text1"/>
          <w:sz w:val="24"/>
          <w:szCs w:val="24"/>
        </w:rPr>
        <w:t>Ze</w:t>
      </w:r>
      <w:r w:rsidR="000D6643" w:rsidRPr="00F47947">
        <w:rPr>
          <w:rFonts w:ascii="Euclid Circular A" w:hAnsi="Euclid Circular A"/>
          <w:color w:val="000000" w:themeColor="text1"/>
          <w:sz w:val="24"/>
          <w:szCs w:val="24"/>
        </w:rPr>
        <w:t xml:space="preserve"> stellen vast dat berichtgeloofwaardigheid kan worden gemeten aan de hand van drie kernaspecten</w:t>
      </w:r>
      <w:r w:rsidR="00602C5B" w:rsidRPr="00F47947">
        <w:rPr>
          <w:rFonts w:ascii="Euclid Circular A" w:hAnsi="Euclid Circular A"/>
          <w:color w:val="000000" w:themeColor="text1"/>
          <w:sz w:val="24"/>
          <w:szCs w:val="24"/>
        </w:rPr>
        <w:t xml:space="preserve"> de </w:t>
      </w:r>
      <w:r w:rsidR="00A95F13" w:rsidRPr="00F47947">
        <w:rPr>
          <w:rFonts w:ascii="Euclid Circular A" w:hAnsi="Euclid Circular A"/>
          <w:color w:val="000000" w:themeColor="text1"/>
          <w:sz w:val="24"/>
          <w:szCs w:val="24"/>
          <w:u w:val="single"/>
        </w:rPr>
        <w:t xml:space="preserve">waargenomen </w:t>
      </w:r>
      <w:r w:rsidR="00602C5B" w:rsidRPr="00F47947">
        <w:rPr>
          <w:rFonts w:ascii="Euclid Circular A" w:hAnsi="Euclid Circular A"/>
          <w:color w:val="000000" w:themeColor="text1"/>
          <w:sz w:val="24"/>
          <w:szCs w:val="24"/>
          <w:u w:val="single"/>
        </w:rPr>
        <w:t>a</w:t>
      </w:r>
      <w:r w:rsidR="000D6643" w:rsidRPr="00F47947">
        <w:rPr>
          <w:rFonts w:ascii="Euclid Circular A" w:hAnsi="Euclid Circular A"/>
          <w:color w:val="000000" w:themeColor="text1"/>
          <w:sz w:val="24"/>
          <w:szCs w:val="24"/>
          <w:u w:val="single"/>
        </w:rPr>
        <w:t>ccuraatheid</w:t>
      </w:r>
      <w:r w:rsidR="00602C5B" w:rsidRPr="00F47947">
        <w:rPr>
          <w:rFonts w:ascii="Euclid Circular A" w:hAnsi="Euclid Circular A"/>
          <w:color w:val="000000" w:themeColor="text1"/>
          <w:sz w:val="24"/>
          <w:szCs w:val="24"/>
        </w:rPr>
        <w:t xml:space="preserve">, </w:t>
      </w:r>
      <w:r w:rsidR="00A95F13" w:rsidRPr="00F47947">
        <w:rPr>
          <w:rFonts w:ascii="Euclid Circular A" w:hAnsi="Euclid Circular A"/>
          <w:color w:val="000000" w:themeColor="text1"/>
          <w:sz w:val="24"/>
          <w:szCs w:val="24"/>
          <w:u w:val="single"/>
        </w:rPr>
        <w:t xml:space="preserve">waargenomen </w:t>
      </w:r>
      <w:r w:rsidR="00602C5B" w:rsidRPr="00F47947">
        <w:rPr>
          <w:rFonts w:ascii="Euclid Circular A" w:hAnsi="Euclid Circular A"/>
          <w:color w:val="000000" w:themeColor="text1"/>
          <w:sz w:val="24"/>
          <w:szCs w:val="24"/>
          <w:u w:val="single"/>
        </w:rPr>
        <w:t>a</w:t>
      </w:r>
      <w:r w:rsidR="000D6643" w:rsidRPr="00F47947">
        <w:rPr>
          <w:rFonts w:ascii="Euclid Circular A" w:hAnsi="Euclid Circular A"/>
          <w:color w:val="000000" w:themeColor="text1"/>
          <w:sz w:val="24"/>
          <w:szCs w:val="24"/>
          <w:u w:val="single"/>
        </w:rPr>
        <w:t>uthenticiteit</w:t>
      </w:r>
      <w:r w:rsidR="00602C5B" w:rsidRPr="00F47947">
        <w:rPr>
          <w:rFonts w:ascii="Euclid Circular A" w:hAnsi="Euclid Circular A"/>
          <w:color w:val="000000" w:themeColor="text1"/>
          <w:sz w:val="24"/>
          <w:szCs w:val="24"/>
        </w:rPr>
        <w:t xml:space="preserve"> en </w:t>
      </w:r>
      <w:r w:rsidR="00602C5B" w:rsidRPr="00F47947">
        <w:rPr>
          <w:rFonts w:ascii="Euclid Circular A" w:hAnsi="Euclid Circular A"/>
          <w:color w:val="000000" w:themeColor="text1"/>
          <w:sz w:val="24"/>
          <w:szCs w:val="24"/>
          <w:u w:val="single"/>
        </w:rPr>
        <w:t>b</w:t>
      </w:r>
      <w:r w:rsidR="000D6643" w:rsidRPr="00F47947">
        <w:rPr>
          <w:rFonts w:ascii="Euclid Circular A" w:hAnsi="Euclid Circular A"/>
          <w:color w:val="000000" w:themeColor="text1"/>
          <w:sz w:val="24"/>
          <w:szCs w:val="24"/>
          <w:u w:val="single"/>
        </w:rPr>
        <w:t>etrouwbaarheid</w:t>
      </w:r>
      <w:r w:rsidR="00602C5B" w:rsidRPr="00F47947">
        <w:rPr>
          <w:rFonts w:ascii="Euclid Circular A" w:hAnsi="Euclid Circular A"/>
          <w:color w:val="000000" w:themeColor="text1"/>
          <w:sz w:val="24"/>
          <w:szCs w:val="24"/>
        </w:rPr>
        <w:t>. Wat overeenkomt met de formulering van betrouwbaarheid in paragraaf 2.1 van Kovach &amp; Rosenstiel (2014</w:t>
      </w:r>
      <w:r w:rsidR="00EA0B51" w:rsidRPr="00F47947">
        <w:rPr>
          <w:rFonts w:ascii="Euclid Circular A" w:hAnsi="Euclid Circular A"/>
          <w:color w:val="000000" w:themeColor="text1"/>
          <w:sz w:val="24"/>
          <w:szCs w:val="24"/>
        </w:rPr>
        <w:t>)</w:t>
      </w:r>
      <w:r w:rsidR="00993F1C" w:rsidRPr="00F47947">
        <w:rPr>
          <w:rFonts w:ascii="Euclid Circular A" w:hAnsi="Euclid Circular A"/>
          <w:color w:val="000000" w:themeColor="text1"/>
          <w:sz w:val="24"/>
          <w:szCs w:val="24"/>
        </w:rPr>
        <w:t xml:space="preserve"> en </w:t>
      </w:r>
      <w:r w:rsidR="00633BA3" w:rsidRPr="00F47947">
        <w:rPr>
          <w:rFonts w:ascii="Euclid Circular A" w:hAnsi="Euclid Circular A"/>
          <w:color w:val="000000" w:themeColor="text1"/>
          <w:sz w:val="24"/>
          <w:szCs w:val="24"/>
        </w:rPr>
        <w:t>McQuail en Deuze (2020)</w:t>
      </w:r>
      <w:r w:rsidR="00572412" w:rsidRPr="00F47947">
        <w:rPr>
          <w:rFonts w:ascii="Euclid Circular A" w:hAnsi="Euclid Circular A"/>
          <w:color w:val="000000" w:themeColor="text1"/>
          <w:sz w:val="24"/>
          <w:szCs w:val="24"/>
        </w:rPr>
        <w:t>.</w:t>
      </w:r>
      <w:r w:rsidR="001744D3" w:rsidRPr="00F47947">
        <w:rPr>
          <w:rFonts w:ascii="Euclid Circular A" w:hAnsi="Euclid Circular A"/>
          <w:color w:val="000000" w:themeColor="text1"/>
          <w:sz w:val="24"/>
          <w:szCs w:val="24"/>
        </w:rPr>
        <w:t xml:space="preserve"> </w:t>
      </w:r>
      <w:r w:rsidR="00925561" w:rsidRPr="00F47947">
        <w:rPr>
          <w:rFonts w:ascii="Euclid Circular A" w:hAnsi="Euclid Circular A"/>
          <w:color w:val="000000" w:themeColor="text1"/>
          <w:sz w:val="24"/>
          <w:szCs w:val="24"/>
        </w:rPr>
        <w:t>Appelman en Sundar (2016) vermelden dat twee van deze drie maten</w:t>
      </w:r>
      <w:r w:rsidR="00DC2F5F" w:rsidRPr="00F47947">
        <w:rPr>
          <w:rFonts w:ascii="Euclid Circular A" w:hAnsi="Euclid Circular A"/>
          <w:color w:val="000000" w:themeColor="text1"/>
          <w:sz w:val="24"/>
          <w:szCs w:val="24"/>
        </w:rPr>
        <w:t xml:space="preserve"> de </w:t>
      </w:r>
      <w:r w:rsidR="00925561" w:rsidRPr="00F47947">
        <w:rPr>
          <w:rFonts w:ascii="Euclid Circular A" w:hAnsi="Euclid Circular A"/>
          <w:color w:val="000000" w:themeColor="text1"/>
          <w:sz w:val="24"/>
          <w:szCs w:val="24"/>
        </w:rPr>
        <w:t>nauwkeurigheid en authenticiteit, meer</w:t>
      </w:r>
      <w:r w:rsidR="00756E16" w:rsidRPr="00F47947">
        <w:rPr>
          <w:rFonts w:ascii="Euclid Circular A" w:hAnsi="Euclid Circular A"/>
          <w:color w:val="000000" w:themeColor="text1"/>
          <w:sz w:val="24"/>
          <w:szCs w:val="24"/>
        </w:rPr>
        <w:t xml:space="preserve"> als</w:t>
      </w:r>
      <w:r w:rsidR="00925561" w:rsidRPr="00F47947">
        <w:rPr>
          <w:rFonts w:ascii="Euclid Circular A" w:hAnsi="Euclid Circular A"/>
          <w:color w:val="000000" w:themeColor="text1"/>
          <w:sz w:val="24"/>
          <w:szCs w:val="24"/>
        </w:rPr>
        <w:t xml:space="preserve"> objectief kunnen worden beschouwd</w:t>
      </w:r>
      <w:r w:rsidR="003D723F"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w:t>
      </w:r>
      <w:r w:rsidR="003D723F" w:rsidRPr="00F47947">
        <w:rPr>
          <w:rFonts w:ascii="Euclid Circular A" w:hAnsi="Euclid Circular A"/>
          <w:color w:val="000000" w:themeColor="text1"/>
          <w:sz w:val="24"/>
          <w:szCs w:val="24"/>
        </w:rPr>
        <w:t>T</w:t>
      </w:r>
      <w:r w:rsidR="00925561" w:rsidRPr="00F47947">
        <w:rPr>
          <w:rFonts w:ascii="Euclid Circular A" w:hAnsi="Euclid Circular A"/>
          <w:color w:val="000000" w:themeColor="text1"/>
          <w:sz w:val="24"/>
          <w:szCs w:val="24"/>
        </w:rPr>
        <w:t>erwijl de derde</w:t>
      </w:r>
      <w:r w:rsidR="00C82F21"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geloofwaardigheid</w:t>
      </w:r>
      <w:r w:rsidR="00C82F21" w:rsidRPr="00F47947">
        <w:rPr>
          <w:rFonts w:ascii="Euclid Circular A" w:hAnsi="Euclid Circular A"/>
          <w:color w:val="000000" w:themeColor="text1"/>
          <w:sz w:val="24"/>
          <w:szCs w:val="24"/>
        </w:rPr>
        <w:t>,</w:t>
      </w:r>
      <w:r w:rsidR="00925561" w:rsidRPr="00F47947">
        <w:rPr>
          <w:rFonts w:ascii="Euclid Circular A" w:hAnsi="Euclid Circular A"/>
          <w:color w:val="000000" w:themeColor="text1"/>
          <w:sz w:val="24"/>
          <w:szCs w:val="24"/>
        </w:rPr>
        <w:t xml:space="preserve"> als meer subjectief kan worden beschouwd.</w:t>
      </w:r>
    </w:p>
    <w:p w14:paraId="438AA2D1" w14:textId="42FA53DC" w:rsidR="000D6643" w:rsidRPr="00F47947" w:rsidRDefault="000D6643" w:rsidP="00A821C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aarnaast identificeren Appelman en Sundar (2016) </w:t>
      </w:r>
      <w:r w:rsidR="005434DD" w:rsidRPr="00F47947">
        <w:rPr>
          <w:rFonts w:ascii="Euclid Circular A" w:hAnsi="Euclid Circular A"/>
          <w:color w:val="000000" w:themeColor="text1"/>
          <w:sz w:val="24"/>
          <w:szCs w:val="24"/>
        </w:rPr>
        <w:t xml:space="preserve">tien formatieve </w:t>
      </w:r>
      <w:r w:rsidRPr="00F47947">
        <w:rPr>
          <w:rFonts w:ascii="Euclid Circular A" w:hAnsi="Euclid Circular A"/>
          <w:color w:val="000000" w:themeColor="text1"/>
          <w:sz w:val="24"/>
          <w:szCs w:val="24"/>
        </w:rPr>
        <w:t>factoren die bijdragen aan berichtgeloofwaardigheid</w:t>
      </w:r>
      <w:r w:rsidR="005434DD" w:rsidRPr="00F47947">
        <w:rPr>
          <w:rFonts w:ascii="Euclid Circular A" w:hAnsi="Euclid Circular A"/>
          <w:color w:val="000000" w:themeColor="text1"/>
          <w:sz w:val="24"/>
          <w:szCs w:val="24"/>
        </w:rPr>
        <w:t>: volledigheid, beknoptheid, consist</w:t>
      </w:r>
      <w:r w:rsidR="006B5666" w:rsidRPr="00F47947">
        <w:rPr>
          <w:rFonts w:ascii="Euclid Circular A" w:hAnsi="Euclid Circular A"/>
          <w:color w:val="000000" w:themeColor="text1"/>
          <w:sz w:val="24"/>
          <w:szCs w:val="24"/>
        </w:rPr>
        <w:t>ent</w:t>
      </w:r>
      <w:r w:rsidR="005434DD" w:rsidRPr="00F47947">
        <w:rPr>
          <w:rFonts w:ascii="Euclid Circular A" w:hAnsi="Euclid Circular A"/>
          <w:color w:val="000000" w:themeColor="text1"/>
          <w:sz w:val="24"/>
          <w:szCs w:val="24"/>
        </w:rPr>
        <w:t xml:space="preserve">, </w:t>
      </w:r>
      <w:r w:rsidR="00E41B52" w:rsidRPr="00F47947">
        <w:rPr>
          <w:rFonts w:ascii="Euclid Circular A" w:hAnsi="Euclid Circular A"/>
          <w:color w:val="000000" w:themeColor="text1"/>
          <w:sz w:val="24"/>
          <w:szCs w:val="24"/>
        </w:rPr>
        <w:t xml:space="preserve">goeie </w:t>
      </w:r>
      <w:r w:rsidR="005434DD" w:rsidRPr="00F47947">
        <w:rPr>
          <w:rFonts w:ascii="Euclid Circular A" w:hAnsi="Euclid Circular A"/>
          <w:color w:val="000000" w:themeColor="text1"/>
          <w:sz w:val="24"/>
          <w:szCs w:val="24"/>
        </w:rPr>
        <w:t>presentatie, objectiviteit, representativiteit, geen draai, expertise, impact en professionaliteit</w:t>
      </w:r>
      <w:r w:rsidRPr="00F47947">
        <w:rPr>
          <w:rFonts w:ascii="Euclid Circular A" w:hAnsi="Euclid Circular A"/>
          <w:color w:val="000000" w:themeColor="text1"/>
          <w:sz w:val="24"/>
          <w:szCs w:val="24"/>
        </w:rPr>
        <w:t>. Dit is relevant in de context van longreads, omdat dit format vaak wordt gekenmerkt door diepgravende journalistiek, narratieve storytelling en een multimediabenadering</w:t>
      </w:r>
      <w:r w:rsidR="00252ED9" w:rsidRPr="00F47947">
        <w:rPr>
          <w:rFonts w:ascii="Euclid Circular A" w:hAnsi="Euclid Circular A"/>
          <w:color w:val="000000" w:themeColor="text1"/>
          <w:sz w:val="24"/>
          <w:szCs w:val="24"/>
        </w:rPr>
        <w:t xml:space="preserve"> </w:t>
      </w:r>
      <w:r w:rsidR="00252ED9"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d9bK1wPE","properties":{"formattedCitation":"(Appelman &amp; Sundar, 2016)","plainCitation":"(Appelman &amp; Sundar, 2016)","dontUpdate":true,"noteIndex":0},"citationItems":[{"id":117,"uris":["http://zotero.org/users/local/JYrcCqg2/items/MGH2PC94"],"itemData":{"id":117,"type":"article-journal","abstract":"Despite calls to conceptualize credibility as three separate concepts—source credibility, message credibility, and media credibility—there exists no scale that exclusively measures message credibility. To address this gap, the current study constructs and validates a new scale. Results from a confirmatory factor analysis suggest that message credibility, specifically in the context of news, can be measured by asking participants to rate how well three adjectives describe content: accurate, authentic, and believable. Validity and reliability tests are reported, and contributions to credibility research are discussed.","container-title":"Journalism &amp; Mass Communication Quarterly","DOI":"10.1177/1077699015606057","ISSN":"1077-6990","issue":"1","journalAbbreviation":"Journalism &amp; Mass Communication Quarterly","language":"eng","note":"publisher: Sage Publications Inc.","page":"59-79","source":"EBSCOhost","title":"Measuring Message Credibility: Construction and Validation of an Exclusive scale","volume":"93","author":[{"family":"Appelman","given":"Alyssa"},{"family":"Sundar","given":"S. Shyam"}],"issued":{"date-parts":[["2016",3,1]]},"citation-key":"appelmanMeasuringMessageCredibility2016"}}],"schema":"https://github.com/citation-style-language/schema/raw/master/csl-citation.json"} </w:instrText>
      </w:r>
      <w:r w:rsidR="00252ED9" w:rsidRPr="00F47947">
        <w:rPr>
          <w:rFonts w:ascii="Euclid Circular A" w:hAnsi="Euclid Circular A"/>
          <w:color w:val="000000" w:themeColor="text1"/>
          <w:sz w:val="24"/>
          <w:szCs w:val="24"/>
        </w:rPr>
        <w:fldChar w:fldCharType="separate"/>
      </w:r>
      <w:r w:rsidR="00252ED9" w:rsidRPr="00F47947">
        <w:rPr>
          <w:rFonts w:ascii="Euclid Circular A" w:hAnsi="Euclid Circular A"/>
          <w:sz w:val="24"/>
        </w:rPr>
        <w:t>(Appelman &amp; Sundar, 2016</w:t>
      </w:r>
      <w:r w:rsidR="00593417" w:rsidRPr="00F47947">
        <w:rPr>
          <w:rFonts w:ascii="Euclid Circular A" w:hAnsi="Euclid Circular A"/>
          <w:sz w:val="24"/>
        </w:rPr>
        <w:t>: p.</w:t>
      </w:r>
      <w:r w:rsidR="00F472EC" w:rsidRPr="00F47947">
        <w:rPr>
          <w:rFonts w:ascii="Euclid Circular A" w:hAnsi="Euclid Circular A"/>
          <w:sz w:val="24"/>
        </w:rPr>
        <w:t>70</w:t>
      </w:r>
      <w:r w:rsidR="00F057FD" w:rsidRPr="00F47947">
        <w:rPr>
          <w:rFonts w:ascii="Euclid Circular A" w:hAnsi="Euclid Circular A"/>
          <w:sz w:val="24"/>
        </w:rPr>
        <w:t>-76</w:t>
      </w:r>
      <w:r w:rsidR="00252ED9" w:rsidRPr="00F47947">
        <w:rPr>
          <w:rFonts w:ascii="Euclid Circular A" w:hAnsi="Euclid Circular A"/>
          <w:sz w:val="24"/>
        </w:rPr>
        <w:t>)</w:t>
      </w:r>
      <w:r w:rsidR="00252ED9"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1C47376B" w14:textId="77777777" w:rsidR="00C03EA7" w:rsidRPr="00F47947" w:rsidRDefault="000D6643" w:rsidP="00A821C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Voor dit onderzoek betekent dit dat berichtgeloofwaardigheid niet alleen een onderdeel is van </w:t>
      </w:r>
      <w:r w:rsidR="008C1086" w:rsidRPr="00F47947">
        <w:rPr>
          <w:rFonts w:ascii="Euclid Circular A" w:hAnsi="Euclid Circular A"/>
          <w:color w:val="000000" w:themeColor="text1"/>
          <w:sz w:val="24"/>
          <w:szCs w:val="24"/>
        </w:rPr>
        <w:t>de</w:t>
      </w:r>
      <w:r w:rsidRPr="00F47947">
        <w:rPr>
          <w:rFonts w:ascii="Euclid Circular A" w:hAnsi="Euclid Circular A"/>
          <w:color w:val="000000" w:themeColor="text1"/>
          <w:sz w:val="24"/>
          <w:szCs w:val="24"/>
        </w:rPr>
        <w:t xml:space="preserve"> bredere geloofwaardigheids</w:t>
      </w:r>
      <w:r w:rsidR="00146160" w:rsidRPr="00F47947">
        <w:rPr>
          <w:rFonts w:ascii="Euclid Circular A" w:hAnsi="Euclid Circular A"/>
          <w:color w:val="000000" w:themeColor="text1"/>
          <w:sz w:val="24"/>
          <w:szCs w:val="24"/>
        </w:rPr>
        <w:t>vinding</w:t>
      </w:r>
      <w:r w:rsidR="005824E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5824E0" w:rsidRPr="00F47947">
        <w:rPr>
          <w:rFonts w:ascii="Euclid Circular A" w:hAnsi="Euclid Circular A"/>
          <w:color w:val="000000" w:themeColor="text1"/>
          <w:sz w:val="24"/>
          <w:szCs w:val="24"/>
        </w:rPr>
        <w:t>M</w:t>
      </w:r>
      <w:r w:rsidRPr="00F47947">
        <w:rPr>
          <w:rFonts w:ascii="Euclid Circular A" w:hAnsi="Euclid Circular A"/>
          <w:color w:val="000000" w:themeColor="text1"/>
          <w:sz w:val="24"/>
          <w:szCs w:val="24"/>
        </w:rPr>
        <w:t xml:space="preserve">aar dat het ook </w:t>
      </w:r>
      <w:r w:rsidR="005824E0" w:rsidRPr="00F47947">
        <w:rPr>
          <w:rFonts w:ascii="Euclid Circular A" w:hAnsi="Euclid Circular A"/>
          <w:color w:val="000000" w:themeColor="text1"/>
          <w:sz w:val="24"/>
          <w:szCs w:val="24"/>
        </w:rPr>
        <w:t xml:space="preserve">nog </w:t>
      </w:r>
      <w:r w:rsidRPr="00F47947">
        <w:rPr>
          <w:rFonts w:ascii="Euclid Circular A" w:hAnsi="Euclid Circular A"/>
          <w:color w:val="000000" w:themeColor="text1"/>
          <w:sz w:val="24"/>
          <w:szCs w:val="24"/>
        </w:rPr>
        <w:t>losstaand kan worden geanalyseerd. Door de focus te leggen op de formulering en presentatie van de boodschap</w:t>
      </w:r>
      <w:r w:rsidR="0016406F" w:rsidRPr="00F47947">
        <w:rPr>
          <w:rFonts w:ascii="Euclid Circular A" w:hAnsi="Euclid Circular A"/>
          <w:color w:val="000000" w:themeColor="text1"/>
          <w:sz w:val="24"/>
          <w:szCs w:val="24"/>
        </w:rPr>
        <w:t xml:space="preserve"> in dit onderzoek.</w:t>
      </w:r>
      <w:r w:rsidRPr="00F47947">
        <w:rPr>
          <w:rFonts w:ascii="Euclid Circular A" w:hAnsi="Euclid Circular A"/>
          <w:color w:val="000000" w:themeColor="text1"/>
          <w:sz w:val="24"/>
          <w:szCs w:val="24"/>
        </w:rPr>
        <w:t xml:space="preserve"> </w:t>
      </w:r>
      <w:r w:rsidR="0016406F" w:rsidRPr="00F47947">
        <w:rPr>
          <w:rFonts w:ascii="Euclid Circular A" w:hAnsi="Euclid Circular A"/>
          <w:color w:val="000000" w:themeColor="text1"/>
          <w:sz w:val="24"/>
          <w:szCs w:val="24"/>
        </w:rPr>
        <w:t>B</w:t>
      </w:r>
      <w:r w:rsidRPr="00F47947">
        <w:rPr>
          <w:rFonts w:ascii="Euclid Circular A" w:hAnsi="Euclid Circular A"/>
          <w:color w:val="000000" w:themeColor="text1"/>
          <w:sz w:val="24"/>
          <w:szCs w:val="24"/>
        </w:rPr>
        <w:t xml:space="preserve">iedt </w:t>
      </w:r>
      <w:r w:rsidR="005A4BB9" w:rsidRPr="00F47947">
        <w:rPr>
          <w:rFonts w:ascii="Euclid Circular A" w:hAnsi="Euclid Circular A"/>
          <w:color w:val="000000" w:themeColor="text1"/>
          <w:sz w:val="24"/>
          <w:szCs w:val="24"/>
        </w:rPr>
        <w:t>het</w:t>
      </w:r>
      <w:r w:rsidRPr="00F47947">
        <w:rPr>
          <w:rFonts w:ascii="Euclid Circular A" w:hAnsi="Euclid Circular A"/>
          <w:color w:val="000000" w:themeColor="text1"/>
          <w:sz w:val="24"/>
          <w:szCs w:val="24"/>
        </w:rPr>
        <w:t xml:space="preserve"> onderzoek </w:t>
      </w:r>
      <w:r w:rsidR="005A4BB9" w:rsidRPr="00F47947">
        <w:rPr>
          <w:rFonts w:ascii="Euclid Circular A" w:hAnsi="Euclid Circular A"/>
          <w:color w:val="000000" w:themeColor="text1"/>
          <w:sz w:val="24"/>
          <w:szCs w:val="24"/>
        </w:rPr>
        <w:t>van Appelman &amp; Sundar (2016) een m</w:t>
      </w:r>
      <w:r w:rsidRPr="00F47947">
        <w:rPr>
          <w:rFonts w:ascii="Euclid Circular A" w:hAnsi="Euclid Circular A"/>
          <w:color w:val="000000" w:themeColor="text1"/>
          <w:sz w:val="24"/>
          <w:szCs w:val="24"/>
        </w:rPr>
        <w:t xml:space="preserve">ogelijkheid </w:t>
      </w:r>
      <w:r w:rsidR="005A4BB9" w:rsidRPr="00F47947">
        <w:rPr>
          <w:rFonts w:ascii="Euclid Circular A" w:hAnsi="Euclid Circular A"/>
          <w:color w:val="000000" w:themeColor="text1"/>
          <w:sz w:val="24"/>
          <w:szCs w:val="24"/>
        </w:rPr>
        <w:t>met meetbare aspecten</w:t>
      </w:r>
      <w:r w:rsidRPr="00F47947">
        <w:rPr>
          <w:rFonts w:ascii="Euclid Circular A" w:hAnsi="Euclid Circular A"/>
          <w:color w:val="000000" w:themeColor="text1"/>
          <w:sz w:val="24"/>
          <w:szCs w:val="24"/>
        </w:rPr>
        <w:t xml:space="preserve"> te testen hoe longreads scoren op de drie dimensies van berichtgeloofwaardigheid</w:t>
      </w:r>
      <w:r w:rsidR="0074610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C03EA7" w:rsidRPr="00F47947">
        <w:rPr>
          <w:rFonts w:ascii="Euclid Circular A" w:hAnsi="Euclid Circular A"/>
          <w:color w:val="000000" w:themeColor="text1"/>
          <w:sz w:val="24"/>
          <w:szCs w:val="24"/>
        </w:rPr>
        <w:t xml:space="preserve"> </w:t>
      </w:r>
    </w:p>
    <w:p w14:paraId="1A6BD5A7" w14:textId="69AF3B01" w:rsidR="00B5396B" w:rsidRPr="00F47947" w:rsidRDefault="00B5396B" w:rsidP="00EF63AC">
      <w:pPr>
        <w:pStyle w:val="Heading3"/>
        <w:numPr>
          <w:ilvl w:val="2"/>
          <w:numId w:val="18"/>
        </w:numPr>
        <w:rPr>
          <w:rFonts w:ascii="Euclid Circular A Semibold" w:hAnsi="Euclid Circular A Semibold"/>
          <w:color w:val="auto"/>
          <w:sz w:val="24"/>
          <w:szCs w:val="24"/>
        </w:rPr>
      </w:pPr>
      <w:bookmarkStart w:id="6" w:name="_Toc193112235"/>
      <w:r w:rsidRPr="00F47947">
        <w:rPr>
          <w:rFonts w:ascii="Euclid Circular A Semibold" w:hAnsi="Euclid Circular A Semibold"/>
          <w:color w:val="auto"/>
          <w:sz w:val="24"/>
          <w:szCs w:val="24"/>
        </w:rPr>
        <w:lastRenderedPageBreak/>
        <w:t>Geloofwaardigheidsbeoordeling</w:t>
      </w:r>
      <w:bookmarkEnd w:id="6"/>
    </w:p>
    <w:p w14:paraId="75B9884F" w14:textId="77777777" w:rsidR="00EF63AC" w:rsidRPr="00F47947" w:rsidRDefault="00EF63AC" w:rsidP="00EF63AC"/>
    <w:p w14:paraId="396DEFDD" w14:textId="0E9D8825" w:rsidR="00401462" w:rsidRPr="00F47947" w:rsidRDefault="004E5A52" w:rsidP="00AD672C">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Voor </w:t>
      </w:r>
      <w:r w:rsidR="00D07E69" w:rsidRPr="00F47947">
        <w:rPr>
          <w:rFonts w:ascii="Euclid Circular A" w:hAnsi="Euclid Circular A"/>
          <w:sz w:val="24"/>
          <w:szCs w:val="24"/>
        </w:rPr>
        <w:t xml:space="preserve">de tweede hoofdcategorie </w:t>
      </w:r>
      <w:r w:rsidRPr="00F47947">
        <w:rPr>
          <w:rFonts w:ascii="Euclid Circular A" w:hAnsi="Euclid Circular A"/>
          <w:sz w:val="24"/>
          <w:szCs w:val="24"/>
        </w:rPr>
        <w:t xml:space="preserve">geloofwaardigheidsbeoordeling hebben </w:t>
      </w:r>
      <w:r w:rsidR="004C04EF" w:rsidRPr="00F47947">
        <w:rPr>
          <w:rFonts w:ascii="Euclid Circular A" w:hAnsi="Euclid Circular A"/>
          <w:sz w:val="24"/>
          <w:szCs w:val="24"/>
        </w:rPr>
        <w:t xml:space="preserve">Hilligoss en </w:t>
      </w:r>
      <w:r w:rsidRPr="00F47947">
        <w:rPr>
          <w:rFonts w:ascii="Euclid Circular A" w:hAnsi="Euclid Circular A"/>
          <w:sz w:val="24"/>
          <w:szCs w:val="24"/>
        </w:rPr>
        <w:t>Rieh</w:t>
      </w:r>
      <w:r w:rsidR="004C04EF" w:rsidRPr="00F47947">
        <w:rPr>
          <w:rFonts w:ascii="Euclid Circular A" w:hAnsi="Euclid Circular A"/>
          <w:sz w:val="24"/>
          <w:szCs w:val="24"/>
        </w:rPr>
        <w:t xml:space="preserve"> (2008) een onderliggend kader opgesteld van de lezer, verdeeld in drie verschillende niveaus: 'construeren', 'heuristieken' en 'interactie'. </w:t>
      </w:r>
      <w:r w:rsidR="009E1D2C" w:rsidRPr="00F47947">
        <w:rPr>
          <w:rFonts w:ascii="Euclid Circular A" w:hAnsi="Euclid Circular A"/>
          <w:sz w:val="24"/>
          <w:szCs w:val="24"/>
        </w:rPr>
        <w:t xml:space="preserve">Dit is onderzocht met een kwalitatieve aanpak, waarbij de informatiezoekactiviteiten van een kleine groep van 24 universiteitsstudenten gedurende 10 dagen werden gedocumenteerd. </w:t>
      </w:r>
      <w:r w:rsidR="005371C6" w:rsidRPr="00F47947">
        <w:rPr>
          <w:rFonts w:ascii="Euclid Circular A" w:hAnsi="Euclid Circular A"/>
          <w:sz w:val="24"/>
          <w:szCs w:val="24"/>
        </w:rPr>
        <w:t xml:space="preserve">De </w:t>
      </w:r>
      <w:r w:rsidR="00172B31" w:rsidRPr="00F47947">
        <w:rPr>
          <w:rFonts w:ascii="Euclid Circular A" w:hAnsi="Euclid Circular A"/>
          <w:sz w:val="24"/>
          <w:szCs w:val="24"/>
        </w:rPr>
        <w:t>drie niveaus</w:t>
      </w:r>
      <w:r w:rsidR="00B5525C" w:rsidRPr="00F47947">
        <w:rPr>
          <w:rFonts w:ascii="Euclid Circular A" w:hAnsi="Euclid Circular A"/>
          <w:sz w:val="24"/>
          <w:szCs w:val="24"/>
        </w:rPr>
        <w:t xml:space="preserve"> van geloofwaardigheidsbeoordeling </w:t>
      </w:r>
      <w:r w:rsidR="00264C4D" w:rsidRPr="00F47947">
        <w:rPr>
          <w:rFonts w:ascii="Euclid Circular A" w:hAnsi="Euclid Circular A"/>
          <w:sz w:val="24"/>
          <w:szCs w:val="24"/>
        </w:rPr>
        <w:t>zijn</w:t>
      </w:r>
      <w:r w:rsidR="005371C6" w:rsidRPr="00F47947">
        <w:rPr>
          <w:rFonts w:ascii="Euclid Circular A" w:hAnsi="Euclid Circular A"/>
          <w:sz w:val="24"/>
          <w:szCs w:val="24"/>
        </w:rPr>
        <w:t xml:space="preserve"> hieruit</w:t>
      </w:r>
      <w:r w:rsidR="00B5525C" w:rsidRPr="00F47947">
        <w:rPr>
          <w:rFonts w:ascii="Euclid Circular A" w:hAnsi="Euclid Circular A"/>
          <w:sz w:val="24"/>
          <w:szCs w:val="24"/>
        </w:rPr>
        <w:t xml:space="preserve"> </w:t>
      </w:r>
      <w:r w:rsidR="00670B26" w:rsidRPr="00F47947">
        <w:rPr>
          <w:rFonts w:ascii="Euclid Circular A" w:hAnsi="Euclid Circular A"/>
          <w:sz w:val="24"/>
          <w:szCs w:val="24"/>
        </w:rPr>
        <w:t>gevormd</w:t>
      </w:r>
      <w:r w:rsidR="00172B31" w:rsidRPr="00F47947">
        <w:rPr>
          <w:rFonts w:ascii="Euclid Circular A" w:hAnsi="Euclid Circular A"/>
          <w:sz w:val="24"/>
          <w:szCs w:val="24"/>
        </w:rPr>
        <w:t>.</w:t>
      </w:r>
      <w:r w:rsidR="00AD672C" w:rsidRPr="00F47947">
        <w:rPr>
          <w:rFonts w:ascii="Euclid Circular A" w:hAnsi="Euclid Circular A"/>
          <w:sz w:val="24"/>
          <w:szCs w:val="24"/>
        </w:rPr>
        <w:t xml:space="preserve"> </w:t>
      </w:r>
      <w:r w:rsidR="009E1D2C" w:rsidRPr="00F47947">
        <w:rPr>
          <w:rFonts w:ascii="Euclid Circular A" w:hAnsi="Euclid Circular A"/>
          <w:sz w:val="24"/>
          <w:szCs w:val="24"/>
        </w:rPr>
        <w:t>Het onderzoek ziet de geloofwaardigheidsbeoordeling als een verticaal opgebouwd systeem, waarbij de buiten- en binnenkant invloed uitoefenen op de niveaus: 'construeren', 'heuristieken'</w:t>
      </w:r>
      <w:r w:rsidR="00F377E9" w:rsidRPr="00F47947">
        <w:rPr>
          <w:rStyle w:val="FootnoteReference"/>
          <w:rFonts w:ascii="Euclid Circular A" w:hAnsi="Euclid Circular A"/>
          <w:color w:val="000000" w:themeColor="text1"/>
          <w:sz w:val="24"/>
          <w:szCs w:val="24"/>
        </w:rPr>
        <w:footnoteReference w:id="2"/>
      </w:r>
      <w:r w:rsidR="00F377E9" w:rsidRPr="00F47947">
        <w:rPr>
          <w:rFonts w:ascii="Euclid Circular A" w:hAnsi="Euclid Circular A"/>
          <w:sz w:val="24"/>
          <w:szCs w:val="24"/>
        </w:rPr>
        <w:t xml:space="preserve"> </w:t>
      </w:r>
      <w:r w:rsidR="009E1D2C" w:rsidRPr="00F47947">
        <w:rPr>
          <w:rFonts w:ascii="Euclid Circular A" w:hAnsi="Euclid Circular A"/>
          <w:sz w:val="24"/>
          <w:szCs w:val="24"/>
        </w:rPr>
        <w:t xml:space="preserve">en 'interactie'. </w:t>
      </w:r>
    </w:p>
    <w:p w14:paraId="0AFB4A48" w14:textId="64D2B364" w:rsidR="00653C43" w:rsidRPr="00F47947" w:rsidRDefault="009E1D2C" w:rsidP="008F2AAB">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Het </w:t>
      </w:r>
      <w:r w:rsidR="00653C43" w:rsidRPr="00F47947">
        <w:rPr>
          <w:rFonts w:ascii="Euclid Circular A" w:hAnsi="Euclid Circular A"/>
          <w:sz w:val="24"/>
          <w:szCs w:val="24"/>
        </w:rPr>
        <w:t>construct</w:t>
      </w:r>
      <w:r w:rsidRPr="00F47947">
        <w:rPr>
          <w:rFonts w:ascii="Euclid Circular A" w:hAnsi="Euclid Circular A"/>
          <w:sz w:val="24"/>
          <w:szCs w:val="24"/>
        </w:rPr>
        <w:t>niveau</w:t>
      </w:r>
      <w:r w:rsidR="000D5BB1" w:rsidRPr="00F47947">
        <w:rPr>
          <w:rFonts w:ascii="Euclid Circular A" w:hAnsi="Euclid Circular A"/>
          <w:sz w:val="24"/>
          <w:szCs w:val="24"/>
        </w:rPr>
        <w:t xml:space="preserve"> bovenaan</w:t>
      </w:r>
      <w:r w:rsidR="00592C93" w:rsidRPr="00F47947">
        <w:rPr>
          <w:rFonts w:ascii="Euclid Circular A" w:hAnsi="Euclid Circular A"/>
          <w:sz w:val="24"/>
          <w:szCs w:val="24"/>
        </w:rPr>
        <w:t xml:space="preserve"> </w:t>
      </w:r>
      <w:r w:rsidR="005E5273" w:rsidRPr="00F47947">
        <w:rPr>
          <w:rFonts w:ascii="Euclid Circular A" w:hAnsi="Euclid Circular A"/>
          <w:sz w:val="24"/>
          <w:szCs w:val="24"/>
        </w:rPr>
        <w:t xml:space="preserve">en </w:t>
      </w:r>
      <w:r w:rsidR="00592C93" w:rsidRPr="00F47947">
        <w:rPr>
          <w:rFonts w:ascii="Euclid Circular A" w:hAnsi="Euclid Circular A"/>
          <w:sz w:val="24"/>
          <w:szCs w:val="24"/>
        </w:rPr>
        <w:t>daarmee het</w:t>
      </w:r>
      <w:r w:rsidR="000D5BB1" w:rsidRPr="00F47947">
        <w:rPr>
          <w:rFonts w:ascii="Euclid Circular A" w:hAnsi="Euclid Circular A"/>
          <w:sz w:val="24"/>
          <w:szCs w:val="24"/>
        </w:rPr>
        <w:t xml:space="preserve"> dichtste bij de lezer is:</w:t>
      </w:r>
      <w:r w:rsidRPr="00F47947">
        <w:rPr>
          <w:rFonts w:ascii="Euclid Circular A" w:hAnsi="Euclid Circular A"/>
          <w:sz w:val="24"/>
          <w:szCs w:val="24"/>
        </w:rPr>
        <w:t xml:space="preserve"> </w:t>
      </w:r>
      <w:r w:rsidR="000D5BB1" w:rsidRPr="00F47947">
        <w:rPr>
          <w:rFonts w:ascii="Euclid Circular A" w:hAnsi="Euclid Circular A"/>
          <w:sz w:val="24"/>
          <w:szCs w:val="24"/>
        </w:rPr>
        <w:t>‘</w:t>
      </w:r>
      <w:r w:rsidRPr="00F47947">
        <w:rPr>
          <w:rFonts w:ascii="Euclid Circular A" w:hAnsi="Euclid Circular A"/>
          <w:sz w:val="24"/>
          <w:szCs w:val="24"/>
        </w:rPr>
        <w:t>construeren</w:t>
      </w:r>
      <w:r w:rsidR="000D5BB1" w:rsidRPr="00F47947">
        <w:rPr>
          <w:rFonts w:ascii="Euclid Circular A" w:hAnsi="Euclid Circular A"/>
          <w:sz w:val="24"/>
          <w:szCs w:val="24"/>
        </w:rPr>
        <w:t>’ dit</w:t>
      </w:r>
      <w:r w:rsidRPr="00F47947">
        <w:rPr>
          <w:rFonts w:ascii="Euclid Circular A" w:hAnsi="Euclid Circular A"/>
          <w:sz w:val="24"/>
          <w:szCs w:val="24"/>
        </w:rPr>
        <w:t xml:space="preserve"> betreft hoe een lezer </w:t>
      </w:r>
      <w:r w:rsidR="000D5BB1" w:rsidRPr="00F47947">
        <w:rPr>
          <w:rFonts w:ascii="Euclid Circular A" w:hAnsi="Euclid Circular A"/>
          <w:sz w:val="24"/>
          <w:szCs w:val="24"/>
        </w:rPr>
        <w:t xml:space="preserve">de </w:t>
      </w:r>
      <w:r w:rsidRPr="00F47947">
        <w:rPr>
          <w:rFonts w:ascii="Euclid Circular A" w:hAnsi="Euclid Circular A"/>
          <w:sz w:val="24"/>
          <w:szCs w:val="24"/>
        </w:rPr>
        <w:t xml:space="preserve">geloofwaardigheid samenstelt, conceptualiseert of definieert. Dit is het meest abstracte niveau en omvat brede opvattingen over geloofwaardigheid die de oordelen van de persoon beïnvloeden. </w:t>
      </w:r>
      <w:r w:rsidR="00653C43" w:rsidRPr="00F47947">
        <w:rPr>
          <w:rFonts w:ascii="Euclid Circular A" w:hAnsi="Euclid Circular A"/>
          <w:sz w:val="24"/>
          <w:szCs w:val="24"/>
        </w:rPr>
        <w:t>Het constructniveau betreft de </w:t>
      </w:r>
      <w:r w:rsidR="00DD1FC3" w:rsidRPr="00F47947">
        <w:rPr>
          <w:rFonts w:ascii="Euclid Circular A" w:hAnsi="Euclid Circular A"/>
          <w:sz w:val="24"/>
          <w:szCs w:val="24"/>
        </w:rPr>
        <w:t>‘</w:t>
      </w:r>
      <w:r w:rsidR="00653C43" w:rsidRPr="00F47947">
        <w:rPr>
          <w:rFonts w:ascii="Euclid Circular A" w:hAnsi="Euclid Circular A"/>
          <w:i/>
          <w:iCs/>
          <w:sz w:val="24"/>
          <w:szCs w:val="24"/>
        </w:rPr>
        <w:t>conceptualisering</w:t>
      </w:r>
      <w:r w:rsidR="00DD1FC3" w:rsidRPr="00F47947">
        <w:rPr>
          <w:rFonts w:ascii="Euclid Circular A" w:hAnsi="Euclid Circular A"/>
          <w:i/>
          <w:iCs/>
          <w:sz w:val="24"/>
          <w:szCs w:val="24"/>
        </w:rPr>
        <w:t>’</w:t>
      </w:r>
      <w:r w:rsidR="00653C43" w:rsidRPr="00F47947">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F47947">
        <w:rPr>
          <w:rFonts w:ascii="Euclid Circular A" w:hAnsi="Euclid Circular A"/>
          <w:sz w:val="24"/>
          <w:szCs w:val="24"/>
        </w:rPr>
        <w:t xml:space="preserve"> </w:t>
      </w:r>
      <w:r w:rsidR="00BE23D5" w:rsidRPr="00F47947">
        <w:rPr>
          <w:rFonts w:ascii="Euclid Circular A" w:hAnsi="Euclid Circular A"/>
          <w:sz w:val="24"/>
          <w:szCs w:val="24"/>
        </w:rPr>
        <w:fldChar w:fldCharType="begin"/>
      </w:r>
      <w:r w:rsidR="00235C40" w:rsidRPr="00F47947">
        <w:rPr>
          <w:rFonts w:ascii="Euclid Circular A" w:hAnsi="Euclid Circular A"/>
          <w:sz w:val="24"/>
          <w:szCs w:val="24"/>
        </w:rPr>
        <w:instrText xml:space="preserve"> ADDIN ZOTERO_ITEM CSL_CITATION {"citationID":"pKLolNA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F47947">
        <w:rPr>
          <w:rFonts w:ascii="Euclid Circular A" w:hAnsi="Euclid Circular A"/>
          <w:sz w:val="24"/>
          <w:szCs w:val="24"/>
        </w:rPr>
        <w:fldChar w:fldCharType="separate"/>
      </w:r>
      <w:r w:rsidR="00BE23D5" w:rsidRPr="00F47947">
        <w:rPr>
          <w:rFonts w:ascii="Euclid Circular A" w:hAnsi="Euclid Circular A"/>
          <w:sz w:val="24"/>
        </w:rPr>
        <w:t>(Hilligoss &amp; Rieh, 2008: p.1474)</w:t>
      </w:r>
      <w:r w:rsidR="00BE23D5" w:rsidRPr="00F47947">
        <w:rPr>
          <w:rFonts w:ascii="Euclid Circular A" w:hAnsi="Euclid Circular A"/>
          <w:sz w:val="24"/>
          <w:szCs w:val="24"/>
        </w:rPr>
        <w:fldChar w:fldCharType="end"/>
      </w:r>
      <w:r w:rsidR="00653C43" w:rsidRPr="00F47947">
        <w:rPr>
          <w:rFonts w:ascii="Euclid Circular A" w:hAnsi="Euclid Circular A"/>
          <w:sz w:val="24"/>
          <w:szCs w:val="24"/>
        </w:rPr>
        <w:t>.</w:t>
      </w:r>
    </w:p>
    <w:p w14:paraId="36804C05" w14:textId="28448160" w:rsidR="00CF317A" w:rsidRPr="00F47947" w:rsidRDefault="00653C43" w:rsidP="0018171A">
      <w:pPr>
        <w:spacing w:line="360" w:lineRule="auto"/>
        <w:ind w:firstLine="360"/>
        <w:jc w:val="both"/>
        <w:rPr>
          <w:rFonts w:ascii="Euclid Circular A" w:hAnsi="Euclid Circular A"/>
          <w:sz w:val="24"/>
          <w:szCs w:val="24"/>
        </w:rPr>
      </w:pPr>
      <w:r w:rsidRPr="00F47947">
        <w:rPr>
          <w:rFonts w:ascii="Euclid Circular A" w:hAnsi="Euclid Circular A"/>
          <w:sz w:val="24"/>
          <w:szCs w:val="24"/>
        </w:rPr>
        <w:t>H</w:t>
      </w:r>
      <w:r w:rsidR="009E1D2C" w:rsidRPr="00F47947">
        <w:rPr>
          <w:rFonts w:ascii="Euclid Circular A" w:hAnsi="Euclid Circular A"/>
          <w:sz w:val="24"/>
          <w:szCs w:val="24"/>
        </w:rPr>
        <w:t>et heuristi</w:t>
      </w:r>
      <w:r w:rsidRPr="00F47947">
        <w:rPr>
          <w:rFonts w:ascii="Euclid Circular A" w:hAnsi="Euclid Circular A"/>
          <w:sz w:val="24"/>
          <w:szCs w:val="24"/>
        </w:rPr>
        <w:t>eken</w:t>
      </w:r>
      <w:r w:rsidR="009E1D2C" w:rsidRPr="00F47947">
        <w:rPr>
          <w:rFonts w:ascii="Euclid Circular A" w:hAnsi="Euclid Circular A"/>
          <w:sz w:val="24"/>
          <w:szCs w:val="24"/>
        </w:rPr>
        <w:t>niveau</w:t>
      </w:r>
      <w:r w:rsidR="00F377E9" w:rsidRPr="00F47947">
        <w:rPr>
          <w:rFonts w:ascii="Euclid Circular A" w:hAnsi="Euclid Circular A"/>
          <w:sz w:val="24"/>
          <w:szCs w:val="24"/>
        </w:rPr>
        <w:t xml:space="preserve"> </w:t>
      </w:r>
      <w:r w:rsidR="009E1D2C" w:rsidRPr="00F47947">
        <w:rPr>
          <w:rFonts w:ascii="Euclid Circular A" w:hAnsi="Euclid Circular A"/>
          <w:sz w:val="24"/>
          <w:szCs w:val="24"/>
        </w:rPr>
        <w:t xml:space="preserve">omvat de algemene vuistregels die gebruikt worden om </w:t>
      </w:r>
      <w:r w:rsidR="00A54997" w:rsidRPr="00F47947">
        <w:rPr>
          <w:rFonts w:ascii="Euclid Circular A" w:hAnsi="Euclid Circular A"/>
          <w:sz w:val="24"/>
          <w:szCs w:val="24"/>
        </w:rPr>
        <w:t xml:space="preserve">sneller oordelen over </w:t>
      </w:r>
      <w:r w:rsidR="009E1D2C" w:rsidRPr="00F47947">
        <w:rPr>
          <w:rFonts w:ascii="Euclid Circular A" w:hAnsi="Euclid Circular A"/>
          <w:sz w:val="24"/>
          <w:szCs w:val="24"/>
        </w:rPr>
        <w:t xml:space="preserve">geloofwaardigheid </w:t>
      </w:r>
      <w:r w:rsidR="00A54997" w:rsidRPr="00F47947">
        <w:rPr>
          <w:rFonts w:ascii="Euclid Circular A" w:hAnsi="Euclid Circular A"/>
          <w:sz w:val="24"/>
          <w:szCs w:val="24"/>
        </w:rPr>
        <w:t>mogelijk te maken</w:t>
      </w:r>
      <w:r w:rsidR="009E1D2C" w:rsidRPr="00F47947">
        <w:rPr>
          <w:rFonts w:ascii="Euclid Circular A" w:hAnsi="Euclid Circular A"/>
          <w:sz w:val="24"/>
          <w:szCs w:val="24"/>
        </w:rPr>
        <w:t xml:space="preserve">. </w:t>
      </w:r>
      <w:r w:rsidR="00055F10" w:rsidRPr="00F47947">
        <w:rPr>
          <w:rFonts w:ascii="Euclid Circular A" w:hAnsi="Euclid Circular A"/>
          <w:sz w:val="24"/>
          <w:szCs w:val="24"/>
        </w:rPr>
        <w:t>Wat vaak wordt gebaseerd op ervaringen en sociale normen die te verdelen zijn in vier oordeelheuristieken</w:t>
      </w:r>
      <w:r w:rsidR="00BF5737" w:rsidRPr="00F47947">
        <w:rPr>
          <w:rFonts w:ascii="Euclid Circular A" w:hAnsi="Euclid Circular A"/>
          <w:sz w:val="24"/>
          <w:szCs w:val="24"/>
        </w:rPr>
        <w:t xml:space="preserve"> (p. 1475)</w:t>
      </w:r>
      <w:r w:rsidR="00055F10" w:rsidRPr="00F47947">
        <w:rPr>
          <w:rFonts w:ascii="Euclid Circular A" w:hAnsi="Euclid Circular A"/>
          <w:sz w:val="24"/>
          <w:szCs w:val="24"/>
        </w:rPr>
        <w:t>:</w:t>
      </w:r>
    </w:p>
    <w:p w14:paraId="4A7932AB" w14:textId="582FA2AB" w:rsidR="00055F10" w:rsidRPr="00F47947" w:rsidRDefault="00624FDA"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M</w:t>
      </w:r>
      <w:r w:rsidR="00055F10" w:rsidRPr="00F47947">
        <w:rPr>
          <w:rFonts w:ascii="Euclid Circular A" w:hAnsi="Euclid Circular A"/>
          <w:b/>
          <w:bCs/>
        </w:rPr>
        <w:t>edia-gerelateerd</w:t>
      </w:r>
      <w:r w:rsidR="00055F10" w:rsidRPr="00F47947">
        <w:rPr>
          <w:rFonts w:ascii="Euclid Circular A" w:hAnsi="Euclid Circular A"/>
        </w:rPr>
        <w:t>: “Peer-reviewed artikelen zijn betrouwbaarder dan blogs”</w:t>
      </w:r>
    </w:p>
    <w:p w14:paraId="5ED8C8AF" w14:textId="4D777DCF" w:rsidR="00055F10" w:rsidRPr="00F47947" w:rsidRDefault="00055F10"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Bron-gerelateerd</w:t>
      </w:r>
      <w:r w:rsidRPr="00F47947">
        <w:rPr>
          <w:rFonts w:ascii="Euclid Circular A" w:hAnsi="Euclid Circular A"/>
        </w:rPr>
        <w:t xml:space="preserve">: </w:t>
      </w:r>
      <w:r w:rsidR="00BD1BC6" w:rsidRPr="00F47947">
        <w:rPr>
          <w:rFonts w:ascii="Euclid Circular A" w:hAnsi="Euclid Circular A"/>
        </w:rPr>
        <w:t>Officiële</w:t>
      </w:r>
      <w:r w:rsidRPr="00F47947">
        <w:rPr>
          <w:rFonts w:ascii="Euclid Circular A" w:hAnsi="Euclid Circular A"/>
        </w:rPr>
        <w:t xml:space="preserve"> bronnen zijn geloofwaardiger dan </w:t>
      </w:r>
      <w:r w:rsidR="00BD1BC6" w:rsidRPr="00F47947">
        <w:rPr>
          <w:rFonts w:ascii="Euclid Circular A" w:hAnsi="Euclid Circular A"/>
        </w:rPr>
        <w:t>commerciële</w:t>
      </w:r>
      <w:r w:rsidRPr="00F47947">
        <w:rPr>
          <w:rFonts w:ascii="Euclid Circular A" w:hAnsi="Euclid Circular A"/>
        </w:rPr>
        <w:t>.</w:t>
      </w:r>
    </w:p>
    <w:p w14:paraId="4383F534" w14:textId="28576FAC" w:rsidR="00055F10" w:rsidRPr="00F47947" w:rsidRDefault="00BD1BC6"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lastRenderedPageBreak/>
        <w:t>Onderschrijving</w:t>
      </w:r>
      <w:r w:rsidR="00055F10" w:rsidRPr="00F47947">
        <w:rPr>
          <w:rFonts w:ascii="Euclid Circular A" w:hAnsi="Euclid Circular A"/>
          <w:b/>
          <w:bCs/>
        </w:rPr>
        <w:t>-gerelateerd</w:t>
      </w:r>
      <w:r w:rsidR="00055F10" w:rsidRPr="00F47947">
        <w:rPr>
          <w:rFonts w:ascii="Euclid Circular A" w:hAnsi="Euclid Circular A"/>
        </w:rPr>
        <w:t>: “informatie aanbevolen door experts of populaire platforms is betrouwbaar</w:t>
      </w:r>
    </w:p>
    <w:p w14:paraId="7E82D6F7" w14:textId="4882AD57" w:rsidR="00055F10" w:rsidRPr="00F47947" w:rsidRDefault="00055F10" w:rsidP="00055F10">
      <w:pPr>
        <w:pStyle w:val="ListParagraph"/>
        <w:numPr>
          <w:ilvl w:val="0"/>
          <w:numId w:val="20"/>
        </w:numPr>
        <w:spacing w:line="360" w:lineRule="auto"/>
        <w:jc w:val="both"/>
        <w:rPr>
          <w:rFonts w:ascii="Euclid Circular A" w:hAnsi="Euclid Circular A"/>
        </w:rPr>
      </w:pPr>
      <w:r w:rsidRPr="00F47947">
        <w:rPr>
          <w:rFonts w:ascii="Euclid Circular A" w:hAnsi="Euclid Circular A"/>
          <w:b/>
          <w:bCs/>
        </w:rPr>
        <w:t>Esthetiek-gerelateerd</w:t>
      </w:r>
      <w:r w:rsidRPr="00F47947">
        <w:rPr>
          <w:rFonts w:ascii="Euclid Circular A" w:hAnsi="Euclid Circular A"/>
        </w:rPr>
        <w:t>: Professioneel ogende websites zijn geloofwaardiger”</w:t>
      </w:r>
    </w:p>
    <w:p w14:paraId="1358ED94" w14:textId="5681C8D3" w:rsidR="00701512" w:rsidRPr="00F47947" w:rsidRDefault="00270181" w:rsidP="00701512">
      <w:pPr>
        <w:spacing w:line="360" w:lineRule="auto"/>
        <w:jc w:val="both"/>
        <w:rPr>
          <w:rFonts w:ascii="Euclid Circular A" w:hAnsi="Euclid Circular A"/>
          <w:sz w:val="24"/>
          <w:szCs w:val="24"/>
        </w:rPr>
      </w:pPr>
      <w:r w:rsidRPr="00F47947">
        <w:rPr>
          <w:rFonts w:ascii="Euclid Circular A" w:hAnsi="Euclid Circular A"/>
          <w:sz w:val="24"/>
          <w:szCs w:val="24"/>
        </w:rPr>
        <w:t>Hierin is de oordeelhe</w:t>
      </w:r>
      <w:r w:rsidR="00BD1BC6" w:rsidRPr="00F47947">
        <w:rPr>
          <w:rFonts w:ascii="Euclid Circular A" w:hAnsi="Euclid Circular A"/>
          <w:sz w:val="24"/>
          <w:szCs w:val="24"/>
        </w:rPr>
        <w:t>u</w:t>
      </w:r>
      <w:r w:rsidRPr="00F47947">
        <w:rPr>
          <w:rFonts w:ascii="Euclid Circular A" w:hAnsi="Euclid Circular A"/>
          <w:sz w:val="24"/>
          <w:szCs w:val="24"/>
        </w:rPr>
        <w:t>ristiek rondom de esthetiek voor dit onderzoek bijzonder toepasbaar</w:t>
      </w:r>
      <w:r w:rsidR="000F1218" w:rsidRPr="00F47947">
        <w:rPr>
          <w:rFonts w:ascii="Euclid Circular A" w:hAnsi="Euclid Circular A"/>
          <w:sz w:val="24"/>
          <w:szCs w:val="24"/>
        </w:rPr>
        <w:t xml:space="preserve">. </w:t>
      </w:r>
      <w:r w:rsidR="001A6D51" w:rsidRPr="00F47947">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F47947">
        <w:rPr>
          <w:rFonts w:ascii="Euclid Circular A" w:hAnsi="Euclid Circular A"/>
          <w:sz w:val="24"/>
          <w:szCs w:val="24"/>
        </w:rPr>
        <w:t>nieuws</w:t>
      </w:r>
      <w:r w:rsidR="001A6D51" w:rsidRPr="00F47947">
        <w:rPr>
          <w:rFonts w:ascii="Euclid Circular A" w:hAnsi="Euclid Circular A"/>
          <w:sz w:val="24"/>
          <w:szCs w:val="24"/>
        </w:rPr>
        <w:t>artikel</w:t>
      </w:r>
      <w:r w:rsidR="00462BA6" w:rsidRPr="00F47947">
        <w:rPr>
          <w:rFonts w:ascii="Euclid Circular A" w:hAnsi="Euclid Circular A"/>
          <w:sz w:val="24"/>
          <w:szCs w:val="24"/>
        </w:rPr>
        <w:t xml:space="preserve">: </w:t>
      </w:r>
      <w:r w:rsidR="00701512" w:rsidRPr="00F47947">
        <w:rPr>
          <w:rFonts w:ascii="Euclid Circular A" w:hAnsi="Euclid Circular A"/>
          <w:sz w:val="24"/>
          <w:szCs w:val="24"/>
        </w:rPr>
        <w:t xml:space="preserve">‘‘I also judge Web sites based on the quality of their layout. It’s kind of snobbish, but if something looks like it’s been put together by a five year old on his first GeoCities page, like, lots of blinky things and whatever, then I usually think the Web site’s probably crap, because they haven’t put a whole lot of effort into it’’ </w:t>
      </w:r>
      <w:r w:rsidR="00701512"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F47947">
        <w:rPr>
          <w:rFonts w:ascii="Euclid Circular A" w:hAnsi="Euclid Circular A"/>
          <w:sz w:val="24"/>
          <w:szCs w:val="24"/>
        </w:rPr>
        <w:fldChar w:fldCharType="separate"/>
      </w:r>
      <w:r w:rsidR="00701512" w:rsidRPr="00F47947">
        <w:rPr>
          <w:rFonts w:ascii="Euclid Circular A" w:hAnsi="Euclid Circular A"/>
          <w:sz w:val="24"/>
        </w:rPr>
        <w:t>(Hilligoss &amp; Rieh, 2008: p.1477)</w:t>
      </w:r>
      <w:r w:rsidR="00701512" w:rsidRPr="00F47947">
        <w:rPr>
          <w:rFonts w:ascii="Euclid Circular A" w:hAnsi="Euclid Circular A"/>
          <w:sz w:val="24"/>
          <w:szCs w:val="24"/>
        </w:rPr>
        <w:fldChar w:fldCharType="end"/>
      </w:r>
      <w:r w:rsidR="00701512" w:rsidRPr="00F47947">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F47947">
        <w:rPr>
          <w:rFonts w:ascii="Euclid Circular A" w:hAnsi="Euclid Circular A"/>
          <w:sz w:val="24"/>
          <w:szCs w:val="24"/>
        </w:rPr>
        <w:fldChar w:fldCharType="separate"/>
      </w:r>
      <w:r w:rsidR="00701512" w:rsidRPr="00F47947">
        <w:rPr>
          <w:rFonts w:ascii="Euclid Circular A" w:hAnsi="Euclid Circular A"/>
          <w:sz w:val="24"/>
        </w:rPr>
        <w:t>(Hilligoss &amp; Rieh, 2008: p.1477)</w:t>
      </w:r>
      <w:r w:rsidR="00701512" w:rsidRPr="00F47947">
        <w:rPr>
          <w:rFonts w:ascii="Euclid Circular A" w:hAnsi="Euclid Circular A"/>
          <w:sz w:val="24"/>
          <w:szCs w:val="24"/>
        </w:rPr>
        <w:fldChar w:fldCharType="end"/>
      </w:r>
      <w:r w:rsidR="00701512" w:rsidRPr="00F47947">
        <w:rPr>
          <w:rFonts w:ascii="Euclid Circular A" w:hAnsi="Euclid Circular A"/>
          <w:sz w:val="24"/>
          <w:szCs w:val="24"/>
        </w:rPr>
        <w:t>.</w:t>
      </w:r>
    </w:p>
    <w:p w14:paraId="5025DAF5" w14:textId="27F8859A" w:rsidR="00B3387B" w:rsidRPr="00F47947" w:rsidRDefault="009E1D2C" w:rsidP="00BF3C6E">
      <w:pPr>
        <w:spacing w:line="360" w:lineRule="auto"/>
        <w:ind w:firstLine="720"/>
        <w:jc w:val="both"/>
        <w:rPr>
          <w:rFonts w:ascii="Euclid Circular A" w:hAnsi="Euclid Circular A"/>
          <w:sz w:val="24"/>
          <w:szCs w:val="24"/>
        </w:rPr>
      </w:pPr>
      <w:r w:rsidRPr="00F47947">
        <w:rPr>
          <w:rFonts w:ascii="Euclid Circular A" w:hAnsi="Euclid Circular A"/>
          <w:sz w:val="24"/>
          <w:szCs w:val="24"/>
        </w:rPr>
        <w:t xml:space="preserve">Het interactieniveau </w:t>
      </w:r>
      <w:r w:rsidR="00B3387B" w:rsidRPr="00F47947">
        <w:rPr>
          <w:rFonts w:ascii="Euclid Circular A" w:hAnsi="Euclid Circular A"/>
          <w:sz w:val="24"/>
          <w:szCs w:val="24"/>
        </w:rPr>
        <w:t>omvat</w:t>
      </w:r>
      <w:r w:rsidR="009B4D96" w:rsidRPr="00F47947">
        <w:rPr>
          <w:rFonts w:ascii="Euclid Circular A" w:hAnsi="Euclid Circular A"/>
          <w:sz w:val="24"/>
          <w:szCs w:val="24"/>
        </w:rPr>
        <w:t xml:space="preserve"> onderaan in het kader de</w:t>
      </w:r>
      <w:r w:rsidR="00B3387B" w:rsidRPr="00F47947">
        <w:rPr>
          <w:rFonts w:ascii="Euclid Circular A" w:hAnsi="Euclid Circular A"/>
          <w:sz w:val="24"/>
          <w:szCs w:val="24"/>
        </w:rPr>
        <w:t> </w:t>
      </w:r>
      <w:r w:rsidR="009B4D96" w:rsidRPr="00F47947">
        <w:rPr>
          <w:rFonts w:ascii="Euclid Circular A" w:hAnsi="Euclid Circular A"/>
          <w:sz w:val="24"/>
          <w:szCs w:val="24"/>
        </w:rPr>
        <w:t>‘</w:t>
      </w:r>
      <w:r w:rsidR="00B3387B" w:rsidRPr="00F47947">
        <w:rPr>
          <w:rFonts w:ascii="Euclid Circular A" w:hAnsi="Euclid Circular A"/>
          <w:i/>
          <w:iCs/>
          <w:sz w:val="24"/>
          <w:szCs w:val="24"/>
        </w:rPr>
        <w:t>directe evaluatie</w:t>
      </w:r>
      <w:r w:rsidR="009B4D96" w:rsidRPr="00F47947">
        <w:rPr>
          <w:rFonts w:ascii="Euclid Circular A" w:hAnsi="Euclid Circular A"/>
          <w:i/>
          <w:iCs/>
          <w:sz w:val="24"/>
          <w:szCs w:val="24"/>
        </w:rPr>
        <w:t>’</w:t>
      </w:r>
      <w:r w:rsidR="005E1066" w:rsidRPr="00F47947">
        <w:rPr>
          <w:rFonts w:ascii="Euclid Circular A" w:hAnsi="Euclid Circular A"/>
          <w:i/>
          <w:iCs/>
          <w:sz w:val="24"/>
          <w:szCs w:val="24"/>
        </w:rPr>
        <w:t xml:space="preserve"> </w:t>
      </w:r>
      <w:r w:rsidR="00B3387B" w:rsidRPr="00F47947">
        <w:rPr>
          <w:rFonts w:ascii="Euclid Circular A" w:hAnsi="Euclid Circular A"/>
          <w:sz w:val="24"/>
          <w:szCs w:val="24"/>
        </w:rPr>
        <w:t xml:space="preserve"> van specifieke </w:t>
      </w:r>
      <w:r w:rsidR="00A92BB5" w:rsidRPr="00F47947">
        <w:rPr>
          <w:rFonts w:ascii="Euclid Circular A" w:hAnsi="Euclid Circular A"/>
          <w:sz w:val="24"/>
          <w:szCs w:val="24"/>
        </w:rPr>
        <w:t>signalen</w:t>
      </w:r>
      <w:r w:rsidR="00B3387B" w:rsidRPr="00F47947">
        <w:rPr>
          <w:rFonts w:ascii="Euclid Circular A" w:hAnsi="Euclid Circular A"/>
          <w:sz w:val="24"/>
          <w:szCs w:val="24"/>
        </w:rPr>
        <w:t xml:space="preserve"> tijdens interactie met informatie</w:t>
      </w:r>
      <w:r w:rsidR="0094487A" w:rsidRPr="00F47947">
        <w:rPr>
          <w:rFonts w:ascii="Euclid Circular A" w:hAnsi="Euclid Circular A"/>
          <w:sz w:val="24"/>
          <w:szCs w:val="24"/>
        </w:rPr>
        <w:t xml:space="preserve"> voor de lezer. Deze kenmerken zijn de inhouds</w:t>
      </w:r>
      <w:r w:rsidR="00A92BB5" w:rsidRPr="00F47947">
        <w:rPr>
          <w:rFonts w:ascii="Euclid Circular A" w:hAnsi="Euclid Circular A"/>
          <w:sz w:val="24"/>
          <w:szCs w:val="24"/>
        </w:rPr>
        <w:t>ignalen</w:t>
      </w:r>
      <w:r w:rsidR="0094487A" w:rsidRPr="00F47947">
        <w:rPr>
          <w:rFonts w:ascii="Euclid Circular A" w:hAnsi="Euclid Circular A"/>
          <w:sz w:val="24"/>
          <w:szCs w:val="24"/>
        </w:rPr>
        <w:t xml:space="preserve"> waar analyse van feitelijke nauwkeurigheid samen met de consistentie met meerdere bronnen wordt beoordeeld. Ook de bron</w:t>
      </w:r>
      <w:r w:rsidR="005C4BD1" w:rsidRPr="00F47947">
        <w:rPr>
          <w:rFonts w:ascii="Euclid Circular A" w:hAnsi="Euclid Circular A"/>
          <w:sz w:val="24"/>
          <w:szCs w:val="24"/>
        </w:rPr>
        <w:t>signalen</w:t>
      </w:r>
      <w:r w:rsidR="0094487A" w:rsidRPr="00F47947">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F47947">
        <w:rPr>
          <w:rFonts w:ascii="Euclid Circular A" w:hAnsi="Euclid Circular A"/>
          <w:sz w:val="24"/>
          <w:szCs w:val="24"/>
        </w:rPr>
        <w:t>-</w:t>
      </w:r>
      <w:r w:rsidR="0094487A" w:rsidRPr="00F47947">
        <w:rPr>
          <w:rFonts w:ascii="Euclid Circular A" w:hAnsi="Euclid Circular A"/>
          <w:sz w:val="24"/>
          <w:szCs w:val="24"/>
        </w:rPr>
        <w:t>object</w:t>
      </w:r>
      <w:r w:rsidR="00EE74C9" w:rsidRPr="00F47947">
        <w:rPr>
          <w:rFonts w:ascii="Euclid Circular A" w:hAnsi="Euclid Circular A"/>
          <w:sz w:val="24"/>
          <w:szCs w:val="24"/>
        </w:rPr>
        <w:t>signalen</w:t>
      </w:r>
      <w:r w:rsidR="0094487A" w:rsidRPr="00F47947">
        <w:rPr>
          <w:rFonts w:ascii="Euclid Circular A" w:hAnsi="Euclid Circular A"/>
          <w:sz w:val="24"/>
          <w:szCs w:val="24"/>
        </w:rPr>
        <w:t xml:space="preserve"> beoordelen waaruit je de presentatie zoals de esthetiek nu qua lay-out structureel uiteenzet</w:t>
      </w:r>
      <w:r w:rsidR="009F03CF" w:rsidRPr="00F47947">
        <w:rPr>
          <w:rFonts w:ascii="Euclid Circular A" w:hAnsi="Euclid Circular A"/>
          <w:sz w:val="24"/>
          <w:szCs w:val="24"/>
        </w:rPr>
        <w:t xml:space="preserve"> wordt</w:t>
      </w:r>
      <w:r w:rsidR="001B7626" w:rsidRPr="00F47947">
        <w:rPr>
          <w:rFonts w:ascii="Euclid Circular A" w:hAnsi="Euclid Circular A"/>
          <w:sz w:val="24"/>
          <w:szCs w:val="24"/>
        </w:rPr>
        <w:t xml:space="preserve"> </w:t>
      </w:r>
      <w:r w:rsidR="001B7626" w:rsidRPr="00F47947">
        <w:rPr>
          <w:rFonts w:ascii="Euclid Circular A" w:hAnsi="Euclid Circular A"/>
          <w:sz w:val="24"/>
          <w:szCs w:val="24"/>
        </w:rPr>
        <w:fldChar w:fldCharType="begin"/>
      </w:r>
      <w:r w:rsidR="00CA3281" w:rsidRPr="00F47947">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F47947">
        <w:rPr>
          <w:rFonts w:ascii="Euclid Circular A" w:hAnsi="Euclid Circular A"/>
          <w:sz w:val="24"/>
          <w:szCs w:val="24"/>
        </w:rPr>
        <w:fldChar w:fldCharType="separate"/>
      </w:r>
      <w:r w:rsidR="001B7626" w:rsidRPr="00F47947">
        <w:rPr>
          <w:rFonts w:ascii="Euclid Circular A" w:hAnsi="Euclid Circular A"/>
          <w:sz w:val="24"/>
        </w:rPr>
        <w:t>(Hilligoss &amp; Rieh, 2008: p.1477)</w:t>
      </w:r>
      <w:r w:rsidR="001B7626" w:rsidRPr="00F47947">
        <w:rPr>
          <w:rFonts w:ascii="Euclid Circular A" w:hAnsi="Euclid Circular A"/>
          <w:sz w:val="24"/>
          <w:szCs w:val="24"/>
        </w:rPr>
        <w:fldChar w:fldCharType="end"/>
      </w:r>
      <w:r w:rsidR="0094487A" w:rsidRPr="00F47947">
        <w:rPr>
          <w:rFonts w:ascii="Euclid Circular A" w:hAnsi="Euclid Circular A"/>
          <w:sz w:val="24"/>
          <w:szCs w:val="24"/>
        </w:rPr>
        <w:t>.</w:t>
      </w:r>
      <w:r w:rsidR="00C52B43" w:rsidRPr="00F47947">
        <w:rPr>
          <w:rFonts w:ascii="Euclid Circular A" w:hAnsi="Euclid Circular A"/>
          <w:sz w:val="24"/>
          <w:szCs w:val="24"/>
        </w:rPr>
        <w:t xml:space="preserve"> Dit niveau staat in contrast met heuristieken die breed en snel toepasbaar zijn, waa</w:t>
      </w:r>
      <w:r w:rsidR="009A7FCF" w:rsidRPr="00F47947">
        <w:rPr>
          <w:rFonts w:ascii="Euclid Circular A" w:hAnsi="Euclid Circular A"/>
          <w:sz w:val="24"/>
          <w:szCs w:val="24"/>
        </w:rPr>
        <w:t>r</w:t>
      </w:r>
      <w:r w:rsidR="00C52B43" w:rsidRPr="00F47947">
        <w:rPr>
          <w:rFonts w:ascii="Euclid Circular A" w:hAnsi="Euclid Circular A"/>
          <w:sz w:val="24"/>
          <w:szCs w:val="24"/>
        </w:rPr>
        <w:t xml:space="preserve"> deze signalen oordelen zijn op interactieniveau en uniek zijn voor elk nieuwsartikel.</w:t>
      </w:r>
    </w:p>
    <w:p w14:paraId="5AE33E31" w14:textId="6ABE82D6" w:rsidR="00B17B13" w:rsidRPr="00F47947" w:rsidRDefault="00B17B13" w:rsidP="00BF3C6E">
      <w:pPr>
        <w:spacing w:line="360" w:lineRule="auto"/>
        <w:ind w:firstLine="720"/>
        <w:jc w:val="both"/>
        <w:rPr>
          <w:rFonts w:ascii="Euclid Circular A" w:hAnsi="Euclid Circular A"/>
          <w:sz w:val="24"/>
          <w:szCs w:val="24"/>
        </w:rPr>
      </w:pPr>
      <w:r w:rsidRPr="00F47947">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F47947">
        <w:rPr>
          <w:rFonts w:ascii="Euclid Circular A" w:hAnsi="Euclid Circular A"/>
          <w:sz w:val="24"/>
          <w:szCs w:val="24"/>
        </w:rPr>
        <w:t xml:space="preserve">. Deze vuistregels sturen de </w:t>
      </w:r>
      <w:r w:rsidR="007C2A5D" w:rsidRPr="00F47947">
        <w:rPr>
          <w:rFonts w:ascii="Euclid Circular A" w:hAnsi="Euclid Circular A"/>
          <w:sz w:val="24"/>
          <w:szCs w:val="24"/>
        </w:rPr>
        <w:lastRenderedPageBreak/>
        <w:t>aandacht van de lezer naar specifieke signalen binnen het artikel, zoals de opmaak van een website. Deze interactie beoordeling kan je vervolgens dan versterkende heuristieken laten vormen door herhaalde positieve ervaringen met een bron.</w:t>
      </w:r>
      <w:r w:rsidR="00B20F8B">
        <w:rPr>
          <w:rFonts w:ascii="Euclid Circular A" w:hAnsi="Euclid Circular A"/>
          <w:sz w:val="24"/>
          <w:szCs w:val="24"/>
        </w:rPr>
        <w:t xml:space="preserve"> </w:t>
      </w:r>
    </w:p>
    <w:p w14:paraId="26B3C820" w14:textId="561039F8" w:rsidR="00FC16DB" w:rsidRPr="00F47947" w:rsidRDefault="003D79F5" w:rsidP="00BF3C6E">
      <w:pPr>
        <w:spacing w:line="360" w:lineRule="auto"/>
        <w:ind w:firstLine="720"/>
        <w:rPr>
          <w:rFonts w:ascii="Euclid Circular A" w:hAnsi="Euclid Circular A"/>
          <w:color w:val="000000" w:themeColor="text1"/>
          <w:sz w:val="24"/>
          <w:szCs w:val="24"/>
        </w:rPr>
      </w:pPr>
      <w:r w:rsidRPr="00F47947">
        <w:rPr>
          <w:rFonts w:ascii="Euclid Circular A" w:hAnsi="Euclid Circular A"/>
          <w:sz w:val="24"/>
          <w:szCs w:val="24"/>
        </w:rPr>
        <w:t xml:space="preserve">Door tijdgebrek en ‘informatie-overload’ baseren nieuwsgebruikers hun oordeel vaak op deze snelle, intuïtieve strategieën in plaats van een grondige evaluatie (Henke et al., 2020). </w:t>
      </w:r>
      <w:r w:rsidR="00310E87" w:rsidRPr="00F47947">
        <w:rPr>
          <w:rFonts w:ascii="Euclid Circular A" w:hAnsi="Euclid Circular A"/>
          <w:sz w:val="24"/>
          <w:szCs w:val="24"/>
        </w:rPr>
        <w:t xml:space="preserve"> </w:t>
      </w:r>
      <w:r w:rsidR="000F2B75" w:rsidRPr="00F47947">
        <w:rPr>
          <w:rFonts w:ascii="Euclid Circular A" w:hAnsi="Euclid Circular A"/>
          <w:sz w:val="24"/>
          <w:szCs w:val="24"/>
        </w:rPr>
        <w:t xml:space="preserve">Heuristieken zijn een belangrijk element in de zoektocht naar geloofwaardigheid in de journalistiek. </w:t>
      </w:r>
      <w:r w:rsidR="00A0426A" w:rsidRPr="00F47947">
        <w:rPr>
          <w:rFonts w:ascii="Euclid Circular A" w:hAnsi="Euclid Circular A"/>
          <w:color w:val="000000" w:themeColor="text1"/>
          <w:sz w:val="24"/>
          <w:szCs w:val="24"/>
        </w:rPr>
        <w:t>Deze vuistregels</w:t>
      </w:r>
      <w:r w:rsidR="00595954" w:rsidRPr="00F47947">
        <w:rPr>
          <w:rFonts w:ascii="Euclid Circular A" w:hAnsi="Euclid Circular A"/>
          <w:color w:val="000000" w:themeColor="text1"/>
          <w:sz w:val="24"/>
          <w:szCs w:val="24"/>
        </w:rPr>
        <w:t xml:space="preserve"> word</w:t>
      </w:r>
      <w:r w:rsidR="00A0426A" w:rsidRPr="00F47947">
        <w:rPr>
          <w:rFonts w:ascii="Euclid Circular A" w:hAnsi="Euclid Circular A"/>
          <w:color w:val="000000" w:themeColor="text1"/>
          <w:sz w:val="24"/>
          <w:szCs w:val="24"/>
        </w:rPr>
        <w:t>e</w:t>
      </w:r>
      <w:r w:rsidR="00733B4B" w:rsidRPr="00F47947">
        <w:rPr>
          <w:rFonts w:ascii="Euclid Circular A" w:hAnsi="Euclid Circular A"/>
          <w:color w:val="000000" w:themeColor="text1"/>
          <w:sz w:val="24"/>
          <w:szCs w:val="24"/>
        </w:rPr>
        <w:t>n</w:t>
      </w:r>
      <w:r w:rsidR="00595954" w:rsidRPr="00F47947">
        <w:rPr>
          <w:rFonts w:ascii="Euclid Circular A" w:hAnsi="Euclid Circular A"/>
          <w:color w:val="000000" w:themeColor="text1"/>
          <w:sz w:val="24"/>
          <w:szCs w:val="24"/>
        </w:rPr>
        <w:t xml:space="preserve"> ook </w:t>
      </w:r>
      <w:r w:rsidR="00370819" w:rsidRPr="00F47947">
        <w:rPr>
          <w:rFonts w:ascii="Euclid Circular A" w:hAnsi="Euclid Circular A"/>
          <w:color w:val="000000" w:themeColor="text1"/>
          <w:sz w:val="24"/>
          <w:szCs w:val="24"/>
        </w:rPr>
        <w:t>geïdentificeerd in de focusgroepdata-analyse van Metzger et al. (2010)</w:t>
      </w:r>
      <w:r w:rsidR="00595954" w:rsidRPr="00F47947">
        <w:rPr>
          <w:rFonts w:ascii="Euclid Circular A" w:hAnsi="Euclid Circular A"/>
          <w:color w:val="000000" w:themeColor="text1"/>
          <w:sz w:val="24"/>
          <w:szCs w:val="24"/>
        </w:rPr>
        <w:t xml:space="preserve"> waar ze deze onderverdelen in vijf soorten. Deze vijf heuristieken kunnen </w:t>
      </w:r>
      <w:r w:rsidR="00370819" w:rsidRPr="00F47947">
        <w:rPr>
          <w:rFonts w:ascii="Euclid Circular A" w:hAnsi="Euclid Circular A"/>
          <w:color w:val="000000" w:themeColor="text1"/>
          <w:sz w:val="24"/>
          <w:szCs w:val="24"/>
        </w:rPr>
        <w:t xml:space="preserve">worden geïntegreerd in de </w:t>
      </w:r>
      <w:r w:rsidR="00363B39" w:rsidRPr="00F47947">
        <w:rPr>
          <w:rFonts w:ascii="Euclid Circular A" w:hAnsi="Euclid Circular A"/>
          <w:color w:val="000000" w:themeColor="text1"/>
          <w:sz w:val="24"/>
          <w:szCs w:val="24"/>
        </w:rPr>
        <w:t>heuristiek-</w:t>
      </w:r>
      <w:r w:rsidR="00370819" w:rsidRPr="00F47947">
        <w:rPr>
          <w:rFonts w:ascii="Euclid Circular A" w:hAnsi="Euclid Circular A"/>
          <w:color w:val="000000" w:themeColor="text1"/>
          <w:sz w:val="24"/>
          <w:szCs w:val="24"/>
        </w:rPr>
        <w:t xml:space="preserve">analyse van </w:t>
      </w:r>
      <w:r w:rsidR="00363B39" w:rsidRPr="00F47947">
        <w:rPr>
          <w:rFonts w:ascii="Euclid Circular A" w:hAnsi="Euclid Circular A"/>
          <w:color w:val="000000" w:themeColor="text1"/>
          <w:sz w:val="24"/>
          <w:szCs w:val="24"/>
        </w:rPr>
        <w:t>Hilligoss en Rieh (2008)</w:t>
      </w:r>
      <w:r w:rsidR="00370819" w:rsidRPr="00F47947">
        <w:rPr>
          <w:rFonts w:ascii="Euclid Circular A" w:hAnsi="Euclid Circular A"/>
          <w:color w:val="000000" w:themeColor="text1"/>
          <w:sz w:val="24"/>
          <w:szCs w:val="24"/>
        </w:rPr>
        <w:t xml:space="preserve"> om </w:t>
      </w:r>
      <w:r w:rsidR="006576DC" w:rsidRPr="00F47947">
        <w:rPr>
          <w:rFonts w:ascii="Euclid Circular A" w:hAnsi="Euclid Circular A"/>
          <w:color w:val="000000" w:themeColor="text1"/>
          <w:sz w:val="24"/>
          <w:szCs w:val="24"/>
        </w:rPr>
        <w:t>deze voor dit onderzoek recht te leggen</w:t>
      </w:r>
      <w:r w:rsidR="005E7A07" w:rsidRPr="00F47947">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F47947"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F47947" w:rsidRDefault="00363B39" w:rsidP="00F31917">
            <w:pPr>
              <w:spacing w:line="360" w:lineRule="auto"/>
              <w:jc w:val="left"/>
              <w:rPr>
                <w:rFonts w:ascii="Euclid Circular A Semibold" w:hAnsi="Euclid Circular A Semibold"/>
                <w:b/>
                <w:bCs/>
                <w:i w:val="0"/>
                <w:iCs w:val="0"/>
                <w:color w:val="000000" w:themeColor="text1"/>
                <w:sz w:val="22"/>
              </w:rPr>
            </w:pPr>
            <w:r w:rsidRPr="00F47947">
              <w:rPr>
                <w:rFonts w:ascii="Euclid Circular A Semibold" w:hAnsi="Euclid Circular A Semibold"/>
                <w:b/>
                <w:bCs/>
                <w:i w:val="0"/>
                <w:iCs w:val="0"/>
                <w:color w:val="000000" w:themeColor="text1"/>
                <w:sz w:val="22"/>
              </w:rPr>
              <w:t>Metzger et al.</w:t>
            </w:r>
          </w:p>
        </w:tc>
        <w:tc>
          <w:tcPr>
            <w:tcW w:w="4890" w:type="dxa"/>
          </w:tcPr>
          <w:p w14:paraId="1FF5329C" w14:textId="2B73EB54" w:rsidR="00BD4287" w:rsidRPr="00F47947"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F47947">
              <w:rPr>
                <w:rFonts w:ascii="Euclid Circular A Semibold" w:hAnsi="Euclid Circular A Semibold"/>
                <w:b/>
                <w:bCs/>
                <w:i w:val="0"/>
                <w:iCs w:val="0"/>
                <w:color w:val="000000" w:themeColor="text1"/>
                <w:sz w:val="22"/>
              </w:rPr>
              <w:t>Beschrijving</w:t>
            </w:r>
            <w:r w:rsidR="007B6FB7" w:rsidRPr="00F47947">
              <w:rPr>
                <w:rFonts w:ascii="Euclid Circular A Semibold" w:hAnsi="Euclid Circular A Semibold"/>
                <w:b/>
                <w:bCs/>
                <w:i w:val="0"/>
                <w:iCs w:val="0"/>
                <w:color w:val="000000" w:themeColor="text1"/>
                <w:sz w:val="22"/>
              </w:rPr>
              <w:t xml:space="preserve"> van Metzger et al. </w:t>
            </w:r>
          </w:p>
        </w:tc>
        <w:tc>
          <w:tcPr>
            <w:tcW w:w="2363" w:type="dxa"/>
            <w:tcBorders>
              <w:bottom w:val="single" w:sz="4" w:space="0" w:color="auto"/>
            </w:tcBorders>
          </w:tcPr>
          <w:p w14:paraId="1CA33F20" w14:textId="4C7479DD" w:rsidR="00BD4287" w:rsidRPr="00F47947"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F47947">
              <w:rPr>
                <w:rFonts w:ascii="Euclid Circular A Semibold" w:hAnsi="Euclid Circular A Semibold"/>
                <w:b/>
                <w:bCs/>
                <w:i w:val="0"/>
                <w:iCs w:val="0"/>
                <w:color w:val="000000" w:themeColor="text1"/>
                <w:sz w:val="22"/>
              </w:rPr>
              <w:t xml:space="preserve">Hilligoss &amp; Rieh </w:t>
            </w:r>
          </w:p>
        </w:tc>
      </w:tr>
      <w:tr w:rsidR="00BF086B" w:rsidRPr="00F47947"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012586" w:rsidRDefault="00BD428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Reputatie</w:t>
            </w:r>
          </w:p>
        </w:tc>
        <w:tc>
          <w:tcPr>
            <w:tcW w:w="4890" w:type="dxa"/>
            <w:tcBorders>
              <w:right w:val="single" w:sz="4" w:space="0" w:color="auto"/>
            </w:tcBorders>
          </w:tcPr>
          <w:p w14:paraId="1A1D34FB" w14:textId="7EF1DD09" w:rsidR="00BD4287" w:rsidRPr="00012586"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F47947"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Bron-gerelateerd</w:t>
            </w:r>
          </w:p>
        </w:tc>
      </w:tr>
      <w:tr w:rsidR="00BF086B" w:rsidRPr="00F47947"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012586" w:rsidRDefault="00BD428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Aanbeveling</w:t>
            </w:r>
          </w:p>
        </w:tc>
        <w:tc>
          <w:tcPr>
            <w:tcW w:w="4890" w:type="dxa"/>
            <w:tcBorders>
              <w:right w:val="single" w:sz="4" w:space="0" w:color="auto"/>
            </w:tcBorders>
          </w:tcPr>
          <w:p w14:paraId="0C50A866" w14:textId="1FB9900B" w:rsidR="00BD4287" w:rsidRPr="00012586"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F47947"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Onderschrijving-gerelateerd</w:t>
            </w:r>
          </w:p>
        </w:tc>
      </w:tr>
      <w:tr w:rsidR="00BF086B" w:rsidRPr="00F47947"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Consistentie</w:t>
            </w:r>
          </w:p>
        </w:tc>
        <w:tc>
          <w:tcPr>
            <w:tcW w:w="4890" w:type="dxa"/>
            <w:tcBorders>
              <w:right w:val="single" w:sz="4" w:space="0" w:color="auto"/>
            </w:tcBorders>
          </w:tcPr>
          <w:p w14:paraId="4F07A9DC" w14:textId="77777777" w:rsidR="00F31917" w:rsidRPr="00012586"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Lezers vergelijken informatie op verschillende websites om te zien of deze consistent is.</w:t>
            </w:r>
          </w:p>
          <w:p w14:paraId="6D788547" w14:textId="77777777" w:rsidR="00BD4287" w:rsidRPr="00012586"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p>
        </w:tc>
        <w:tc>
          <w:tcPr>
            <w:tcW w:w="2363" w:type="dxa"/>
            <w:tcBorders>
              <w:left w:val="single" w:sz="4" w:space="0" w:color="auto"/>
            </w:tcBorders>
            <w:shd w:val="clear" w:color="auto" w:fill="FFFFFF" w:themeFill="background1"/>
          </w:tcPr>
          <w:p w14:paraId="439DE21D" w14:textId="7789FF8B" w:rsidR="00BD4287" w:rsidRPr="00F47947"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Media-gerelateerd</w:t>
            </w:r>
          </w:p>
        </w:tc>
      </w:tr>
      <w:tr w:rsidR="00BF086B" w:rsidRPr="00F47947"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color w:val="000000" w:themeColor="text1"/>
                <w:sz w:val="20"/>
                <w:szCs w:val="20"/>
              </w:rPr>
              <w:t>Schending van verwachtingen</w:t>
            </w:r>
          </w:p>
        </w:tc>
        <w:tc>
          <w:tcPr>
            <w:tcW w:w="4890" w:type="dxa"/>
            <w:tcBorders>
              <w:right w:val="single" w:sz="4" w:space="0" w:color="auto"/>
            </w:tcBorders>
          </w:tcPr>
          <w:p w14:paraId="775A6689" w14:textId="03F14686" w:rsidR="00BD4287" w:rsidRPr="00012586"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F47947"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Esthetiek-</w:t>
            </w:r>
            <w:r w:rsidR="005E5941" w:rsidRPr="00F47947">
              <w:rPr>
                <w:rFonts w:ascii="Euclid Circular A" w:hAnsi="Euclid Circular A"/>
                <w:b/>
                <w:bCs/>
              </w:rPr>
              <w:t xml:space="preserve"> &amp; Media-gerelateerde</w:t>
            </w:r>
          </w:p>
        </w:tc>
      </w:tr>
      <w:tr w:rsidR="00BF086B" w:rsidRPr="00F47947"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012586" w:rsidRDefault="00F31917" w:rsidP="00F31917">
            <w:pPr>
              <w:spacing w:line="360" w:lineRule="auto"/>
              <w:jc w:val="left"/>
              <w:rPr>
                <w:rFonts w:ascii="Euclid Circular A" w:hAnsi="Euclid Circular A"/>
                <w:color w:val="000000" w:themeColor="text1"/>
                <w:sz w:val="20"/>
                <w:szCs w:val="20"/>
              </w:rPr>
            </w:pPr>
            <w:r w:rsidRPr="00012586">
              <w:rPr>
                <w:rFonts w:ascii="Euclid Circular A" w:hAnsi="Euclid Circular A"/>
                <w:b/>
                <w:bCs/>
                <w:color w:val="000000" w:themeColor="text1"/>
                <w:sz w:val="20"/>
                <w:szCs w:val="20"/>
              </w:rPr>
              <w:t>Overtuigende intentie</w:t>
            </w:r>
          </w:p>
        </w:tc>
        <w:tc>
          <w:tcPr>
            <w:tcW w:w="4890" w:type="dxa"/>
            <w:tcBorders>
              <w:right w:val="single" w:sz="4" w:space="0" w:color="auto"/>
            </w:tcBorders>
          </w:tcPr>
          <w:p w14:paraId="79AEEA92" w14:textId="6214F6BB" w:rsidR="00BD4287" w:rsidRPr="00012586"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sz w:val="20"/>
                <w:szCs w:val="20"/>
              </w:rPr>
            </w:pPr>
            <w:r w:rsidRPr="00012586">
              <w:rPr>
                <w:rFonts w:ascii="Euclid Circular A" w:hAnsi="Euclid Circular A"/>
                <w:color w:val="000000" w:themeColor="text1"/>
                <w:sz w:val="20"/>
                <w:szCs w:val="20"/>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F47947"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F47947">
              <w:rPr>
                <w:rFonts w:ascii="Euclid Circular A" w:hAnsi="Euclid Circular A"/>
                <w:b/>
                <w:bCs/>
              </w:rPr>
              <w:t>Bron- &amp; Esthetiek-gerelateerde</w:t>
            </w:r>
          </w:p>
        </w:tc>
      </w:tr>
    </w:tbl>
    <w:p w14:paraId="485E72BA" w14:textId="77777777" w:rsidR="000C67D3" w:rsidRPr="00F47947" w:rsidRDefault="000C67D3" w:rsidP="009672DD">
      <w:pPr>
        <w:spacing w:line="360" w:lineRule="auto"/>
        <w:rPr>
          <w:rFonts w:ascii="Euclid Circular A" w:hAnsi="Euclid Circular A"/>
          <w:color w:val="000000" w:themeColor="text1"/>
          <w:sz w:val="24"/>
          <w:szCs w:val="24"/>
        </w:rPr>
      </w:pPr>
    </w:p>
    <w:p w14:paraId="1BE716E9" w14:textId="144BDE0D" w:rsidR="00363C30" w:rsidRPr="00F47947" w:rsidRDefault="009226C4" w:rsidP="00BF3C6E">
      <w:pPr>
        <w:spacing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 xml:space="preserve">Samenvattend is de reden voor deze concepten omdat </w:t>
      </w:r>
      <w:r w:rsidR="00545DD1" w:rsidRPr="00F47947">
        <w:rPr>
          <w:rFonts w:ascii="Euclid Circular A" w:hAnsi="Euclid Circular A"/>
          <w:color w:val="000000" w:themeColor="text1"/>
          <w:sz w:val="24"/>
          <w:szCs w:val="24"/>
        </w:rPr>
        <w:t xml:space="preserve">tijdens </w:t>
      </w:r>
      <w:r w:rsidR="0047441B" w:rsidRPr="00F47947">
        <w:rPr>
          <w:rFonts w:ascii="Euclid Circular A" w:hAnsi="Euclid Circular A"/>
          <w:color w:val="000000" w:themeColor="text1"/>
          <w:sz w:val="24"/>
          <w:szCs w:val="24"/>
        </w:rPr>
        <w:t xml:space="preserve">het leesproces een diepgaande analyse vaak ontbreekt, </w:t>
      </w:r>
      <w:r w:rsidR="001D3A1B" w:rsidRPr="00F47947">
        <w:rPr>
          <w:rFonts w:ascii="Euclid Circular A" w:hAnsi="Euclid Circular A"/>
          <w:color w:val="000000" w:themeColor="text1"/>
          <w:sz w:val="24"/>
          <w:szCs w:val="24"/>
        </w:rPr>
        <w:t xml:space="preserve">hiervoor </w:t>
      </w:r>
      <w:r w:rsidR="0047441B" w:rsidRPr="00F47947">
        <w:rPr>
          <w:rFonts w:ascii="Euclid Circular A" w:hAnsi="Euclid Circular A"/>
          <w:color w:val="000000" w:themeColor="text1"/>
          <w:sz w:val="24"/>
          <w:szCs w:val="24"/>
        </w:rPr>
        <w:t xml:space="preserve">vertrouwen ze op </w:t>
      </w:r>
      <w:r w:rsidR="002243D4" w:rsidRPr="00F47947">
        <w:rPr>
          <w:rFonts w:ascii="Euclid Circular A" w:hAnsi="Euclid Circular A"/>
          <w:color w:val="000000" w:themeColor="text1"/>
          <w:sz w:val="24"/>
          <w:szCs w:val="24"/>
        </w:rPr>
        <w:t xml:space="preserve">geloofwaardigheidsbeoordelingen met behulp van </w:t>
      </w:r>
      <w:r w:rsidR="000A243C" w:rsidRPr="00F47947">
        <w:rPr>
          <w:rFonts w:ascii="Euclid Circular A" w:hAnsi="Euclid Circular A"/>
          <w:color w:val="000000" w:themeColor="text1"/>
          <w:sz w:val="24"/>
          <w:szCs w:val="24"/>
        </w:rPr>
        <w:t xml:space="preserve">onder andere </w:t>
      </w:r>
      <w:r w:rsidR="0047441B" w:rsidRPr="00F47947">
        <w:rPr>
          <w:rFonts w:ascii="Euclid Circular A" w:hAnsi="Euclid Circular A"/>
          <w:color w:val="000000" w:themeColor="text1"/>
          <w:sz w:val="24"/>
          <w:szCs w:val="24"/>
        </w:rPr>
        <w:t xml:space="preserve">heuristieken (Metzger et al., 2010). </w:t>
      </w:r>
      <w:r w:rsidR="00314F76" w:rsidRPr="00F47947">
        <w:rPr>
          <w:rFonts w:ascii="Euclid Circular A" w:hAnsi="Euclid Circular A"/>
          <w:color w:val="000000" w:themeColor="text1"/>
          <w:sz w:val="24"/>
          <w:szCs w:val="24"/>
        </w:rPr>
        <w:t>De heuristieken r</w:t>
      </w:r>
      <w:r w:rsidR="0047441B" w:rsidRPr="00F47947">
        <w:rPr>
          <w:rFonts w:ascii="Euclid Circular A" w:hAnsi="Euclid Circular A"/>
          <w:color w:val="000000" w:themeColor="text1"/>
          <w:sz w:val="24"/>
          <w:szCs w:val="24"/>
        </w:rPr>
        <w:t xml:space="preserve">eputatie en aanbeveling versterken het vertrouwen in een bron, wat aansluit bij </w:t>
      </w:r>
      <w:r w:rsidR="008F162A" w:rsidRPr="00F47947">
        <w:rPr>
          <w:rFonts w:ascii="Euclid Circular A" w:hAnsi="Euclid Circular A"/>
          <w:color w:val="000000" w:themeColor="text1"/>
          <w:sz w:val="24"/>
          <w:szCs w:val="24"/>
        </w:rPr>
        <w:t>bron</w:t>
      </w:r>
      <w:r w:rsidR="0047441B" w:rsidRPr="00F47947">
        <w:rPr>
          <w:rFonts w:ascii="Euclid Circular A" w:hAnsi="Euclid Circular A"/>
          <w:color w:val="000000" w:themeColor="text1"/>
          <w:sz w:val="24"/>
          <w:szCs w:val="24"/>
        </w:rPr>
        <w:t xml:space="preserve">- en </w:t>
      </w:r>
      <w:r w:rsidR="002661E2" w:rsidRPr="00F47947">
        <w:rPr>
          <w:rFonts w:ascii="Euclid Circular A" w:hAnsi="Euclid Circular A"/>
          <w:color w:val="000000" w:themeColor="text1"/>
          <w:sz w:val="24"/>
          <w:szCs w:val="24"/>
        </w:rPr>
        <w:t>onderschrijving-gerelateerde</w:t>
      </w:r>
      <w:r w:rsidR="0047441B" w:rsidRPr="00F47947">
        <w:rPr>
          <w:rFonts w:ascii="Euclid Circular A" w:hAnsi="Euclid Circular A"/>
          <w:color w:val="000000" w:themeColor="text1"/>
          <w:sz w:val="24"/>
          <w:szCs w:val="24"/>
        </w:rPr>
        <w:t xml:space="preserve"> </w:t>
      </w:r>
      <w:r w:rsidR="00037341" w:rsidRPr="00F47947">
        <w:rPr>
          <w:rFonts w:ascii="Euclid Circular A" w:hAnsi="Euclid Circular A"/>
          <w:color w:val="000000" w:themeColor="text1"/>
          <w:sz w:val="24"/>
          <w:szCs w:val="24"/>
        </w:rPr>
        <w:t>heuristieken</w:t>
      </w:r>
      <w:r w:rsidR="0047441B" w:rsidRPr="00F47947">
        <w:rPr>
          <w:rFonts w:ascii="Euclid Circular A" w:hAnsi="Euclid Circular A"/>
          <w:color w:val="000000" w:themeColor="text1"/>
          <w:sz w:val="24"/>
          <w:szCs w:val="24"/>
        </w:rPr>
        <w:t xml:space="preserve">. Consistentie helpt gebruikers de geloofwaardigheid van een kanaal te bepalen, vergelijkbaar </w:t>
      </w:r>
      <w:r w:rsidR="00DC5699" w:rsidRPr="00F47947">
        <w:rPr>
          <w:rFonts w:ascii="Euclid Circular A" w:hAnsi="Euclid Circular A"/>
          <w:color w:val="000000" w:themeColor="text1"/>
          <w:sz w:val="24"/>
          <w:szCs w:val="24"/>
        </w:rPr>
        <w:t xml:space="preserve">met hoe lezers boeken </w:t>
      </w:r>
      <w:r w:rsidR="00DC3B94" w:rsidRPr="00F47947">
        <w:rPr>
          <w:rFonts w:ascii="Euclid Circular A" w:hAnsi="Euclid Circular A"/>
          <w:color w:val="000000" w:themeColor="text1"/>
          <w:sz w:val="24"/>
          <w:szCs w:val="24"/>
        </w:rPr>
        <w:t>tegenover</w:t>
      </w:r>
      <w:r w:rsidR="00DC5699" w:rsidRPr="00F47947">
        <w:rPr>
          <w:rFonts w:ascii="Euclid Circular A" w:hAnsi="Euclid Circular A"/>
          <w:color w:val="000000" w:themeColor="text1"/>
          <w:sz w:val="24"/>
          <w:szCs w:val="24"/>
        </w:rPr>
        <w:t xml:space="preserve"> blogs vergelijken op geloofwaardigheid</w:t>
      </w:r>
      <w:r w:rsidR="007F014C" w:rsidRPr="00F47947">
        <w:rPr>
          <w:rFonts w:ascii="Euclid Circular A" w:hAnsi="Euclid Circular A"/>
          <w:color w:val="000000" w:themeColor="text1"/>
          <w:sz w:val="24"/>
          <w:szCs w:val="24"/>
        </w:rPr>
        <w:t>. W</w:t>
      </w:r>
      <w:r w:rsidR="0047441B" w:rsidRPr="00F47947">
        <w:rPr>
          <w:rFonts w:ascii="Euclid Circular A" w:hAnsi="Euclid Circular A"/>
          <w:color w:val="000000" w:themeColor="text1"/>
          <w:sz w:val="24"/>
          <w:szCs w:val="24"/>
        </w:rPr>
        <w:t xml:space="preserve">aarbij informatie </w:t>
      </w:r>
      <w:r w:rsidR="007F014C" w:rsidRPr="00F47947">
        <w:rPr>
          <w:rFonts w:ascii="Euclid Circular A" w:hAnsi="Euclid Circular A"/>
          <w:color w:val="000000" w:themeColor="text1"/>
          <w:sz w:val="24"/>
          <w:szCs w:val="24"/>
        </w:rPr>
        <w:t xml:space="preserve">van verschillende kanalen </w:t>
      </w:r>
      <w:r w:rsidR="00B8408F" w:rsidRPr="00F47947">
        <w:rPr>
          <w:rFonts w:ascii="Euclid Circular A" w:hAnsi="Euclid Circular A"/>
          <w:color w:val="000000" w:themeColor="text1"/>
          <w:sz w:val="24"/>
          <w:szCs w:val="24"/>
        </w:rPr>
        <w:t xml:space="preserve">mentaal of snel </w:t>
      </w:r>
      <w:r w:rsidR="0047441B" w:rsidRPr="00F47947">
        <w:rPr>
          <w:rFonts w:ascii="Euclid Circular A" w:hAnsi="Euclid Circular A"/>
          <w:color w:val="000000" w:themeColor="text1"/>
          <w:sz w:val="24"/>
          <w:szCs w:val="24"/>
        </w:rPr>
        <w:t xml:space="preserve">wordt vergeleken met andere </w:t>
      </w:r>
      <w:r w:rsidR="001F6CC5" w:rsidRPr="00F47947">
        <w:rPr>
          <w:rFonts w:ascii="Euclid Circular A" w:hAnsi="Euclid Circular A"/>
          <w:color w:val="000000" w:themeColor="text1"/>
          <w:sz w:val="24"/>
          <w:szCs w:val="24"/>
        </w:rPr>
        <w:t>kanalen om consistentie te checken</w:t>
      </w:r>
      <w:r w:rsidR="0047441B" w:rsidRPr="00F47947">
        <w:rPr>
          <w:rFonts w:ascii="Euclid Circular A" w:hAnsi="Euclid Circular A"/>
          <w:color w:val="000000" w:themeColor="text1"/>
          <w:sz w:val="24"/>
          <w:szCs w:val="24"/>
        </w:rPr>
        <w:t xml:space="preserve">. Voor </w:t>
      </w:r>
      <w:r w:rsidR="00ED1A08" w:rsidRPr="00F47947">
        <w:rPr>
          <w:rFonts w:ascii="Euclid Circular A" w:hAnsi="Euclid Circular A"/>
          <w:color w:val="000000" w:themeColor="text1"/>
          <w:sz w:val="24"/>
          <w:szCs w:val="24"/>
        </w:rPr>
        <w:t>het aspect</w:t>
      </w:r>
      <w:r w:rsidR="0047441B" w:rsidRPr="00F47947">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sidRPr="00F47947">
        <w:rPr>
          <w:rFonts w:ascii="Euclid Circular A" w:hAnsi="Euclid Circular A"/>
          <w:color w:val="000000" w:themeColor="text1"/>
          <w:sz w:val="24"/>
          <w:szCs w:val="24"/>
        </w:rPr>
        <w:t>Esthetiek- en</w:t>
      </w:r>
      <w:r w:rsidR="0047441B" w:rsidRPr="00F47947">
        <w:rPr>
          <w:rFonts w:ascii="Euclid Circular A" w:hAnsi="Euclid Circular A"/>
          <w:color w:val="000000" w:themeColor="text1"/>
          <w:sz w:val="24"/>
          <w:szCs w:val="24"/>
        </w:rPr>
        <w:t xml:space="preserve"> </w:t>
      </w:r>
      <w:r w:rsidR="00FF4847" w:rsidRPr="00F47947">
        <w:rPr>
          <w:rFonts w:ascii="Euclid Circular A" w:hAnsi="Euclid Circular A"/>
          <w:color w:val="000000" w:themeColor="text1"/>
          <w:sz w:val="24"/>
          <w:szCs w:val="24"/>
        </w:rPr>
        <w:t>M</w:t>
      </w:r>
      <w:r w:rsidR="0047441B" w:rsidRPr="00F47947">
        <w:rPr>
          <w:rFonts w:ascii="Euclid Circular A" w:hAnsi="Euclid Circular A"/>
          <w:color w:val="000000" w:themeColor="text1"/>
          <w:sz w:val="24"/>
          <w:szCs w:val="24"/>
        </w:rPr>
        <w:t>edia-</w:t>
      </w:r>
      <w:r w:rsidR="00FF4847" w:rsidRPr="00F47947">
        <w:rPr>
          <w:rFonts w:ascii="Euclid Circular A" w:hAnsi="Euclid Circular A"/>
          <w:color w:val="000000" w:themeColor="text1"/>
          <w:sz w:val="24"/>
          <w:szCs w:val="24"/>
        </w:rPr>
        <w:t>gerelateerde</w:t>
      </w:r>
      <w:r w:rsidR="0047441B" w:rsidRPr="00F47947">
        <w:rPr>
          <w:rFonts w:ascii="Euclid Circular A" w:hAnsi="Euclid Circular A"/>
          <w:color w:val="000000" w:themeColor="text1"/>
          <w:sz w:val="24"/>
          <w:szCs w:val="24"/>
        </w:rPr>
        <w:t xml:space="preserve"> heuristics, waarbij een onverwacht ontwerp wantrouwen kan opwekken. </w:t>
      </w:r>
      <w:r w:rsidR="00363C30" w:rsidRPr="00F47947">
        <w:rPr>
          <w:rFonts w:ascii="Euclid Circular A" w:hAnsi="Euclid Circular A"/>
          <w:color w:val="000000" w:themeColor="text1"/>
          <w:sz w:val="24"/>
          <w:szCs w:val="24"/>
        </w:rPr>
        <w:t>Toch zijn er ook verschillen</w:t>
      </w:r>
      <w:r w:rsidR="00AA6A41" w:rsidRPr="00F47947">
        <w:rPr>
          <w:rFonts w:ascii="Euclid Circular A" w:hAnsi="Euclid Circular A"/>
          <w:color w:val="000000" w:themeColor="text1"/>
          <w:sz w:val="24"/>
          <w:szCs w:val="24"/>
        </w:rPr>
        <w:t xml:space="preserve"> tussen deze heuristieken</w:t>
      </w:r>
      <w:r w:rsidR="00363C30" w:rsidRPr="00F47947">
        <w:rPr>
          <w:rFonts w:ascii="Euclid Circular A" w:hAnsi="Euclid Circular A"/>
          <w:color w:val="000000" w:themeColor="text1"/>
          <w:sz w:val="24"/>
          <w:szCs w:val="24"/>
        </w:rPr>
        <w:t xml:space="preserve"> Metzger et al. (2010) </w:t>
      </w:r>
      <w:r w:rsidR="00306602" w:rsidRPr="00F47947">
        <w:rPr>
          <w:rFonts w:ascii="Euclid Circular A" w:hAnsi="Euclid Circular A"/>
          <w:color w:val="000000" w:themeColor="text1"/>
          <w:sz w:val="24"/>
          <w:szCs w:val="24"/>
        </w:rPr>
        <w:t>waar o</w:t>
      </w:r>
      <w:r w:rsidR="00363C30" w:rsidRPr="00F47947">
        <w:rPr>
          <w:rFonts w:ascii="Euclid Circular A" w:hAnsi="Euclid Circular A"/>
          <w:color w:val="000000" w:themeColor="text1"/>
          <w:sz w:val="24"/>
          <w:szCs w:val="24"/>
        </w:rPr>
        <w:t xml:space="preserve">vertuigende intentie zich expliciet </w:t>
      </w:r>
      <w:r w:rsidR="008F69AC" w:rsidRPr="00F47947">
        <w:rPr>
          <w:rFonts w:ascii="Euclid Circular A" w:hAnsi="Euclid Circular A"/>
          <w:color w:val="000000" w:themeColor="text1"/>
          <w:sz w:val="24"/>
          <w:szCs w:val="24"/>
        </w:rPr>
        <w:t xml:space="preserve">richt </w:t>
      </w:r>
      <w:r w:rsidR="00363C30" w:rsidRPr="00F47947">
        <w:rPr>
          <w:rFonts w:ascii="Euclid Circular A" w:hAnsi="Euclid Circular A"/>
          <w:color w:val="000000" w:themeColor="text1"/>
          <w:sz w:val="24"/>
          <w:szCs w:val="24"/>
        </w:rPr>
        <w:t xml:space="preserve">op </w:t>
      </w:r>
      <w:r w:rsidR="00612E9B" w:rsidRPr="00F47947">
        <w:rPr>
          <w:rFonts w:ascii="Euclid Circular A" w:hAnsi="Euclid Circular A"/>
          <w:color w:val="000000" w:themeColor="text1"/>
          <w:sz w:val="24"/>
          <w:szCs w:val="24"/>
        </w:rPr>
        <w:t xml:space="preserve">de </w:t>
      </w:r>
      <w:r w:rsidR="00363C30" w:rsidRPr="00F47947">
        <w:rPr>
          <w:rFonts w:ascii="Euclid Circular A" w:hAnsi="Euclid Circular A"/>
          <w:color w:val="000000" w:themeColor="text1"/>
          <w:sz w:val="24"/>
          <w:szCs w:val="24"/>
        </w:rPr>
        <w:t>commerciële bias</w:t>
      </w:r>
      <w:r w:rsidR="002478DA"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 xml:space="preserve"> </w:t>
      </w:r>
      <w:r w:rsidR="002478DA" w:rsidRPr="00F47947">
        <w:rPr>
          <w:rFonts w:ascii="Euclid Circular A" w:hAnsi="Euclid Circular A"/>
          <w:color w:val="000000" w:themeColor="text1"/>
          <w:sz w:val="24"/>
          <w:szCs w:val="24"/>
        </w:rPr>
        <w:t xml:space="preserve">Wat </w:t>
      </w:r>
      <w:r w:rsidR="00363C30" w:rsidRPr="00F47947">
        <w:rPr>
          <w:rFonts w:ascii="Euclid Circular A" w:hAnsi="Euclid Circular A"/>
          <w:color w:val="000000" w:themeColor="text1"/>
          <w:sz w:val="24"/>
          <w:szCs w:val="24"/>
        </w:rPr>
        <w:t>specifieker is dan de bredere media</w:t>
      </w:r>
      <w:r w:rsidR="002E7123"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gerelateerde heuristie</w:t>
      </w:r>
      <w:r w:rsidR="00BE577D" w:rsidRPr="00F47947">
        <w:rPr>
          <w:rFonts w:ascii="Euclid Circular A" w:hAnsi="Euclid Circular A"/>
          <w:color w:val="000000" w:themeColor="text1"/>
          <w:sz w:val="24"/>
          <w:szCs w:val="24"/>
        </w:rPr>
        <w:t>k</w:t>
      </w:r>
      <w:r w:rsidR="00363C30" w:rsidRPr="00F47947">
        <w:rPr>
          <w:rFonts w:ascii="Euclid Circular A" w:hAnsi="Euclid Circular A"/>
          <w:color w:val="000000" w:themeColor="text1"/>
          <w:sz w:val="24"/>
          <w:szCs w:val="24"/>
        </w:rPr>
        <w:t xml:space="preserve"> van Hilligoss &amp; Rieh. Deze koppeling illustreert hoe Metzger et al. (2010) zich richten op concrete </w:t>
      </w:r>
      <w:r w:rsidR="00836F27" w:rsidRPr="00F47947">
        <w:rPr>
          <w:rFonts w:ascii="Euclid Circular A" w:hAnsi="Euclid Circular A"/>
          <w:color w:val="000000" w:themeColor="text1"/>
          <w:sz w:val="24"/>
          <w:szCs w:val="24"/>
        </w:rPr>
        <w:t>signalen</w:t>
      </w:r>
      <w:r w:rsidR="00363C30" w:rsidRPr="00F47947">
        <w:rPr>
          <w:rFonts w:ascii="Euclid Circular A" w:hAnsi="Euclid Circular A"/>
          <w:color w:val="000000" w:themeColor="text1"/>
          <w:sz w:val="24"/>
          <w:szCs w:val="24"/>
        </w:rPr>
        <w:t xml:space="preserve"> tijdens interactie</w:t>
      </w:r>
      <w:r w:rsidR="00EA26A2" w:rsidRPr="00F47947">
        <w:rPr>
          <w:rFonts w:ascii="Euclid Circular A" w:hAnsi="Euclid Circular A"/>
          <w:color w:val="000000" w:themeColor="text1"/>
          <w:sz w:val="24"/>
          <w:szCs w:val="24"/>
        </w:rPr>
        <w:t>.</w:t>
      </w:r>
      <w:r w:rsidR="00363C30" w:rsidRPr="00F47947">
        <w:rPr>
          <w:rFonts w:ascii="Euclid Circular A" w:hAnsi="Euclid Circular A"/>
          <w:color w:val="000000" w:themeColor="text1"/>
          <w:sz w:val="24"/>
          <w:szCs w:val="24"/>
        </w:rPr>
        <w:t xml:space="preserve"> </w:t>
      </w:r>
      <w:r w:rsidR="00EA26A2" w:rsidRPr="00F47947">
        <w:rPr>
          <w:rFonts w:ascii="Euclid Circular A" w:hAnsi="Euclid Circular A"/>
          <w:color w:val="000000" w:themeColor="text1"/>
          <w:sz w:val="24"/>
          <w:szCs w:val="24"/>
        </w:rPr>
        <w:t>T</w:t>
      </w:r>
      <w:r w:rsidR="00363C30" w:rsidRPr="00F47947">
        <w:rPr>
          <w:rFonts w:ascii="Euclid Circular A" w:hAnsi="Euclid Circular A"/>
          <w:color w:val="000000" w:themeColor="text1"/>
          <w:sz w:val="24"/>
          <w:szCs w:val="24"/>
        </w:rPr>
        <w:t xml:space="preserve">erwijl Hilligoss &amp; Rieh (2008) een breder </w:t>
      </w:r>
      <w:r w:rsidR="00EA26A2" w:rsidRPr="00F47947">
        <w:rPr>
          <w:rFonts w:ascii="Euclid Circular A" w:hAnsi="Euclid Circular A"/>
          <w:color w:val="000000" w:themeColor="text1"/>
          <w:sz w:val="24"/>
          <w:szCs w:val="24"/>
        </w:rPr>
        <w:t>kader</w:t>
      </w:r>
      <w:r w:rsidR="00363C30" w:rsidRPr="00F47947">
        <w:rPr>
          <w:rFonts w:ascii="Euclid Circular A" w:hAnsi="Euclid Circular A"/>
          <w:color w:val="000000" w:themeColor="text1"/>
          <w:sz w:val="24"/>
          <w:szCs w:val="24"/>
        </w:rPr>
        <w:t xml:space="preserve"> bieden dat ook </w:t>
      </w:r>
      <w:r w:rsidR="00280CFC" w:rsidRPr="00F47947">
        <w:rPr>
          <w:rFonts w:ascii="Euclid Circular A" w:hAnsi="Euclid Circular A"/>
          <w:color w:val="000000" w:themeColor="text1"/>
          <w:sz w:val="24"/>
          <w:szCs w:val="24"/>
        </w:rPr>
        <w:t xml:space="preserve">gebruikt kan worden voor </w:t>
      </w:r>
      <w:r w:rsidR="00363C30" w:rsidRPr="00F47947">
        <w:rPr>
          <w:rFonts w:ascii="Euclid Circular A" w:hAnsi="Euclid Circular A"/>
          <w:color w:val="000000" w:themeColor="text1"/>
          <w:sz w:val="24"/>
          <w:szCs w:val="24"/>
        </w:rPr>
        <w:t>abstracte</w:t>
      </w:r>
      <w:r w:rsidR="00280CFC" w:rsidRPr="00F47947">
        <w:rPr>
          <w:rFonts w:ascii="Euclid Circular A" w:hAnsi="Euclid Circular A"/>
          <w:color w:val="000000" w:themeColor="text1"/>
          <w:sz w:val="24"/>
          <w:szCs w:val="24"/>
        </w:rPr>
        <w:t>re</w:t>
      </w:r>
      <w:r w:rsidR="00363C30" w:rsidRPr="00F47947">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F47947" w:rsidRDefault="00122FD4" w:rsidP="008D5F95">
      <w:pPr>
        <w:spacing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w:t>
      </w:r>
      <w:r w:rsidR="00932B77"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w:t>
      </w:r>
      <w:r w:rsidR="00D4551A"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Tegelijkertijd blijkt uit onderzoeken zoals die van Hellmueller en Trilling (2012) dat juist bron- en kanaalgeloofwaardigheid het meest worden onderzocht (44% en 43% van de tijd bij vertrouwensstudies), terwijl de formulering van journalistieke inhoud veel minder aandacht krijgt (11%). Dit onderzoek richt zich daarom op de</w:t>
      </w:r>
      <w:r w:rsidR="00B73675" w:rsidRPr="00F47947">
        <w:rPr>
          <w:rFonts w:ascii="Euclid Circular A" w:hAnsi="Euclid Circular A"/>
          <w:color w:val="000000" w:themeColor="text1"/>
          <w:sz w:val="24"/>
          <w:szCs w:val="24"/>
        </w:rPr>
        <w:t xml:space="preserve"> minder onderzochte</w:t>
      </w:r>
      <w:r w:rsidRPr="00F47947">
        <w:rPr>
          <w:rFonts w:ascii="Euclid Circular A" w:hAnsi="Euclid Circular A"/>
          <w:color w:val="000000" w:themeColor="text1"/>
          <w:sz w:val="24"/>
          <w:szCs w:val="24"/>
        </w:rPr>
        <w:t xml:space="preserve"> geloofwaardigheid van de formulering in digitale multimedia nieuwsproducties.</w:t>
      </w:r>
      <w:r w:rsidR="0023315C" w:rsidRPr="00F47947">
        <w:rPr>
          <w:rFonts w:ascii="Euclid Circular A" w:hAnsi="Euclid Circular A"/>
          <w:color w:val="000000" w:themeColor="text1"/>
          <w:sz w:val="24"/>
          <w:szCs w:val="24"/>
        </w:rPr>
        <w:t xml:space="preserve"> </w:t>
      </w:r>
    </w:p>
    <w:p w14:paraId="33E7D33E" w14:textId="5603A18E" w:rsidR="00800B6C" w:rsidRPr="00F47947" w:rsidRDefault="0023315C" w:rsidP="008D5F95">
      <w:pPr>
        <w:spacing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Met als o</w:t>
      </w:r>
      <w:r w:rsidR="008260B8" w:rsidRPr="00F47947">
        <w:rPr>
          <w:rFonts w:ascii="Euclid Circular A" w:hAnsi="Euclid Circular A"/>
          <w:color w:val="000000" w:themeColor="text1"/>
          <w:sz w:val="24"/>
          <w:szCs w:val="24"/>
        </w:rPr>
        <w:t>nderzoeksvraag: “</w:t>
      </w:r>
      <w:r w:rsidR="008260B8" w:rsidRPr="00F47947">
        <w:rPr>
          <w:rFonts w:ascii="Euclid Circular A" w:hAnsi="Euclid Circular A"/>
          <w:b/>
          <w:bCs/>
          <w:color w:val="000000" w:themeColor="text1"/>
          <w:sz w:val="24"/>
          <w:szCs w:val="24"/>
        </w:rPr>
        <w:t>Hoeveel invloed heeft de formulering</w:t>
      </w:r>
      <w:r w:rsidR="00D92AC6" w:rsidRPr="00F47947">
        <w:rPr>
          <w:rFonts w:ascii="Euclid Circular A" w:hAnsi="Euclid Circular A"/>
          <w:b/>
          <w:bCs/>
          <w:color w:val="000000" w:themeColor="text1"/>
          <w:sz w:val="24"/>
          <w:szCs w:val="24"/>
        </w:rPr>
        <w:t xml:space="preserve"> van de boodschap</w:t>
      </w:r>
      <w:r w:rsidR="008260B8" w:rsidRPr="00F47947">
        <w:rPr>
          <w:rFonts w:ascii="Euclid Circular A" w:hAnsi="Euclid Circular A"/>
          <w:b/>
          <w:bCs/>
          <w:color w:val="000000" w:themeColor="text1"/>
          <w:sz w:val="24"/>
          <w:szCs w:val="24"/>
        </w:rPr>
        <w:t xml:space="preserve"> in digitale multimedia op de geloofwaardigheid van nieuwsproducties?</w:t>
      </w:r>
      <w:r w:rsidR="008260B8" w:rsidRPr="00F47947">
        <w:rPr>
          <w:rFonts w:ascii="Euclid Circular A" w:hAnsi="Euclid Circular A"/>
          <w:color w:val="000000" w:themeColor="text1"/>
          <w:sz w:val="24"/>
          <w:szCs w:val="24"/>
        </w:rPr>
        <w:t>”</w:t>
      </w:r>
      <w:r w:rsidR="009650A6" w:rsidRPr="00F47947">
        <w:rPr>
          <w:rFonts w:ascii="Euclid Circular A" w:hAnsi="Euclid Circular A"/>
          <w:color w:val="000000" w:themeColor="text1"/>
          <w:sz w:val="24"/>
          <w:szCs w:val="24"/>
        </w:rPr>
        <w:t xml:space="preserve"> </w:t>
      </w:r>
      <w:r w:rsidR="009650A6" w:rsidRPr="00F47947">
        <w:rPr>
          <w:rFonts w:ascii="Euclid Circular A" w:hAnsi="Euclid Circular A"/>
          <w:color w:val="FF0000"/>
          <w:sz w:val="24"/>
          <w:szCs w:val="24"/>
        </w:rPr>
        <w:t>/</w:t>
      </w:r>
      <w:r w:rsidR="009650A6" w:rsidRPr="00F47947">
        <w:rPr>
          <w:rFonts w:ascii="Euclid Circular A" w:hAnsi="Euclid Circular A"/>
          <w:color w:val="000000" w:themeColor="text1"/>
          <w:sz w:val="24"/>
          <w:szCs w:val="24"/>
        </w:rPr>
        <w:t xml:space="preserve"> </w:t>
      </w:r>
      <w:r w:rsidR="00800B6C" w:rsidRPr="00F47947">
        <w:rPr>
          <w:rFonts w:ascii="Euclid Circular A" w:hAnsi="Euclid Circular A"/>
          <w:color w:val="000000" w:themeColor="text1"/>
          <w:sz w:val="24"/>
          <w:szCs w:val="24"/>
        </w:rPr>
        <w:t>“</w:t>
      </w:r>
      <w:r w:rsidR="00800B6C" w:rsidRPr="00F47947">
        <w:rPr>
          <w:rFonts w:ascii="Euclid Circular A" w:hAnsi="Euclid Circular A"/>
          <w:b/>
          <w:bCs/>
          <w:color w:val="000000" w:themeColor="text1"/>
          <w:sz w:val="24"/>
          <w:szCs w:val="24"/>
        </w:rPr>
        <w:t xml:space="preserve">Hoeveel invloed </w:t>
      </w:r>
      <w:r w:rsidR="00940A84" w:rsidRPr="00F47947">
        <w:rPr>
          <w:rFonts w:ascii="Euclid Circular A" w:hAnsi="Euclid Circular A"/>
          <w:b/>
          <w:bCs/>
          <w:color w:val="000000" w:themeColor="text1"/>
          <w:sz w:val="24"/>
          <w:szCs w:val="24"/>
        </w:rPr>
        <w:t xml:space="preserve">hebben </w:t>
      </w:r>
      <w:r w:rsidR="00800B6C" w:rsidRPr="00F47947">
        <w:rPr>
          <w:rFonts w:ascii="Euclid Circular A" w:hAnsi="Euclid Circular A"/>
          <w:b/>
          <w:bCs/>
          <w:color w:val="000000" w:themeColor="text1"/>
          <w:sz w:val="24"/>
          <w:szCs w:val="24"/>
        </w:rPr>
        <w:t xml:space="preserve">digitale multimedia op </w:t>
      </w:r>
      <w:r w:rsidR="00940A84" w:rsidRPr="00F47947">
        <w:rPr>
          <w:rFonts w:ascii="Euclid Circular A" w:hAnsi="Euclid Circular A"/>
          <w:b/>
          <w:bCs/>
          <w:color w:val="000000" w:themeColor="text1"/>
          <w:sz w:val="24"/>
          <w:szCs w:val="24"/>
        </w:rPr>
        <w:t>esthetiek-gerelateerde geloofwaardigheidsbeoordelingen</w:t>
      </w:r>
      <w:r w:rsidR="00800B6C" w:rsidRPr="00F47947">
        <w:rPr>
          <w:rFonts w:ascii="Euclid Circular A" w:hAnsi="Euclid Circular A"/>
          <w:b/>
          <w:bCs/>
          <w:color w:val="000000" w:themeColor="text1"/>
          <w:sz w:val="24"/>
          <w:szCs w:val="24"/>
        </w:rPr>
        <w:t>?</w:t>
      </w:r>
      <w:r w:rsidR="00800B6C" w:rsidRPr="00F47947">
        <w:rPr>
          <w:rFonts w:ascii="Euclid Circular A" w:hAnsi="Euclid Circular A"/>
          <w:color w:val="000000" w:themeColor="text1"/>
          <w:sz w:val="24"/>
          <w:szCs w:val="24"/>
        </w:rPr>
        <w:t>”</w:t>
      </w:r>
    </w:p>
    <w:p w14:paraId="07CBC639" w14:textId="77777777" w:rsidR="00A87F89" w:rsidRPr="00F47947" w:rsidRDefault="00A87F89" w:rsidP="008D5F95">
      <w:pPr>
        <w:spacing w:line="360" w:lineRule="auto"/>
        <w:ind w:firstLine="720"/>
        <w:rPr>
          <w:rFonts w:ascii="Euclid Circular A" w:hAnsi="Euclid Circular A"/>
          <w:color w:val="000000" w:themeColor="text1"/>
          <w:sz w:val="24"/>
          <w:szCs w:val="24"/>
        </w:rPr>
      </w:pPr>
    </w:p>
    <w:p w14:paraId="296D0AC6" w14:textId="2D631BEF" w:rsidR="00380CFB" w:rsidRPr="00F47947" w:rsidRDefault="00B50E2A" w:rsidP="004421D4">
      <w:pPr>
        <w:pStyle w:val="Heading2"/>
        <w:spacing w:line="360" w:lineRule="auto"/>
        <w:jc w:val="both"/>
        <w:rPr>
          <w:rFonts w:ascii="Euclid Circular A Semibold" w:hAnsi="Euclid Circular A Semibold"/>
          <w:color w:val="000000" w:themeColor="text1"/>
          <w:sz w:val="24"/>
          <w:szCs w:val="24"/>
        </w:rPr>
      </w:pPr>
      <w:bookmarkStart w:id="7" w:name="_Toc193112236"/>
      <w:r w:rsidRPr="00F47947">
        <w:rPr>
          <w:rFonts w:ascii="Euclid Circular A Semibold" w:hAnsi="Euclid Circular A Semibold"/>
          <w:color w:val="000000" w:themeColor="text1"/>
          <w:sz w:val="24"/>
          <w:szCs w:val="24"/>
        </w:rPr>
        <w:t xml:space="preserve">2.3 </w:t>
      </w:r>
      <w:r w:rsidR="00107B12" w:rsidRPr="00F47947">
        <w:rPr>
          <w:rFonts w:ascii="Euclid Circular A Semibold" w:hAnsi="Euclid Circular A Semibold"/>
          <w:color w:val="000000" w:themeColor="text1"/>
          <w:sz w:val="24"/>
          <w:szCs w:val="24"/>
        </w:rPr>
        <w:t xml:space="preserve">Journalistieke </w:t>
      </w:r>
      <w:r w:rsidR="001279DA" w:rsidRPr="00F47947">
        <w:rPr>
          <w:rFonts w:ascii="Euclid Circular A Semibold" w:hAnsi="Euclid Circular A Semibold"/>
          <w:color w:val="000000" w:themeColor="text1"/>
          <w:sz w:val="24"/>
          <w:szCs w:val="24"/>
        </w:rPr>
        <w:t>interventies</w:t>
      </w:r>
      <w:r w:rsidR="00107B12" w:rsidRPr="00F47947">
        <w:rPr>
          <w:rFonts w:ascii="Euclid Circular A Semibold" w:hAnsi="Euclid Circular A Semibold"/>
          <w:color w:val="000000" w:themeColor="text1"/>
          <w:sz w:val="24"/>
          <w:szCs w:val="24"/>
        </w:rPr>
        <w:t xml:space="preserve"> en geloofwaardigheid</w:t>
      </w:r>
      <w:bookmarkEnd w:id="7"/>
    </w:p>
    <w:p w14:paraId="5FDB97DF" w14:textId="52CBDB43" w:rsidR="00F95F65" w:rsidRPr="00F47947" w:rsidRDefault="004C4FBA" w:rsidP="005A1472">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w:t>
      </w:r>
      <w:r w:rsidR="003969A4" w:rsidRPr="00F47947">
        <w:rPr>
          <w:rFonts w:ascii="Euclid Circular A" w:hAnsi="Euclid Circular A"/>
          <w:color w:val="000000" w:themeColor="text1"/>
          <w:sz w:val="24"/>
          <w:szCs w:val="24"/>
        </w:rPr>
        <w:t>verschillende</w:t>
      </w:r>
      <w:r w:rsidRPr="00F47947">
        <w:rPr>
          <w:rFonts w:ascii="Euclid Circular A" w:hAnsi="Euclid Circular A"/>
          <w:color w:val="000000" w:themeColor="text1"/>
          <w:sz w:val="24"/>
          <w:szCs w:val="24"/>
        </w:rPr>
        <w:t xml:space="preserve"> interventies</w:t>
      </w:r>
      <w:r w:rsidR="00163B6E" w:rsidRPr="00F47947">
        <w:rPr>
          <w:rFonts w:ascii="Euclid Circular A" w:hAnsi="Euclid Circular A"/>
          <w:color w:val="000000" w:themeColor="text1"/>
          <w:sz w:val="24"/>
          <w:szCs w:val="24"/>
        </w:rPr>
        <w:t xml:space="preserve">, </w:t>
      </w:r>
      <w:r w:rsidR="00F95F65" w:rsidRPr="00F47947">
        <w:rPr>
          <w:rFonts w:ascii="Euclid Circular A" w:hAnsi="Euclid Circular A"/>
          <w:color w:val="000000" w:themeColor="text1"/>
          <w:sz w:val="24"/>
          <w:szCs w:val="24"/>
        </w:rPr>
        <w:t xml:space="preserve">om vertrouwen en betrokkenheid bij het publiek te vergroten. Naast de digitale longread, die het centrale onderzoeksonderwerp van deze studie vormt, </w:t>
      </w:r>
      <w:r w:rsidR="004842F0" w:rsidRPr="00F47947">
        <w:rPr>
          <w:rFonts w:ascii="Euclid Circular A" w:hAnsi="Euclid Circular A"/>
          <w:color w:val="000000" w:themeColor="text1"/>
          <w:sz w:val="24"/>
          <w:szCs w:val="24"/>
        </w:rPr>
        <w:t>worden hier drie andere</w:t>
      </w:r>
      <w:r w:rsidR="00F95F65" w:rsidRPr="00F47947">
        <w:rPr>
          <w:rFonts w:ascii="Euclid Circular A" w:hAnsi="Euclid Circular A"/>
          <w:color w:val="000000" w:themeColor="text1"/>
          <w:sz w:val="24"/>
          <w:szCs w:val="24"/>
        </w:rPr>
        <w:t xml:space="preserve"> belangrijke vormen van journalistieke interventies besproken: transparantie, bewijsvoering en extensies.</w:t>
      </w:r>
    </w:p>
    <w:p w14:paraId="30EAD81C" w14:textId="27436738" w:rsidR="004B6A00" w:rsidRPr="00F47947" w:rsidRDefault="004B6A00" w:rsidP="00F95F65">
      <w:pPr>
        <w:spacing w:line="360" w:lineRule="auto"/>
        <w:jc w:val="both"/>
        <w:rPr>
          <w:rFonts w:ascii="Euclid Circular A Semibold" w:hAnsi="Euclid Circular A Semibold"/>
          <w:sz w:val="24"/>
          <w:szCs w:val="24"/>
        </w:rPr>
      </w:pPr>
      <w:r w:rsidRPr="00F47947">
        <w:rPr>
          <w:rFonts w:ascii="Euclid Circular A Semibold" w:hAnsi="Euclid Circular A Semibold"/>
          <w:sz w:val="24"/>
          <w:szCs w:val="24"/>
        </w:rPr>
        <w:t xml:space="preserve">2.3.1 </w:t>
      </w:r>
      <w:r w:rsidR="008E3BF6" w:rsidRPr="00F47947">
        <w:rPr>
          <w:rFonts w:ascii="Euclid Circular A Semibold" w:hAnsi="Euclid Circular A Semibold"/>
          <w:sz w:val="24"/>
          <w:szCs w:val="24"/>
        </w:rPr>
        <w:t xml:space="preserve">De implementatie van transparantie </w:t>
      </w:r>
    </w:p>
    <w:p w14:paraId="120B7F25" w14:textId="687E8F0A" w:rsidR="00F94CB5" w:rsidRPr="00F47947" w:rsidRDefault="004072C1" w:rsidP="004B6A0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w:t>
      </w:r>
      <w:r w:rsidR="008E3BF6" w:rsidRPr="00F47947">
        <w:rPr>
          <w:rFonts w:ascii="Euclid Circular A" w:hAnsi="Euclid Circular A"/>
          <w:color w:val="000000" w:themeColor="text1"/>
          <w:sz w:val="24"/>
          <w:szCs w:val="24"/>
        </w:rPr>
        <w:t>n de journalistiek zoals het delen van informatie over redactionele processen</w:t>
      </w:r>
      <w:r w:rsidR="00124EC2" w:rsidRPr="00F47947">
        <w:rPr>
          <w:rFonts w:ascii="Euclid Circular A" w:hAnsi="Euclid Circular A"/>
          <w:color w:val="000000" w:themeColor="text1"/>
          <w:sz w:val="24"/>
          <w:szCs w:val="24"/>
        </w:rPr>
        <w:t xml:space="preserve"> </w:t>
      </w:r>
      <w:r w:rsidR="008E3BF6" w:rsidRPr="00F47947">
        <w:rPr>
          <w:rFonts w:ascii="Euclid Circular A" w:hAnsi="Euclid Circular A"/>
          <w:color w:val="000000" w:themeColor="text1"/>
          <w:sz w:val="24"/>
          <w:szCs w:val="24"/>
        </w:rPr>
        <w:t>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w:t>
      </w:r>
      <w:r w:rsidR="0060001C" w:rsidRPr="00F47947">
        <w:rPr>
          <w:rFonts w:ascii="Euclid Circular A" w:hAnsi="Euclid Circular A"/>
          <w:color w:val="000000" w:themeColor="text1"/>
          <w:sz w:val="24"/>
          <w:szCs w:val="24"/>
        </w:rPr>
        <w:t>: p.1501-1503</w:t>
      </w:r>
      <w:r w:rsidR="008E3BF6" w:rsidRPr="00F47947">
        <w:rPr>
          <w:rFonts w:ascii="Euclid Circular A" w:hAnsi="Euclid Circular A"/>
          <w:color w:val="000000" w:themeColor="text1"/>
          <w:sz w:val="24"/>
          <w:szCs w:val="24"/>
        </w:rPr>
        <w:t xml:space="preserve">). </w:t>
      </w:r>
      <w:r w:rsidR="00C4468D" w:rsidRPr="00F47947">
        <w:rPr>
          <w:rFonts w:ascii="Euclid Circular A" w:hAnsi="Euclid Circular A"/>
          <w:color w:val="000000" w:themeColor="text1"/>
          <w:sz w:val="24"/>
          <w:szCs w:val="24"/>
        </w:rPr>
        <w:t>H</w:t>
      </w:r>
      <w:r w:rsidR="00945C08" w:rsidRPr="00F47947">
        <w:rPr>
          <w:rFonts w:ascii="Euclid Circular A" w:hAnsi="Euclid Circular A"/>
          <w:color w:val="000000" w:themeColor="text1"/>
          <w:sz w:val="24"/>
          <w:szCs w:val="24"/>
        </w:rPr>
        <w:t xml:space="preserve">et onderzoek </w:t>
      </w:r>
      <w:r w:rsidR="00833BEF" w:rsidRPr="00F47947">
        <w:rPr>
          <w:rFonts w:ascii="Euclid Circular A" w:hAnsi="Euclid Circular A"/>
          <w:color w:val="000000" w:themeColor="text1"/>
          <w:sz w:val="24"/>
          <w:szCs w:val="24"/>
        </w:rPr>
        <w:t xml:space="preserve">bestaande uit twee studies, </w:t>
      </w:r>
      <w:r w:rsidR="00256461" w:rsidRPr="00F47947">
        <w:rPr>
          <w:rFonts w:ascii="Euclid Circular A" w:hAnsi="Euclid Circular A"/>
          <w:color w:val="000000" w:themeColor="text1"/>
          <w:sz w:val="24"/>
          <w:szCs w:val="24"/>
        </w:rPr>
        <w:t xml:space="preserve"> </w:t>
      </w:r>
      <w:r w:rsidR="0060001C" w:rsidRPr="00F47947">
        <w:rPr>
          <w:rFonts w:ascii="Euclid Circular A" w:hAnsi="Euclid Circular A"/>
          <w:color w:val="000000" w:themeColor="text1"/>
          <w:sz w:val="24"/>
          <w:szCs w:val="24"/>
        </w:rPr>
        <w:t xml:space="preserve">waar eerst deelnemers </w:t>
      </w:r>
      <w:r w:rsidR="006F0389" w:rsidRPr="00F47947">
        <w:rPr>
          <w:rFonts w:ascii="Euclid Circular A" w:hAnsi="Euclid Circular A"/>
          <w:color w:val="000000" w:themeColor="text1"/>
          <w:sz w:val="24"/>
          <w:szCs w:val="24"/>
        </w:rPr>
        <w:t xml:space="preserve">deelnamen </w:t>
      </w:r>
      <w:r w:rsidR="0060001C" w:rsidRPr="00F47947">
        <w:rPr>
          <w:rFonts w:ascii="Euclid Circular A" w:hAnsi="Euclid Circular A"/>
          <w:color w:val="000000" w:themeColor="text1"/>
          <w:sz w:val="24"/>
          <w:szCs w:val="24"/>
        </w:rPr>
        <w:t>via MTurk</w:t>
      </w:r>
      <w:r w:rsidR="00230B9D" w:rsidRPr="00F47947">
        <w:rPr>
          <w:rStyle w:val="FootnoteReference"/>
          <w:rFonts w:ascii="Euclid Circular A" w:hAnsi="Euclid Circular A"/>
          <w:color w:val="000000" w:themeColor="text1"/>
          <w:sz w:val="24"/>
          <w:szCs w:val="24"/>
        </w:rPr>
        <w:footnoteReference w:id="3"/>
      </w:r>
      <w:r w:rsidR="0060001C" w:rsidRPr="00F47947">
        <w:rPr>
          <w:rFonts w:ascii="Euclid Circular A" w:hAnsi="Euclid Circular A"/>
          <w:color w:val="000000" w:themeColor="text1"/>
          <w:sz w:val="24"/>
          <w:szCs w:val="24"/>
        </w:rPr>
        <w:t xml:space="preserve"> </w:t>
      </w:r>
      <w:r w:rsidR="006F0389" w:rsidRPr="00F47947">
        <w:rPr>
          <w:rFonts w:ascii="Euclid Circular A" w:hAnsi="Euclid Circular A"/>
          <w:color w:val="000000" w:themeColor="text1"/>
          <w:sz w:val="24"/>
          <w:szCs w:val="24"/>
        </w:rPr>
        <w:t xml:space="preserve">aan een online experiment met een between-subjects ontwerp waarbij respondenten willekeurig werden toegewezen aan verschillende behandelingen met daarbij verschillende niveaus van transparantie. </w:t>
      </w:r>
      <w:r w:rsidR="0016588C" w:rsidRPr="00F47947">
        <w:rPr>
          <w:rFonts w:ascii="Euclid Circular A" w:hAnsi="Euclid Circular A"/>
          <w:color w:val="000000" w:themeColor="text1"/>
          <w:sz w:val="24"/>
          <w:szCs w:val="24"/>
        </w:rPr>
        <w:t xml:space="preserve">Om te onderzoeken verschillende vormen van transparantie het vertrouwen van nieuwsconsumenten </w:t>
      </w:r>
      <w:r w:rsidR="002068C5" w:rsidRPr="00F47947">
        <w:rPr>
          <w:rFonts w:ascii="Euclid Circular A" w:hAnsi="Euclid Circular A"/>
          <w:color w:val="000000" w:themeColor="text1"/>
          <w:sz w:val="24"/>
          <w:szCs w:val="24"/>
        </w:rPr>
        <w:t>beïnvloeden.</w:t>
      </w:r>
      <w:r w:rsidR="00C423D2" w:rsidRPr="00F47947">
        <w:rPr>
          <w:rFonts w:ascii="Euclid Circular A" w:hAnsi="Euclid Circular A"/>
          <w:color w:val="000000" w:themeColor="text1"/>
          <w:sz w:val="24"/>
          <w:szCs w:val="24"/>
        </w:rPr>
        <w:t xml:space="preserve"> </w:t>
      </w:r>
      <w:r w:rsidR="00022815" w:rsidRPr="00F47947">
        <w:rPr>
          <w:rFonts w:ascii="Euclid Circular A" w:hAnsi="Euclid Circular A"/>
          <w:color w:val="000000" w:themeColor="text1"/>
          <w:sz w:val="24"/>
          <w:szCs w:val="24"/>
        </w:rPr>
        <w:t>Hierop c</w:t>
      </w:r>
      <w:r w:rsidR="00945C08" w:rsidRPr="00F47947">
        <w:rPr>
          <w:rFonts w:ascii="Euclid Circular A" w:hAnsi="Euclid Circular A"/>
          <w:color w:val="000000" w:themeColor="text1"/>
          <w:sz w:val="24"/>
          <w:szCs w:val="24"/>
        </w:rPr>
        <w:t>oncludeerde</w:t>
      </w:r>
      <w:r w:rsidR="006F0389" w:rsidRPr="00F47947">
        <w:rPr>
          <w:rFonts w:ascii="Euclid Circular A" w:hAnsi="Euclid Circular A"/>
          <w:color w:val="000000" w:themeColor="text1"/>
          <w:sz w:val="24"/>
          <w:szCs w:val="24"/>
        </w:rPr>
        <w:t xml:space="preserve"> </w:t>
      </w:r>
      <w:r w:rsidR="006F0389" w:rsidRPr="00F47947">
        <w:rPr>
          <w:rFonts w:ascii="Euclid Circular A" w:hAnsi="Euclid Circular A"/>
          <w:color w:val="000000" w:themeColor="text1"/>
          <w:sz w:val="24"/>
          <w:szCs w:val="24"/>
        </w:rPr>
        <w:lastRenderedPageBreak/>
        <w:t>experiment één</w:t>
      </w:r>
      <w:r w:rsidR="00945C08" w:rsidRPr="00F47947">
        <w:rPr>
          <w:rFonts w:ascii="Euclid Circular A" w:hAnsi="Euclid Circular A"/>
          <w:color w:val="000000" w:themeColor="text1"/>
          <w:sz w:val="24"/>
          <w:szCs w:val="24"/>
        </w:rPr>
        <w:t xml:space="preserve"> dat transparantie weinig tot geen effect had op de perceptie van </w:t>
      </w:r>
      <w:r w:rsidR="00636796" w:rsidRPr="00F47947">
        <w:rPr>
          <w:rFonts w:ascii="Euclid Circular A" w:hAnsi="Euclid Circular A"/>
          <w:color w:val="000000" w:themeColor="text1"/>
          <w:sz w:val="24"/>
          <w:szCs w:val="24"/>
        </w:rPr>
        <w:t>geloofwaardigheid</w:t>
      </w:r>
      <w:r w:rsidR="00945C08" w:rsidRPr="00F47947">
        <w:rPr>
          <w:rFonts w:ascii="Euclid Circular A" w:hAnsi="Euclid Circular A"/>
          <w:color w:val="000000" w:themeColor="text1"/>
          <w:sz w:val="24"/>
          <w:szCs w:val="24"/>
        </w:rPr>
        <w:t xml:space="preserve"> bij nieuwsconsumenten, wat de resultaten van andere experimentele studies weerspiegelt.</w:t>
      </w:r>
      <w:r w:rsidR="00295559" w:rsidRPr="00F47947">
        <w:rPr>
          <w:rFonts w:ascii="Euclid Circular A" w:hAnsi="Euclid Circular A"/>
          <w:color w:val="000000" w:themeColor="text1"/>
          <w:sz w:val="24"/>
          <w:szCs w:val="24"/>
        </w:rPr>
        <w:t xml:space="preserve"> Zoals ook beschreven staat in het </w:t>
      </w:r>
      <w:r w:rsidR="004415CF" w:rsidRPr="00F47947">
        <w:rPr>
          <w:rFonts w:ascii="Euclid Circular A" w:hAnsi="Euclid Circular A"/>
          <w:color w:val="000000" w:themeColor="text1"/>
          <w:sz w:val="24"/>
          <w:szCs w:val="24"/>
        </w:rPr>
        <w:t xml:space="preserve">wetenschappelijke artikel ‘Rituals of Transparency’ van Karlsson (2010) en </w:t>
      </w:r>
      <w:r w:rsidR="00295559" w:rsidRPr="00F47947">
        <w:rPr>
          <w:rFonts w:ascii="Euclid Circular A" w:hAnsi="Euclid Circular A"/>
          <w:color w:val="000000" w:themeColor="text1"/>
          <w:sz w:val="24"/>
          <w:szCs w:val="24"/>
        </w:rPr>
        <w:t xml:space="preserve">boek </w:t>
      </w:r>
      <w:r w:rsidR="000069FD" w:rsidRPr="00F47947">
        <w:rPr>
          <w:rFonts w:ascii="Euclid Circular A" w:hAnsi="Euclid Circular A"/>
          <w:color w:val="000000" w:themeColor="text1"/>
          <w:sz w:val="24"/>
          <w:szCs w:val="24"/>
        </w:rPr>
        <w:t>‘</w:t>
      </w:r>
      <w:r w:rsidR="00295559" w:rsidRPr="00F47947">
        <w:rPr>
          <w:rFonts w:ascii="Euclid Circular A" w:hAnsi="Euclid Circular A"/>
          <w:color w:val="000000" w:themeColor="text1"/>
          <w:sz w:val="24"/>
          <w:szCs w:val="24"/>
        </w:rPr>
        <w:t>Transparency and Journalism</w:t>
      </w:r>
      <w:r w:rsidR="000069FD" w:rsidRPr="00F47947">
        <w:rPr>
          <w:rFonts w:ascii="Euclid Circular A" w:hAnsi="Euclid Circular A"/>
          <w:color w:val="000000" w:themeColor="text1"/>
          <w:sz w:val="24"/>
          <w:szCs w:val="24"/>
        </w:rPr>
        <w:t>’</w:t>
      </w:r>
      <w:r w:rsidR="00295559" w:rsidRPr="00F47947">
        <w:rPr>
          <w:rFonts w:ascii="Euclid Circular A" w:hAnsi="Euclid Circular A"/>
          <w:color w:val="000000" w:themeColor="text1"/>
          <w:sz w:val="24"/>
          <w:szCs w:val="24"/>
        </w:rPr>
        <w:t xml:space="preserve"> van Karlsson (2022)</w:t>
      </w:r>
      <w:r w:rsidR="00AF602A" w:rsidRPr="00F47947">
        <w:rPr>
          <w:rFonts w:ascii="Euclid Circular A" w:hAnsi="Euclid Circular A"/>
          <w:color w:val="000000" w:themeColor="text1"/>
          <w:sz w:val="24"/>
          <w:szCs w:val="24"/>
        </w:rPr>
        <w:t xml:space="preserve">, </w:t>
      </w:r>
      <w:r w:rsidR="000D3595" w:rsidRPr="00F47947">
        <w:rPr>
          <w:rFonts w:ascii="Euclid Circular A" w:hAnsi="Euclid Circular A"/>
          <w:color w:val="000000" w:themeColor="text1"/>
          <w:sz w:val="24"/>
          <w:szCs w:val="24"/>
        </w:rPr>
        <w:t>hij beschrijft</w:t>
      </w:r>
      <w:r w:rsidR="00BB2D63" w:rsidRPr="00F47947">
        <w:rPr>
          <w:rFonts w:ascii="Euclid Circular A" w:hAnsi="Euclid Circular A"/>
          <w:color w:val="000000" w:themeColor="text1"/>
          <w:sz w:val="24"/>
          <w:szCs w:val="24"/>
        </w:rPr>
        <w:t xml:space="preserve"> </w:t>
      </w:r>
      <w:r w:rsidR="000D3595" w:rsidRPr="00F47947">
        <w:rPr>
          <w:rFonts w:ascii="Euclid Circular A" w:hAnsi="Euclid Circular A"/>
          <w:color w:val="000000" w:themeColor="text1"/>
          <w:sz w:val="24"/>
          <w:szCs w:val="24"/>
        </w:rPr>
        <w:t>dat: “</w:t>
      </w:r>
      <w:r w:rsidR="004D0109" w:rsidRPr="00F47947">
        <w:rPr>
          <w:rFonts w:ascii="Euclid Circular A" w:hAnsi="Euclid Circular A"/>
          <w:color w:val="000000" w:themeColor="text1"/>
          <w:sz w:val="24"/>
          <w:szCs w:val="24"/>
        </w:rPr>
        <w:t>Participatory transparency comprises forms of openness where the users are ‘being invited to participate in different stages in the news production process</w:t>
      </w:r>
      <w:r w:rsidR="000D3595" w:rsidRPr="00F47947">
        <w:rPr>
          <w:rFonts w:ascii="Euclid Circular A" w:hAnsi="Euclid Circular A"/>
          <w:color w:val="000000" w:themeColor="text1"/>
          <w:sz w:val="24"/>
          <w:szCs w:val="24"/>
        </w:rPr>
        <w:t>” (</w:t>
      </w:r>
      <w:r w:rsidR="002B4C0A" w:rsidRPr="00F47947">
        <w:rPr>
          <w:rFonts w:ascii="Euclid Circular A" w:hAnsi="Euclid Circular A"/>
          <w:color w:val="000000" w:themeColor="text1"/>
          <w:sz w:val="24"/>
          <w:szCs w:val="24"/>
        </w:rPr>
        <w:t>Karlsson, 2010: p.</w:t>
      </w:r>
      <w:r w:rsidR="00FB2634" w:rsidRPr="00F47947">
        <w:rPr>
          <w:rFonts w:ascii="Euclid Circular A" w:hAnsi="Euclid Circular A"/>
          <w:color w:val="000000" w:themeColor="text1"/>
          <w:sz w:val="24"/>
          <w:szCs w:val="24"/>
        </w:rPr>
        <w:t xml:space="preserve"> 538</w:t>
      </w:r>
      <w:r w:rsidR="00FA5A10" w:rsidRPr="00F47947">
        <w:rPr>
          <w:rFonts w:ascii="Euclid Circular A" w:hAnsi="Euclid Circular A"/>
          <w:color w:val="000000" w:themeColor="text1"/>
          <w:sz w:val="24"/>
          <w:szCs w:val="24"/>
        </w:rPr>
        <w:t>-543</w:t>
      </w:r>
      <w:r w:rsidR="00FB2634" w:rsidRPr="00F47947">
        <w:rPr>
          <w:rFonts w:ascii="Euclid Circular A" w:hAnsi="Euclid Circular A"/>
          <w:color w:val="000000" w:themeColor="text1"/>
          <w:sz w:val="24"/>
          <w:szCs w:val="24"/>
        </w:rPr>
        <w:t>;</w:t>
      </w:r>
      <w:r w:rsidR="002B4C0A" w:rsidRPr="00F47947">
        <w:rPr>
          <w:rFonts w:ascii="Euclid Circular A" w:hAnsi="Euclid Circular A"/>
          <w:color w:val="000000" w:themeColor="text1"/>
          <w:sz w:val="24"/>
          <w:szCs w:val="24"/>
        </w:rPr>
        <w:t xml:space="preserve"> </w:t>
      </w:r>
      <w:r w:rsidR="00032E8B" w:rsidRPr="00F47947">
        <w:rPr>
          <w:rFonts w:ascii="Euclid Circular A" w:hAnsi="Euclid Circular A"/>
          <w:color w:val="000000" w:themeColor="text1"/>
          <w:sz w:val="24"/>
          <w:szCs w:val="24"/>
        </w:rPr>
        <w:t xml:space="preserve">Karlsson, 2022: </w:t>
      </w:r>
      <w:r w:rsidR="000D3595" w:rsidRPr="00F47947">
        <w:rPr>
          <w:rFonts w:ascii="Euclid Circular A" w:hAnsi="Euclid Circular A"/>
          <w:color w:val="000000" w:themeColor="text1"/>
          <w:sz w:val="24"/>
          <w:szCs w:val="24"/>
        </w:rPr>
        <w:t>p. 5)</w:t>
      </w:r>
      <w:r w:rsidR="00C56E21" w:rsidRPr="00F47947">
        <w:rPr>
          <w:rFonts w:ascii="Euclid Circular A" w:hAnsi="Euclid Circular A"/>
          <w:color w:val="000000" w:themeColor="text1"/>
          <w:sz w:val="24"/>
          <w:szCs w:val="24"/>
        </w:rPr>
        <w:t>. Wat juist zou betekenen dat transparantie en vertrouwen tegenstrijdig kunnen zijn</w:t>
      </w:r>
      <w:r w:rsidR="00C40D41" w:rsidRPr="00F47947">
        <w:rPr>
          <w:rFonts w:ascii="Euclid Circular A" w:hAnsi="Euclid Circular A"/>
          <w:color w:val="000000" w:themeColor="text1"/>
          <w:sz w:val="24"/>
          <w:szCs w:val="24"/>
        </w:rPr>
        <w:t>.</w:t>
      </w:r>
      <w:r w:rsidR="00C56E21" w:rsidRPr="00F47947">
        <w:rPr>
          <w:rFonts w:ascii="Euclid Circular A" w:hAnsi="Euclid Circular A"/>
          <w:color w:val="000000" w:themeColor="text1"/>
          <w:sz w:val="24"/>
          <w:szCs w:val="24"/>
        </w:rPr>
        <w:t xml:space="preserve"> </w:t>
      </w:r>
      <w:r w:rsidR="00C40D41" w:rsidRPr="00F47947">
        <w:rPr>
          <w:rFonts w:ascii="Euclid Circular A" w:hAnsi="Euclid Circular A"/>
          <w:color w:val="000000" w:themeColor="text1"/>
          <w:sz w:val="24"/>
          <w:szCs w:val="24"/>
        </w:rPr>
        <w:t>A</w:t>
      </w:r>
      <w:r w:rsidR="00C56E21" w:rsidRPr="00F47947">
        <w:rPr>
          <w:rFonts w:ascii="Euclid Circular A" w:hAnsi="Euclid Circular A"/>
          <w:color w:val="000000" w:themeColor="text1"/>
          <w:sz w:val="24"/>
          <w:szCs w:val="24"/>
        </w:rPr>
        <w:t>ls publiek ziet hoe onzeker en subjectief journalistieke beslissingen soms zijn, kan dat juist twijfel zaaien in plaats van vertrouwen opbouwen</w:t>
      </w:r>
      <w:r w:rsidR="00BD59DF" w:rsidRPr="00F47947">
        <w:rPr>
          <w:rFonts w:ascii="Euclid Circular A" w:hAnsi="Euclid Circular A"/>
          <w:color w:val="000000" w:themeColor="text1"/>
          <w:sz w:val="24"/>
          <w:szCs w:val="24"/>
        </w:rPr>
        <w:t xml:space="preserve"> </w:t>
      </w:r>
      <w:r w:rsidR="00BD59DF" w:rsidRPr="00F47947">
        <w:rPr>
          <w:rFonts w:ascii="Euclid Circular A" w:hAnsi="Euclid Circular A"/>
          <w:color w:val="000000" w:themeColor="text1"/>
          <w:sz w:val="24"/>
          <w:szCs w:val="24"/>
        </w:rPr>
        <w:fldChar w:fldCharType="begin"/>
      </w:r>
      <w:r w:rsidR="00BD59DF" w:rsidRPr="00F47947">
        <w:rPr>
          <w:rFonts w:ascii="Euclid Circular A" w:hAnsi="Euclid Circular A"/>
          <w:color w:val="000000" w:themeColor="text1"/>
          <w:sz w:val="24"/>
          <w:szCs w:val="24"/>
        </w:rPr>
        <w:instrText xml:space="preserve"> ADDIN ZOTERO_ITEM CSL_CITATION {"citationID":"ZPLdmI1o","properties":{"formattedCitation":"(Karlsson, 2010, 2022)","plainCitation":"(Karlsson, 2010, 2022)","noteIndex":0},"citationItems":[{"id":128,"uris":["http://zotero.org/users/local/JYrcCqg2/items/2SXLTT4H"],"itemData":{"id":128,"type":"article-journal","abstract":"Transparency has been suggested as a new norm in journalism. However, few studies have investigated how the overarching notion of transparency is utilized in everyday news. The purpose of this study is to identify and compare how leading mainstream online news media in the United States, United Kingdom and Sweden make use of transparency techniques in news items. The results show that transparency has begun to affect online news but that current journalism practice is a long way from a fully fledged transparency norm.","container-title":"Journalism studies (London, England)","DOI":"10.1080/14616701003638400","ISSN":"1461-670X","issue":"4","language":"eng","note":"publisher: Taylor &amp; Francis Group","page":"535–545","source":"catalogue.leidenuniv.nl","title":"RITUALS OF TRANSPARENCY: Evaluating online news outlets' uses of transparency rituals in the United States, United Kingdom and Sweden","title-short":"RITUALS OF TRANSPARENCY","volume":"11","author":[{"family":"Karlsson","given":"Michael"}],"issued":{"date-parts":[["2010"]]},"citation-key":"karlssonRITUALSTRANSPARENCYEvaluating2010"}},{"id":127,"uris":["http://zotero.org/users/local/JYrcCqg2/items/FQNE4AWF"],"itemData":{"id":127,"type":"book","abstract":"$$CAbstract$$V\"This book offers a comprehensive, authoritative, and accessible introduction to journalistic transparency. Pulling from historical and theoretical perspectives, Transparency in Journalism explains the concept of transparency and its place in journalistic practice, offering a critical assessment of what transparency can and cannot offer to journalism. The author also reviews the key theoretical claims underlying transparency and how they have been researched in different parts of the world, ultimately proposing a communication model that can be used to study the concept of transparency across journalism research. Other topics discussed include the use of algorithmic forms of transparency, the limitations of the transparency myth, and suggestions for future avenues for research. Transparency and Journalism is an important resource for students and scholars in the field of journalism and media studies, as well as for journalists and researchers interested in delving into an ever-relevant topic for the field\"-- Provided by publisher., $$CNote$$V\"Routledge Focus\"--cover., $$CBiographical note$$VMichael Karlsson is professor in media and communication at Karlstad University, Sweden. His research interest lies primarily within digital journalism and his work has been widely published in journals such as Digital Journalism, Journalism Studies, Journalism, Journalism and Mass Communication Quarterly, Journal of Computer-Mediated Communication, and Communication Theory., Includes bibliographical references and index.","collection-title":"Disruptions : studies in digital journalism","event-place":"London ;","ISBN":"978-0-429-34064-2","language":"eng","publisher":"Routledge","publisher-place":"London ;","source":"catalogue.leidenuniv.nl","title":"Transparency and journalism: a critical appraisal of a disruptive norm","title-short":"Transparency and journalism","author":[{"family":"Karlsson","given":"Michael"}],"issued":{"date-parts":[["2022"]]},"citation-key":"karlssonTransparencyJournalismCritical2022"}}],"schema":"https://github.com/citation-style-language/schema/raw/master/csl-citation.json"} </w:instrText>
      </w:r>
      <w:r w:rsidR="00BD59DF" w:rsidRPr="00F47947">
        <w:rPr>
          <w:rFonts w:ascii="Euclid Circular A" w:hAnsi="Euclid Circular A"/>
          <w:color w:val="000000" w:themeColor="text1"/>
          <w:sz w:val="24"/>
          <w:szCs w:val="24"/>
        </w:rPr>
        <w:fldChar w:fldCharType="separate"/>
      </w:r>
      <w:r w:rsidR="00BD59DF" w:rsidRPr="00F47947">
        <w:rPr>
          <w:rFonts w:ascii="Euclid Circular A" w:hAnsi="Euclid Circular A"/>
          <w:sz w:val="24"/>
        </w:rPr>
        <w:t>(Karlsson, 2010, 2022)</w:t>
      </w:r>
      <w:r w:rsidR="00BD59DF" w:rsidRPr="00F47947">
        <w:rPr>
          <w:rFonts w:ascii="Euclid Circular A" w:hAnsi="Euclid Circular A"/>
          <w:color w:val="000000" w:themeColor="text1"/>
          <w:sz w:val="24"/>
          <w:szCs w:val="24"/>
        </w:rPr>
        <w:fldChar w:fldCharType="end"/>
      </w:r>
      <w:r w:rsidR="00C56E21" w:rsidRPr="00F47947">
        <w:rPr>
          <w:rFonts w:ascii="Euclid Circular A" w:hAnsi="Euclid Circular A"/>
          <w:color w:val="000000" w:themeColor="text1"/>
          <w:sz w:val="24"/>
          <w:szCs w:val="24"/>
        </w:rPr>
        <w:t>.</w:t>
      </w:r>
    </w:p>
    <w:p w14:paraId="65C46942" w14:textId="69A1D545" w:rsidR="00D16DC2" w:rsidRPr="00F47947" w:rsidRDefault="00945C08" w:rsidP="00F94CB5">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Metzger (2010), naar vertrouwen in immersieve digitale long</w:t>
      </w:r>
      <w:r w:rsidR="00AF125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form in de journalistiek te kijken.</w:t>
      </w:r>
      <w:r w:rsidR="00133EA1" w:rsidRPr="00F47947">
        <w:rPr>
          <w:rFonts w:ascii="Euclid Circular A" w:hAnsi="Euclid Circular A"/>
          <w:color w:val="000000" w:themeColor="text1"/>
          <w:sz w:val="24"/>
          <w:szCs w:val="24"/>
        </w:rPr>
        <w:t xml:space="preserve"> </w:t>
      </w:r>
    </w:p>
    <w:p w14:paraId="00AAAF15" w14:textId="77777777" w:rsidR="004B6A00" w:rsidRPr="00F47947" w:rsidRDefault="004B6A00" w:rsidP="0056595A">
      <w:pPr>
        <w:pStyle w:val="Heading3"/>
        <w:rPr>
          <w:rFonts w:ascii="Euclid Circular A Semibold" w:hAnsi="Euclid Circular A Semibold"/>
          <w:color w:val="auto"/>
          <w:sz w:val="24"/>
          <w:szCs w:val="24"/>
        </w:rPr>
      </w:pPr>
      <w:bookmarkStart w:id="8" w:name="_Toc193112237"/>
      <w:r w:rsidRPr="00F47947">
        <w:rPr>
          <w:rFonts w:ascii="Euclid Circular A Semibold" w:hAnsi="Euclid Circular A Semibold"/>
          <w:color w:val="auto"/>
          <w:sz w:val="24"/>
          <w:szCs w:val="24"/>
        </w:rPr>
        <w:t xml:space="preserve">2.3.2 </w:t>
      </w:r>
      <w:r w:rsidR="009C35FB" w:rsidRPr="00F47947">
        <w:rPr>
          <w:rFonts w:ascii="Euclid Circular A Semibold" w:hAnsi="Euclid Circular A Semibold"/>
          <w:color w:val="auto"/>
          <w:sz w:val="24"/>
          <w:szCs w:val="24"/>
        </w:rPr>
        <w:t>Implementeren van bewijs</w:t>
      </w:r>
      <w:bookmarkEnd w:id="8"/>
      <w:r w:rsidR="009C35FB" w:rsidRPr="00F47947">
        <w:rPr>
          <w:rFonts w:ascii="Euclid Circular A Semibold" w:hAnsi="Euclid Circular A Semibold"/>
          <w:color w:val="auto"/>
          <w:sz w:val="24"/>
          <w:szCs w:val="24"/>
        </w:rPr>
        <w:t xml:space="preserve"> </w:t>
      </w:r>
    </w:p>
    <w:p w14:paraId="46AD9DCA" w14:textId="577430FF" w:rsidR="009C35FB" w:rsidRPr="00F47947" w:rsidRDefault="00880762" w:rsidP="004B6A0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w:t>
      </w:r>
      <w:r w:rsidR="00F07DD1" w:rsidRPr="00F47947">
        <w:rPr>
          <w:rFonts w:ascii="Euclid Circular A" w:hAnsi="Euclid Circular A"/>
          <w:color w:val="000000" w:themeColor="text1"/>
          <w:sz w:val="24"/>
          <w:szCs w:val="24"/>
        </w:rPr>
        <w:t xml:space="preserve">eze interventie </w:t>
      </w:r>
      <w:r w:rsidR="00060AFC" w:rsidRPr="00F47947">
        <w:rPr>
          <w:rFonts w:ascii="Euclid Circular A" w:hAnsi="Euclid Circular A"/>
          <w:color w:val="000000" w:themeColor="text1"/>
          <w:sz w:val="24"/>
          <w:szCs w:val="24"/>
        </w:rPr>
        <w:t xml:space="preserve">betreft </w:t>
      </w:r>
      <w:r w:rsidR="00E05B30" w:rsidRPr="00F47947">
        <w:rPr>
          <w:rFonts w:ascii="Euclid Circular A" w:hAnsi="Euclid Circular A"/>
          <w:color w:val="000000" w:themeColor="text1"/>
          <w:sz w:val="24"/>
          <w:szCs w:val="24"/>
        </w:rPr>
        <w:t xml:space="preserve">het </w:t>
      </w:r>
      <w:r w:rsidRPr="00F47947">
        <w:rPr>
          <w:rFonts w:ascii="Euclid Circular A" w:hAnsi="Euclid Circular A"/>
          <w:color w:val="000000" w:themeColor="text1"/>
          <w:sz w:val="24"/>
          <w:szCs w:val="24"/>
        </w:rPr>
        <w:t>presenteren van bewijs i</w:t>
      </w:r>
      <w:r w:rsidR="009C35FB" w:rsidRPr="00F47947">
        <w:rPr>
          <w:rFonts w:ascii="Euclid Circular A" w:hAnsi="Euclid Circular A"/>
          <w:color w:val="000000" w:themeColor="text1"/>
          <w:sz w:val="24"/>
          <w:szCs w:val="24"/>
        </w:rPr>
        <w:t>n journalistiek voor het cultiveren van geloofwaardigheid. Hier</w:t>
      </w:r>
      <w:r w:rsidR="00370BC4" w:rsidRPr="00F47947">
        <w:rPr>
          <w:rFonts w:ascii="Euclid Circular A" w:hAnsi="Euclid Circular A"/>
          <w:color w:val="000000" w:themeColor="text1"/>
          <w:sz w:val="24"/>
          <w:szCs w:val="24"/>
        </w:rPr>
        <w:t>voor</w:t>
      </w:r>
      <w:r w:rsidR="009C35FB" w:rsidRPr="00F47947">
        <w:rPr>
          <w:rFonts w:ascii="Euclid Circular A" w:hAnsi="Euclid Circular A"/>
          <w:color w:val="000000" w:themeColor="text1"/>
          <w:sz w:val="24"/>
          <w:szCs w:val="24"/>
        </w:rPr>
        <w:t xml:space="preserve"> onderzoeken Henken et al (2020) </w:t>
      </w:r>
      <w:r w:rsidR="00414584" w:rsidRPr="00F47947">
        <w:rPr>
          <w:rFonts w:ascii="Euclid Circular A" w:hAnsi="Euclid Circular A"/>
          <w:color w:val="000000" w:themeColor="text1"/>
          <w:sz w:val="24"/>
          <w:szCs w:val="24"/>
        </w:rPr>
        <w:t xml:space="preserve">met een </w:t>
      </w:r>
      <w:r w:rsidR="007D4684" w:rsidRPr="00F47947">
        <w:rPr>
          <w:rFonts w:ascii="Euclid Circular A" w:hAnsi="Euclid Circular A"/>
          <w:color w:val="000000" w:themeColor="text1"/>
          <w:sz w:val="24"/>
          <w:szCs w:val="24"/>
        </w:rPr>
        <w:t xml:space="preserve">online </w:t>
      </w:r>
      <w:r w:rsidR="00414584" w:rsidRPr="00F47947">
        <w:rPr>
          <w:rFonts w:ascii="Euclid Circular A" w:hAnsi="Euclid Circular A"/>
          <w:color w:val="000000" w:themeColor="text1"/>
          <w:sz w:val="24"/>
          <w:szCs w:val="24"/>
        </w:rPr>
        <w:t xml:space="preserve">experiment </w:t>
      </w:r>
      <w:r w:rsidR="009C35FB" w:rsidRPr="00F47947">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F47947"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lastRenderedPageBreak/>
        <w:t>Wetenschappelijke bronnen</w:t>
      </w:r>
      <w:r w:rsidRPr="00F47947">
        <w:rPr>
          <w:rFonts w:ascii="Euclid Circular A" w:hAnsi="Euclid Circular A"/>
          <w:color w:val="000000" w:themeColor="text1"/>
          <w:sz w:val="24"/>
          <w:szCs w:val="24"/>
        </w:rPr>
        <w:t xml:space="preserve">, </w:t>
      </w:r>
      <w:r w:rsidR="00405C0B" w:rsidRPr="00F47947">
        <w:rPr>
          <w:rFonts w:ascii="Euclid Circular A" w:hAnsi="Euclid Circular A"/>
          <w:color w:val="000000" w:themeColor="text1"/>
          <w:sz w:val="24"/>
          <w:szCs w:val="24"/>
        </w:rPr>
        <w:t xml:space="preserve">omvat het </w:t>
      </w:r>
      <w:r w:rsidRPr="00F47947">
        <w:rPr>
          <w:rFonts w:ascii="Euclid Circular A" w:hAnsi="Euclid Circular A"/>
          <w:color w:val="000000" w:themeColor="text1"/>
          <w:sz w:val="24"/>
          <w:szCs w:val="24"/>
        </w:rPr>
        <w:t>eenvoudig bewijs van citaten of expliciet bewijs voor feiten.</w:t>
      </w:r>
    </w:p>
    <w:p w14:paraId="2C767CB2" w14:textId="4EC84F28" w:rsidR="009C35FB" w:rsidRPr="00F47947"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Statistische informatie</w:t>
      </w:r>
      <w:r w:rsidRPr="00F47947">
        <w:rPr>
          <w:rFonts w:ascii="Euclid Circular A" w:hAnsi="Euclid Circular A"/>
          <w:color w:val="000000" w:themeColor="text1"/>
          <w:sz w:val="24"/>
          <w:szCs w:val="24"/>
        </w:rPr>
        <w:t>,</w:t>
      </w:r>
      <w:r w:rsidR="00405C0B" w:rsidRPr="00F47947">
        <w:rPr>
          <w:rFonts w:ascii="Euclid Circular A" w:hAnsi="Euclid Circular A"/>
          <w:color w:val="000000" w:themeColor="text1"/>
          <w:sz w:val="24"/>
          <w:szCs w:val="24"/>
        </w:rPr>
        <w:t xml:space="preserve"> zijn de</w:t>
      </w:r>
      <w:r w:rsidRPr="00F47947">
        <w:rPr>
          <w:rFonts w:ascii="Euclid Circular A" w:hAnsi="Euclid Circular A"/>
          <w:color w:val="000000" w:themeColor="text1"/>
          <w:sz w:val="24"/>
          <w:szCs w:val="24"/>
        </w:rPr>
        <w:t xml:space="preserve"> cijfers en statistische gegevens </w:t>
      </w:r>
      <w:r w:rsidR="00405C0B" w:rsidRPr="00F47947">
        <w:rPr>
          <w:rFonts w:ascii="Euclid Circular A" w:hAnsi="Euclid Circular A"/>
          <w:color w:val="000000" w:themeColor="text1"/>
          <w:sz w:val="24"/>
          <w:szCs w:val="24"/>
        </w:rPr>
        <w:t xml:space="preserve">voor </w:t>
      </w:r>
      <w:r w:rsidRPr="00F47947">
        <w:rPr>
          <w:rFonts w:ascii="Euclid Circular A" w:hAnsi="Euclid Circular A"/>
          <w:color w:val="000000" w:themeColor="text1"/>
          <w:sz w:val="24"/>
          <w:szCs w:val="24"/>
        </w:rPr>
        <w:t>substantiële elementen van op bewijs gebaseerde journalistieke verslaggeving</w:t>
      </w:r>
      <w:r w:rsidR="00F42676" w:rsidRPr="00F47947">
        <w:rPr>
          <w:rFonts w:ascii="Euclid Circular A" w:hAnsi="Euclid Circular A"/>
          <w:color w:val="000000" w:themeColor="text1"/>
          <w:sz w:val="24"/>
          <w:szCs w:val="24"/>
        </w:rPr>
        <w:t>. Hierover</w:t>
      </w:r>
      <w:r w:rsidRPr="00F47947">
        <w:rPr>
          <w:rFonts w:ascii="Euclid Circular A" w:hAnsi="Euclid Circular A"/>
          <w:color w:val="000000" w:themeColor="text1"/>
          <w:sz w:val="24"/>
          <w:szCs w:val="24"/>
        </w:rPr>
        <w:t xml:space="preserve"> ontdekten Koetsenruijter</w:t>
      </w:r>
      <w:r w:rsidR="00EA0F72"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2011) dat gerapporteerde statistieken de geloofwaardigheid van een nieuwsbericht </w:t>
      </w:r>
      <w:r w:rsidR="00EA0F72" w:rsidRPr="00F47947">
        <w:rPr>
          <w:rFonts w:ascii="Euclid Circular A" w:hAnsi="Euclid Circular A"/>
          <w:color w:val="000000" w:themeColor="text1"/>
          <w:sz w:val="24"/>
          <w:szCs w:val="24"/>
        </w:rPr>
        <w:t>deden</w:t>
      </w:r>
      <w:r w:rsidRPr="00F47947">
        <w:rPr>
          <w:rFonts w:ascii="Euclid Circular A" w:hAnsi="Euclid Circular A"/>
          <w:color w:val="000000" w:themeColor="text1"/>
          <w:sz w:val="24"/>
          <w:szCs w:val="24"/>
        </w:rPr>
        <w:t xml:space="preserve"> vergroten. </w:t>
      </w:r>
      <w:r w:rsidR="00747E11" w:rsidRPr="00F47947">
        <w:rPr>
          <w:rFonts w:ascii="Euclid Circular A" w:hAnsi="Euclid Circular A"/>
          <w:color w:val="000000" w:themeColor="text1"/>
          <w:sz w:val="24"/>
          <w:szCs w:val="24"/>
        </w:rPr>
        <w:t>Z</w:t>
      </w:r>
      <w:r w:rsidRPr="00F47947">
        <w:rPr>
          <w:rFonts w:ascii="Euclid Circular A" w:hAnsi="Euclid Circular A"/>
          <w:color w:val="000000" w:themeColor="text1"/>
          <w:sz w:val="24"/>
          <w:szCs w:val="24"/>
        </w:rPr>
        <w:t xml:space="preserve">ijn onderzoek </w:t>
      </w:r>
      <w:r w:rsidR="00747E11" w:rsidRPr="00F47947">
        <w:rPr>
          <w:rFonts w:ascii="Euclid Circular A" w:hAnsi="Euclid Circular A"/>
          <w:color w:val="000000" w:themeColor="text1"/>
          <w:sz w:val="24"/>
          <w:szCs w:val="24"/>
        </w:rPr>
        <w:t xml:space="preserve">had als resultaat dat </w:t>
      </w:r>
      <w:r w:rsidRPr="00F47947">
        <w:rPr>
          <w:rFonts w:ascii="Euclid Circular A" w:hAnsi="Euclid Circular A"/>
          <w:color w:val="000000" w:themeColor="text1"/>
          <w:sz w:val="24"/>
          <w:szCs w:val="24"/>
        </w:rPr>
        <w:t>de waargenomen geloofwaardigheid hoger</w:t>
      </w:r>
      <w:r w:rsidR="00900433" w:rsidRPr="00F47947">
        <w:rPr>
          <w:rFonts w:ascii="Euclid Circular A" w:hAnsi="Euclid Circular A"/>
          <w:color w:val="000000" w:themeColor="text1"/>
          <w:sz w:val="24"/>
          <w:szCs w:val="24"/>
        </w:rPr>
        <w:t xml:space="preserve"> uitkomt</w:t>
      </w:r>
      <w:r w:rsidRPr="00F47947">
        <w:rPr>
          <w:rFonts w:ascii="Euclid Circular A" w:hAnsi="Euclid Circular A"/>
          <w:color w:val="000000" w:themeColor="text1"/>
          <w:sz w:val="24"/>
          <w:szCs w:val="24"/>
        </w:rPr>
        <w:t xml:space="preserve"> wanneer journalisten getallen gebruiken in plaats van woorden </w:t>
      </w:r>
      <w:r w:rsidR="00F42676" w:rsidRPr="00F47947">
        <w:rPr>
          <w:rFonts w:ascii="Euclid Circular A" w:hAnsi="Euclid Circular A"/>
          <w:color w:val="000000" w:themeColor="text1"/>
          <w:sz w:val="24"/>
          <w:szCs w:val="24"/>
        </w:rPr>
        <w:t xml:space="preserve">zoals </w:t>
      </w:r>
      <w:r w:rsidRPr="00F47947">
        <w:rPr>
          <w:rFonts w:ascii="Euclid Circular A" w:hAnsi="Euclid Circular A"/>
          <w:color w:val="000000" w:themeColor="text1"/>
          <w:sz w:val="24"/>
          <w:szCs w:val="24"/>
        </w:rPr>
        <w:t>“sommige” of “veel”</w:t>
      </w:r>
      <w:r w:rsidR="00F42676" w:rsidRPr="00F47947">
        <w:rPr>
          <w:rFonts w:ascii="Euclid Circular A" w:hAnsi="Euclid Circular A"/>
          <w:color w:val="000000" w:themeColor="text1"/>
          <w:sz w:val="24"/>
          <w:szCs w:val="24"/>
        </w:rPr>
        <w:t xml:space="preserve"> </w:t>
      </w:r>
      <w:r w:rsidR="00F42676" w:rsidRPr="00F47947">
        <w:rPr>
          <w:rFonts w:ascii="Euclid Circular A" w:hAnsi="Euclid Circular A"/>
          <w:color w:val="000000" w:themeColor="text1"/>
          <w:sz w:val="24"/>
          <w:szCs w:val="24"/>
        </w:rPr>
        <w:fldChar w:fldCharType="begin"/>
      </w:r>
      <w:r w:rsidR="009B612A" w:rsidRPr="00F47947">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F47947">
        <w:rPr>
          <w:rFonts w:ascii="Euclid Circular A" w:hAnsi="Euclid Circular A"/>
          <w:color w:val="000000" w:themeColor="text1"/>
          <w:sz w:val="24"/>
          <w:szCs w:val="24"/>
        </w:rPr>
        <w:fldChar w:fldCharType="separate"/>
      </w:r>
      <w:r w:rsidR="00F42676" w:rsidRPr="00F47947">
        <w:rPr>
          <w:rFonts w:ascii="Euclid Circular A" w:hAnsi="Euclid Circular A"/>
          <w:sz w:val="24"/>
        </w:rPr>
        <w:t>(Koetsenruijter, 2011</w:t>
      </w:r>
      <w:r w:rsidR="00EA0F72" w:rsidRPr="00F47947">
        <w:rPr>
          <w:rFonts w:ascii="Euclid Circular A" w:hAnsi="Euclid Circular A"/>
          <w:sz w:val="24"/>
        </w:rPr>
        <w:t>: p.77</w:t>
      </w:r>
      <w:r w:rsidR="00F42676" w:rsidRPr="00F47947">
        <w:rPr>
          <w:rFonts w:ascii="Euclid Circular A" w:hAnsi="Euclid Circular A"/>
          <w:sz w:val="24"/>
        </w:rPr>
        <w:t>)</w:t>
      </w:r>
      <w:r w:rsidR="00F42676" w:rsidRPr="00F47947">
        <w:rPr>
          <w:rFonts w:ascii="Euclid Circular A" w:hAnsi="Euclid Circular A"/>
          <w:color w:val="000000" w:themeColor="text1"/>
          <w:sz w:val="24"/>
          <w:szCs w:val="24"/>
        </w:rPr>
        <w:fldChar w:fldCharType="end"/>
      </w:r>
      <w:r w:rsidR="00F42676" w:rsidRPr="00F47947">
        <w:rPr>
          <w:rFonts w:ascii="Euclid Circular A" w:hAnsi="Euclid Circular A"/>
          <w:color w:val="000000" w:themeColor="text1"/>
          <w:sz w:val="24"/>
          <w:szCs w:val="24"/>
        </w:rPr>
        <w:t>.</w:t>
      </w:r>
    </w:p>
    <w:p w14:paraId="589A732F" w14:textId="292E5A9C" w:rsidR="009C35FB" w:rsidRPr="00F47947"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Visualisatie van statistische gegevens,</w:t>
      </w:r>
      <w:r w:rsidRPr="00F47947">
        <w:rPr>
          <w:rFonts w:ascii="Euclid Circular A" w:hAnsi="Euclid Circular A"/>
          <w:color w:val="000000" w:themeColor="text1"/>
          <w:sz w:val="24"/>
          <w:szCs w:val="24"/>
        </w:rPr>
        <w:t xml:space="preserve"> n</w:t>
      </w:r>
      <w:r w:rsidR="009C35FB" w:rsidRPr="00F47947">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F47947">
        <w:rPr>
          <w:rFonts w:ascii="Euclid Circular A" w:hAnsi="Euclid Circular A"/>
          <w:color w:val="000000" w:themeColor="text1"/>
          <w:sz w:val="24"/>
          <w:szCs w:val="24"/>
        </w:rPr>
        <w:t>‘</w:t>
      </w:r>
      <w:r w:rsidR="009C35FB" w:rsidRPr="00F47947">
        <w:rPr>
          <w:rFonts w:ascii="Euclid Circular A" w:hAnsi="Euclid Circular A"/>
          <w:color w:val="000000" w:themeColor="text1"/>
          <w:sz w:val="24"/>
          <w:szCs w:val="24"/>
        </w:rPr>
        <w:t>infographics</w:t>
      </w:r>
      <w:r w:rsidR="00FE4ADE" w:rsidRPr="00F47947">
        <w:rPr>
          <w:rFonts w:ascii="Euclid Circular A" w:hAnsi="Euclid Circular A"/>
          <w:color w:val="000000" w:themeColor="text1"/>
          <w:sz w:val="24"/>
          <w:szCs w:val="24"/>
        </w:rPr>
        <w:t>’</w:t>
      </w:r>
      <w:r w:rsidR="009C35FB" w:rsidRPr="00F47947">
        <w:rPr>
          <w:rFonts w:ascii="Euclid Circular A" w:hAnsi="Euclid Circular A"/>
          <w:color w:val="000000" w:themeColor="text1"/>
          <w:sz w:val="24"/>
          <w:szCs w:val="24"/>
        </w:rPr>
        <w:t xml:space="preserve">. Vooral in de context van </w:t>
      </w:r>
      <w:r w:rsidR="00CE0F1B" w:rsidRPr="00F47947">
        <w:rPr>
          <w:rFonts w:ascii="Euclid Circular A" w:hAnsi="Euclid Circular A"/>
          <w:color w:val="000000" w:themeColor="text1"/>
          <w:sz w:val="24"/>
          <w:szCs w:val="24"/>
        </w:rPr>
        <w:t>digitaal multimedia</w:t>
      </w:r>
      <w:r w:rsidR="009C35FB" w:rsidRPr="00F47947">
        <w:rPr>
          <w:rFonts w:ascii="Euclid Circular A" w:hAnsi="Euclid Circular A"/>
          <w:color w:val="000000" w:themeColor="text1"/>
          <w:sz w:val="24"/>
          <w:szCs w:val="24"/>
        </w:rPr>
        <w:t xml:space="preserve"> nieuws is de visuele presentatie van bewijzen belangrijker geworden.</w:t>
      </w:r>
    </w:p>
    <w:p w14:paraId="63B1C354" w14:textId="77777777" w:rsidR="00203995" w:rsidRPr="00F47947" w:rsidRDefault="0087292F" w:rsidP="00414584">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w:t>
      </w:r>
      <w:r w:rsidR="00414584" w:rsidRPr="00F47947">
        <w:rPr>
          <w:rFonts w:ascii="Euclid Circular A" w:hAnsi="Euclid Circular A"/>
          <w:color w:val="000000" w:themeColor="text1"/>
          <w:sz w:val="24"/>
          <w:szCs w:val="24"/>
        </w:rPr>
        <w:t>bevindingen</w:t>
      </w:r>
      <w:r w:rsidRPr="00F47947">
        <w:rPr>
          <w:rFonts w:ascii="Euclid Circular A" w:hAnsi="Euclid Circular A"/>
          <w:color w:val="000000" w:themeColor="text1"/>
          <w:sz w:val="24"/>
          <w:szCs w:val="24"/>
        </w:rPr>
        <w:t xml:space="preserve"> in het onderzoek</w:t>
      </w:r>
      <w:r w:rsidR="00414584" w:rsidRPr="00F47947">
        <w:rPr>
          <w:rFonts w:ascii="Euclid Circular A" w:hAnsi="Euclid Circular A"/>
          <w:color w:val="000000" w:themeColor="text1"/>
          <w:sz w:val="24"/>
          <w:szCs w:val="24"/>
        </w:rPr>
        <w:t xml:space="preserve"> geven aan dat deze </w:t>
      </w:r>
      <w:r w:rsidR="000D770D" w:rsidRPr="00F47947">
        <w:rPr>
          <w:rFonts w:ascii="Euclid Circular A" w:hAnsi="Euclid Circular A"/>
          <w:color w:val="000000" w:themeColor="text1"/>
          <w:sz w:val="24"/>
          <w:szCs w:val="24"/>
        </w:rPr>
        <w:t xml:space="preserve">drie soorten </w:t>
      </w:r>
      <w:r w:rsidR="00414584" w:rsidRPr="00F47947">
        <w:rPr>
          <w:rFonts w:ascii="Euclid Circular A" w:hAnsi="Euclid Circular A"/>
          <w:color w:val="000000" w:themeColor="text1"/>
          <w:sz w:val="24"/>
          <w:szCs w:val="24"/>
        </w:rPr>
        <w:t>bewijzen de waargenomen geloofwaardigheid verhogen. Tegelijkertijd ontdekten</w:t>
      </w:r>
      <w:r w:rsidR="00405ED8" w:rsidRPr="00F47947">
        <w:rPr>
          <w:rFonts w:ascii="Euclid Circular A" w:hAnsi="Euclid Circular A"/>
          <w:color w:val="000000" w:themeColor="text1"/>
          <w:sz w:val="24"/>
          <w:szCs w:val="24"/>
        </w:rPr>
        <w:t xml:space="preserve"> Henken et al (2020)</w:t>
      </w:r>
      <w:r w:rsidR="00414584" w:rsidRPr="00F47947">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E343" w14:textId="65DEA771" w:rsidR="005F2544" w:rsidRPr="00F47947" w:rsidRDefault="00D738C0" w:rsidP="002C3C14">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ze bronnen worden voornamelijk geïmplementeerd in het nieuws doormiddel van hyperlinks</w:t>
      </w:r>
      <w:r w:rsidR="003631D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3631DD" w:rsidRPr="00F47947">
        <w:rPr>
          <w:rFonts w:ascii="Euclid Circular A" w:hAnsi="Euclid Circular A"/>
          <w:color w:val="000000" w:themeColor="text1"/>
          <w:sz w:val="24"/>
          <w:szCs w:val="24"/>
        </w:rPr>
        <w:t>T</w:t>
      </w:r>
      <w:r w:rsidRPr="00F47947">
        <w:rPr>
          <w:rFonts w:ascii="Euclid Circular A" w:hAnsi="Euclid Circular A"/>
          <w:color w:val="000000" w:themeColor="text1"/>
          <w:sz w:val="24"/>
          <w:szCs w:val="24"/>
        </w:rPr>
        <w:t>erwijl recent onderzoek suggereert dat juist andere vormen effectiever zijn voor het vergroten van vertrouwen en geloofwaardigheid.</w:t>
      </w:r>
      <w:r w:rsidR="00203995" w:rsidRPr="00F47947">
        <w:rPr>
          <w:rFonts w:ascii="Euclid Circular A" w:hAnsi="Euclid Circular A"/>
          <w:color w:val="000000" w:themeColor="text1"/>
          <w:sz w:val="24"/>
          <w:szCs w:val="24"/>
        </w:rPr>
        <w:t xml:space="preserve"> </w:t>
      </w:r>
      <w:r w:rsidR="002C3C14" w:rsidRPr="00F47947">
        <w:rPr>
          <w:rFonts w:ascii="Euclid Circular A" w:hAnsi="Euclid Circular A"/>
          <w:color w:val="000000" w:themeColor="text1"/>
          <w:sz w:val="24"/>
          <w:szCs w:val="24"/>
        </w:rPr>
        <w:t>‘</w:t>
      </w:r>
      <w:r w:rsidR="0094462B" w:rsidRPr="00F47947">
        <w:rPr>
          <w:rFonts w:ascii="Euclid Circular A" w:hAnsi="Euclid Circular A"/>
          <w:color w:val="000000" w:themeColor="text1"/>
          <w:sz w:val="24"/>
          <w:szCs w:val="24"/>
        </w:rPr>
        <w:t>DocumentCloud</w:t>
      </w:r>
      <w:r w:rsidR="002C3C14" w:rsidRPr="00F47947">
        <w:rPr>
          <w:rFonts w:ascii="Euclid Circular A" w:hAnsi="Euclid Circular A"/>
          <w:color w:val="000000" w:themeColor="text1"/>
          <w:sz w:val="24"/>
          <w:szCs w:val="24"/>
        </w:rPr>
        <w:t>’</w:t>
      </w:r>
      <w:r w:rsidR="00CB473B" w:rsidRPr="00F47947">
        <w:rPr>
          <w:rFonts w:ascii="Euclid Circular A" w:hAnsi="Euclid Circular A"/>
          <w:color w:val="000000" w:themeColor="text1"/>
          <w:sz w:val="24"/>
          <w:szCs w:val="24"/>
        </w:rPr>
        <w:t xml:space="preserve"> een open-source software</w:t>
      </w:r>
      <w:r w:rsidR="0094462B" w:rsidRPr="00F47947">
        <w:rPr>
          <w:rFonts w:ascii="Euclid Circular A" w:hAnsi="Euclid Circular A"/>
          <w:color w:val="000000" w:themeColor="text1"/>
          <w:sz w:val="24"/>
          <w:szCs w:val="24"/>
        </w:rPr>
        <w:t xml:space="preserve"> biedt volgens </w:t>
      </w:r>
      <w:r w:rsidR="0094462B"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lub628mM","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94462B" w:rsidRPr="00F47947">
        <w:rPr>
          <w:rFonts w:ascii="Euclid Circular A" w:hAnsi="Euclid Circular A"/>
          <w:color w:val="000000" w:themeColor="text1"/>
          <w:sz w:val="24"/>
          <w:szCs w:val="24"/>
        </w:rPr>
        <w:fldChar w:fldCharType="separate"/>
      </w:r>
      <w:r w:rsidR="0094462B" w:rsidRPr="00F47947">
        <w:rPr>
          <w:rFonts w:ascii="Euclid Circular A" w:hAnsi="Euclid Circular A"/>
          <w:sz w:val="24"/>
        </w:rPr>
        <w:t>Mor en Reich (2018)</w:t>
      </w:r>
      <w:r w:rsidR="0094462B" w:rsidRPr="00F47947">
        <w:rPr>
          <w:rFonts w:ascii="Euclid Circular A" w:hAnsi="Euclid Circular A"/>
          <w:color w:val="000000" w:themeColor="text1"/>
          <w:sz w:val="24"/>
          <w:szCs w:val="24"/>
        </w:rPr>
        <w:fldChar w:fldCharType="end"/>
      </w:r>
      <w:r w:rsidR="00B27E7A" w:rsidRPr="00F47947">
        <w:rPr>
          <w:rFonts w:ascii="Euclid Circular A" w:hAnsi="Euclid Circular A"/>
          <w:color w:val="000000" w:themeColor="text1"/>
          <w:sz w:val="24"/>
          <w:szCs w:val="24"/>
        </w:rPr>
        <w:t xml:space="preserve"> </w:t>
      </w:r>
      <w:r w:rsidR="000D2AEA" w:rsidRPr="00F47947">
        <w:rPr>
          <w:rFonts w:ascii="Euclid Circular A" w:hAnsi="Euclid Circular A"/>
          <w:color w:val="000000" w:themeColor="text1"/>
          <w:sz w:val="24"/>
          <w:szCs w:val="24"/>
        </w:rPr>
        <w:t>een platform waar journalisten documenten kunnen uploaden en hiermee het publiek toegang kunnen geven tot het bronmateriaal. Hiermee verlagen journalisten de afhankelijkheid als de enige interpretator van informatie en maakt verificatie door het publiek mogelijk.</w:t>
      </w:r>
      <w:r w:rsidR="00630CE9" w:rsidRPr="00F47947">
        <w:rPr>
          <w:rFonts w:ascii="Euclid Circular A" w:hAnsi="Euclid Circular A"/>
          <w:color w:val="000000" w:themeColor="text1"/>
          <w:sz w:val="24"/>
          <w:szCs w:val="24"/>
        </w:rPr>
        <w:t xml:space="preserve"> “Findings show that documents serve mainly to support factual claims (in 96 percent of items) and enhance the transparency of news processes, allowing audiences’ unmediated </w:t>
      </w:r>
      <w:r w:rsidR="00630CE9" w:rsidRPr="00F47947">
        <w:rPr>
          <w:rFonts w:ascii="Euclid Circular A" w:hAnsi="Euclid Circular A"/>
          <w:color w:val="000000" w:themeColor="text1"/>
          <w:sz w:val="24"/>
          <w:szCs w:val="24"/>
        </w:rPr>
        <w:lastRenderedPageBreak/>
        <w:t xml:space="preserve">access to raw materials” </w:t>
      </w:r>
      <w:r w:rsidR="00630CE9"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BLoOa7TJ","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630CE9" w:rsidRPr="00F47947">
        <w:rPr>
          <w:rFonts w:ascii="Euclid Circular A" w:hAnsi="Euclid Circular A"/>
          <w:color w:val="000000" w:themeColor="text1"/>
          <w:sz w:val="24"/>
          <w:szCs w:val="24"/>
        </w:rPr>
        <w:fldChar w:fldCharType="separate"/>
      </w:r>
      <w:r w:rsidR="00630CE9" w:rsidRPr="00F47947">
        <w:rPr>
          <w:rFonts w:ascii="Euclid Circular A" w:hAnsi="Euclid Circular A"/>
          <w:sz w:val="24"/>
        </w:rPr>
        <w:t>(Mor &amp; Reich, 2018: p.1091)</w:t>
      </w:r>
      <w:r w:rsidR="00630CE9" w:rsidRPr="00F47947">
        <w:rPr>
          <w:rFonts w:ascii="Euclid Circular A" w:hAnsi="Euclid Circular A"/>
          <w:color w:val="000000" w:themeColor="text1"/>
          <w:sz w:val="24"/>
          <w:szCs w:val="24"/>
        </w:rPr>
        <w:fldChar w:fldCharType="end"/>
      </w:r>
      <w:r w:rsidR="00696DAF" w:rsidRPr="00F47947">
        <w:rPr>
          <w:rFonts w:ascii="Euclid Circular A" w:hAnsi="Euclid Circular A"/>
          <w:color w:val="000000" w:themeColor="text1"/>
          <w:sz w:val="24"/>
          <w:szCs w:val="24"/>
        </w:rPr>
        <w:t>.</w:t>
      </w:r>
      <w:r w:rsidR="00E6418C" w:rsidRPr="00F47947">
        <w:rPr>
          <w:rFonts w:ascii="Euclid Circular A" w:hAnsi="Euclid Circular A"/>
          <w:color w:val="000000" w:themeColor="text1"/>
          <w:sz w:val="24"/>
          <w:szCs w:val="24"/>
        </w:rPr>
        <w:t xml:space="preserve"> </w:t>
      </w:r>
      <w:r w:rsidR="0002121D" w:rsidRPr="00F47947">
        <w:rPr>
          <w:rFonts w:ascii="Euclid Circular A" w:hAnsi="Euclid Circular A"/>
          <w:color w:val="000000" w:themeColor="text1"/>
          <w:sz w:val="24"/>
          <w:szCs w:val="24"/>
        </w:rPr>
        <w:t>Dit onderzoek stelt dat voor bewijsvoering als journalist een bron presenteren doormiddel van ‘DocumentCloud’ effectiever is dan externe hyperlinks</w:t>
      </w:r>
      <w:r w:rsidR="00037654" w:rsidRPr="00F47947">
        <w:rPr>
          <w:rFonts w:ascii="Euclid Circular A" w:hAnsi="Euclid Circular A"/>
          <w:color w:val="000000" w:themeColor="text1"/>
          <w:sz w:val="24"/>
          <w:szCs w:val="24"/>
        </w:rPr>
        <w:t xml:space="preserve"> </w:t>
      </w:r>
      <w:r w:rsidR="00037654"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K8TqugRn","properties":{"formattedCitation":"(Mor &amp; Reich, 2018)","plainCitation":"(Mor &amp; Reich, 2018)","dontUpdate":true,"noteIndex":0},"citationItems":[{"id":129,"uris":["http://zotero.org/users/local/JYrcCqg2/items/CACKE6L3"],"itemData":{"id":129,"type":"article-journal","abstract":"This study explores the potential of an online platform that encourages journalists to post the documents behind their news stories to help restore the deteriorating public trust in news media. Based on content analysis of 200 news items and 315 accompanying documents posted on DocumentCloud, findings indicate that contrary to journalists' traditional reluctance to rely on documents, the platform succeeds in boosting massive use of documents, both by mainstream and alternative journalists. Findings show that documents serve mainly to support factual claims (in 96 percent of items) and enhance the transparency of news processes, allowing audiences' unmediated access to raw materials, and greater capacity to evaluate information independently. However, there are no apparent signs that journalists verified the content of the document. The article suggests that DocumentCloud is a unique example of a technology that may succeed where the former technology that promised to serve as a journalistic reference system, hyperlinks, had failed. If the DocumentCloud experiment is implemented on a wider scale, it might have serious theoretical and practical implications, which are discussed here.","container-title":"Journalism practice","DOI":"10.1080/17512786.2017.1376593","ISSN":"1751-2786","issue":"9","language":"eng","note":"publisher: Routledge","page":"1091–1108","source":"catalogue.leidenuniv.nl","title":"From \"Trust Me\" to \"Show Me\" Journalism: Can DocumentCloud help to restore the deteriorating credibility of news?","title-short":"From \"Trust Me\" to \"Show Me\" Journalism","volume":"12","author":[{"family":"Mor","given":"Niv"},{"family":"Reich","given":"Zvi"}],"issued":{"date-parts":[["2018"]]},"citation-key":"morTrustMeShow2018"}}],"schema":"https://github.com/citation-style-language/schema/raw/master/csl-citation.json"} </w:instrText>
      </w:r>
      <w:r w:rsidR="00037654" w:rsidRPr="00F47947">
        <w:rPr>
          <w:rFonts w:ascii="Euclid Circular A" w:hAnsi="Euclid Circular A"/>
          <w:color w:val="000000" w:themeColor="text1"/>
          <w:sz w:val="24"/>
          <w:szCs w:val="24"/>
        </w:rPr>
        <w:fldChar w:fldCharType="separate"/>
      </w:r>
      <w:r w:rsidR="00037654" w:rsidRPr="00F47947">
        <w:rPr>
          <w:rFonts w:ascii="Euclid Circular A" w:hAnsi="Euclid Circular A"/>
          <w:sz w:val="24"/>
        </w:rPr>
        <w:t>(Mor &amp; Reich, 2018</w:t>
      </w:r>
      <w:r w:rsidR="00494505" w:rsidRPr="00F47947">
        <w:rPr>
          <w:rFonts w:ascii="Euclid Circular A" w:hAnsi="Euclid Circular A"/>
          <w:sz w:val="24"/>
        </w:rPr>
        <w:t>: p.1103-1104</w:t>
      </w:r>
      <w:r w:rsidR="00037654" w:rsidRPr="00F47947">
        <w:rPr>
          <w:rFonts w:ascii="Euclid Circular A" w:hAnsi="Euclid Circular A"/>
          <w:sz w:val="24"/>
        </w:rPr>
        <w:t>)</w:t>
      </w:r>
      <w:r w:rsidR="00037654" w:rsidRPr="00F47947">
        <w:rPr>
          <w:rFonts w:ascii="Euclid Circular A" w:hAnsi="Euclid Circular A"/>
          <w:color w:val="000000" w:themeColor="text1"/>
          <w:sz w:val="24"/>
          <w:szCs w:val="24"/>
        </w:rPr>
        <w:fldChar w:fldCharType="end"/>
      </w:r>
      <w:r w:rsidR="0002121D" w:rsidRPr="00F47947">
        <w:rPr>
          <w:rFonts w:ascii="Euclid Circular A" w:hAnsi="Euclid Circular A"/>
          <w:color w:val="000000" w:themeColor="text1"/>
          <w:sz w:val="24"/>
          <w:szCs w:val="24"/>
        </w:rPr>
        <w:t>.</w:t>
      </w:r>
    </w:p>
    <w:p w14:paraId="3D24E9FF" w14:textId="25489EE7" w:rsidR="00780300" w:rsidRPr="00F47947" w:rsidRDefault="001A61E8" w:rsidP="002E4480">
      <w:pPr>
        <w:pStyle w:val="Heading3"/>
        <w:rPr>
          <w:rFonts w:ascii="Euclid Circular A Semibold" w:hAnsi="Euclid Circular A Semibold"/>
          <w:color w:val="auto"/>
          <w:sz w:val="24"/>
          <w:szCs w:val="24"/>
        </w:rPr>
      </w:pPr>
      <w:bookmarkStart w:id="9" w:name="_Toc193112238"/>
      <w:r w:rsidRPr="00F47947">
        <w:rPr>
          <w:rFonts w:ascii="Euclid Circular A Semibold" w:hAnsi="Euclid Circular A Semibold"/>
          <w:color w:val="auto"/>
          <w:sz w:val="24"/>
          <w:szCs w:val="24"/>
        </w:rPr>
        <w:t xml:space="preserve">2.3.3 </w:t>
      </w:r>
      <w:r w:rsidR="001A1AF9" w:rsidRPr="00F47947">
        <w:rPr>
          <w:rFonts w:ascii="Euclid Circular A Semibold" w:hAnsi="Euclid Circular A Semibold"/>
          <w:color w:val="auto"/>
          <w:sz w:val="24"/>
          <w:szCs w:val="24"/>
        </w:rPr>
        <w:t>Implementatie van extensies</w:t>
      </w:r>
      <w:bookmarkEnd w:id="9"/>
    </w:p>
    <w:p w14:paraId="364FEE76" w14:textId="6763C1F5" w:rsidR="006350E5" w:rsidRPr="00F47947" w:rsidRDefault="006350E5" w:rsidP="00EF636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igitale tools zoals browserextensies kunnen door gebruikers worden geïnstalleerd om hun interactie en ervaring met het internet aan te passen. </w:t>
      </w:r>
      <w:r w:rsidR="00603472" w:rsidRPr="00F47947">
        <w:rPr>
          <w:rFonts w:ascii="Euclid Circular A" w:hAnsi="Euclid Circular A"/>
          <w:color w:val="000000" w:themeColor="text1"/>
          <w:sz w:val="24"/>
          <w:szCs w:val="24"/>
        </w:rPr>
        <w:t xml:space="preserve">Een voorbeeld hiervan zijn </w:t>
      </w:r>
      <w:r w:rsidR="00F00B74" w:rsidRPr="00F47947">
        <w:rPr>
          <w:rFonts w:ascii="Euclid Circular A" w:hAnsi="Euclid Circular A"/>
          <w:color w:val="000000" w:themeColor="text1"/>
          <w:sz w:val="24"/>
          <w:szCs w:val="24"/>
        </w:rPr>
        <w:t>‘a</w:t>
      </w:r>
      <w:r w:rsidRPr="00F47947">
        <w:rPr>
          <w:rFonts w:ascii="Euclid Circular A" w:hAnsi="Euclid Circular A"/>
          <w:color w:val="000000" w:themeColor="text1"/>
          <w:sz w:val="24"/>
          <w:szCs w:val="24"/>
        </w:rPr>
        <w:t>dblockers</w:t>
      </w:r>
      <w:r w:rsidR="00F00B7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die advertenties </w:t>
      </w:r>
      <w:r w:rsidR="00DD1AC4" w:rsidRPr="00F47947">
        <w:rPr>
          <w:rFonts w:ascii="Euclid Circular A" w:hAnsi="Euclid Circular A"/>
          <w:color w:val="000000" w:themeColor="text1"/>
          <w:sz w:val="24"/>
          <w:szCs w:val="24"/>
        </w:rPr>
        <w:t>verwijderen</w:t>
      </w:r>
      <w:r w:rsidR="004F12DF" w:rsidRPr="00F47947">
        <w:rPr>
          <w:rFonts w:ascii="Euclid Circular A" w:hAnsi="Euclid Circular A"/>
          <w:color w:val="000000" w:themeColor="text1"/>
          <w:sz w:val="24"/>
          <w:szCs w:val="24"/>
        </w:rPr>
        <w:t>. De</w:t>
      </w:r>
      <w:r w:rsidR="0065300F" w:rsidRPr="00F47947">
        <w:rPr>
          <w:rFonts w:ascii="Euclid Circular A" w:hAnsi="Euclid Circular A"/>
          <w:color w:val="000000" w:themeColor="text1"/>
          <w:sz w:val="24"/>
          <w:szCs w:val="24"/>
        </w:rPr>
        <w:t>rgelijke</w:t>
      </w:r>
      <w:r w:rsidR="004F12DF" w:rsidRPr="00F47947">
        <w:rPr>
          <w:rFonts w:ascii="Euclid Circular A" w:hAnsi="Euclid Circular A"/>
          <w:color w:val="000000" w:themeColor="text1"/>
          <w:sz w:val="24"/>
          <w:szCs w:val="24"/>
        </w:rPr>
        <w:t xml:space="preserve"> extensies kunnen ook </w:t>
      </w:r>
      <w:r w:rsidR="00587EB1" w:rsidRPr="00F47947">
        <w:rPr>
          <w:rFonts w:ascii="Euclid Circular A" w:hAnsi="Euclid Circular A"/>
          <w:color w:val="000000" w:themeColor="text1"/>
          <w:sz w:val="24"/>
          <w:szCs w:val="24"/>
        </w:rPr>
        <w:t>bijdragen</w:t>
      </w:r>
      <w:r w:rsidR="004F12DF" w:rsidRPr="00F47947">
        <w:rPr>
          <w:rFonts w:ascii="Euclid Circular A" w:hAnsi="Euclid Circular A"/>
          <w:color w:val="000000" w:themeColor="text1"/>
          <w:sz w:val="24"/>
          <w:szCs w:val="24"/>
        </w:rPr>
        <w:t xml:space="preserve"> </w:t>
      </w:r>
      <w:r w:rsidR="00E552F1" w:rsidRPr="00F47947">
        <w:rPr>
          <w:rFonts w:ascii="Euclid Circular A" w:hAnsi="Euclid Circular A"/>
          <w:color w:val="000000" w:themeColor="text1"/>
          <w:sz w:val="24"/>
          <w:szCs w:val="24"/>
        </w:rPr>
        <w:t>aan</w:t>
      </w:r>
      <w:r w:rsidR="004F12DF" w:rsidRPr="00F47947">
        <w:rPr>
          <w:rFonts w:ascii="Euclid Circular A" w:hAnsi="Euclid Circular A"/>
          <w:color w:val="000000" w:themeColor="text1"/>
          <w:sz w:val="24"/>
          <w:szCs w:val="24"/>
        </w:rPr>
        <w:t xml:space="preserve"> het evalueren van</w:t>
      </w:r>
      <w:r w:rsidR="007405C5" w:rsidRPr="00F47947">
        <w:rPr>
          <w:rFonts w:ascii="Euclid Circular A" w:hAnsi="Euclid Circular A"/>
          <w:color w:val="000000" w:themeColor="text1"/>
          <w:sz w:val="24"/>
          <w:szCs w:val="24"/>
        </w:rPr>
        <w:t xml:space="preserve"> de</w:t>
      </w:r>
      <w:r w:rsidR="004F12DF" w:rsidRPr="00F47947">
        <w:rPr>
          <w:rFonts w:ascii="Euclid Circular A" w:hAnsi="Euclid Circular A"/>
          <w:color w:val="000000" w:themeColor="text1"/>
          <w:sz w:val="24"/>
          <w:szCs w:val="24"/>
        </w:rPr>
        <w:t xml:space="preserve"> betrouwbaarheid en daarmee een geloofwaardigheid</w:t>
      </w:r>
      <w:r w:rsidR="00D273E0" w:rsidRPr="00F47947">
        <w:rPr>
          <w:rFonts w:ascii="Euclid Circular A" w:hAnsi="Euclid Circular A"/>
          <w:color w:val="000000" w:themeColor="text1"/>
          <w:sz w:val="24"/>
          <w:szCs w:val="24"/>
        </w:rPr>
        <w:t>s</w:t>
      </w:r>
      <w:r w:rsidR="004F12DF" w:rsidRPr="00F47947">
        <w:rPr>
          <w:rFonts w:ascii="Euclid Circular A" w:hAnsi="Euclid Circular A"/>
          <w:color w:val="000000" w:themeColor="text1"/>
          <w:sz w:val="24"/>
          <w:szCs w:val="24"/>
        </w:rPr>
        <w:t xml:space="preserve">schatting presenteren. </w:t>
      </w:r>
      <w:r w:rsidR="00500615" w:rsidRPr="00F47947">
        <w:rPr>
          <w:rFonts w:ascii="Euclid Circular A" w:hAnsi="Euclid Circular A"/>
          <w:color w:val="000000" w:themeColor="text1"/>
          <w:sz w:val="24"/>
          <w:szCs w:val="24"/>
        </w:rPr>
        <w:t>Dit kan bijvoorbeeld gebeuren door middel van een pop-up die bij het openen van een artikel de betrouwbaarheidsscore weergeeft, of door een eenvoudig groen of rood label dat de geloofwaardigheid van de bron aangeeft.</w:t>
      </w:r>
    </w:p>
    <w:p w14:paraId="27F76CFF" w14:textId="5A9C9494" w:rsidR="004B6A00" w:rsidRPr="00F47947" w:rsidRDefault="00B6054F" w:rsidP="00EF6369">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w:t>
      </w:r>
      <w:r w:rsidR="004B6A00" w:rsidRPr="00F47947">
        <w:rPr>
          <w:rFonts w:ascii="Euclid Circular A" w:hAnsi="Euclid Circular A"/>
          <w:color w:val="000000" w:themeColor="text1"/>
          <w:sz w:val="24"/>
          <w:szCs w:val="24"/>
        </w:rPr>
        <w:t xml:space="preserve">e studie </w:t>
      </w:r>
      <w:r w:rsidR="00633F31" w:rsidRPr="00F47947">
        <w:rPr>
          <w:rFonts w:ascii="Euclid Circular A" w:hAnsi="Euclid Circular A"/>
          <w:color w:val="000000" w:themeColor="text1"/>
          <w:sz w:val="24"/>
          <w:szCs w:val="24"/>
        </w:rPr>
        <w:t xml:space="preserve">van </w:t>
      </w:r>
      <w:r w:rsidR="00633F31"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vLLG8tPm","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633F31" w:rsidRPr="00F47947">
        <w:rPr>
          <w:rFonts w:ascii="Euclid Circular A" w:hAnsi="Euclid Circular A"/>
          <w:color w:val="000000" w:themeColor="text1"/>
          <w:sz w:val="24"/>
          <w:szCs w:val="24"/>
        </w:rPr>
        <w:fldChar w:fldCharType="separate"/>
      </w:r>
      <w:r w:rsidR="00633F31" w:rsidRPr="00F47947">
        <w:rPr>
          <w:rFonts w:ascii="Euclid Circular A" w:hAnsi="Euclid Circular A"/>
          <w:sz w:val="24"/>
        </w:rPr>
        <w:t xml:space="preserve">Aslett et al. </w:t>
      </w:r>
      <w:r w:rsidR="002851D9" w:rsidRPr="00F47947">
        <w:rPr>
          <w:rFonts w:ascii="Euclid Circular A" w:hAnsi="Euclid Circular A"/>
          <w:sz w:val="24"/>
        </w:rPr>
        <w:t>(</w:t>
      </w:r>
      <w:r w:rsidR="00633F31" w:rsidRPr="00F47947">
        <w:rPr>
          <w:rFonts w:ascii="Euclid Circular A" w:hAnsi="Euclid Circular A"/>
          <w:sz w:val="24"/>
        </w:rPr>
        <w:t>2022)</w:t>
      </w:r>
      <w:r w:rsidR="00633F31" w:rsidRPr="00F47947">
        <w:rPr>
          <w:rFonts w:ascii="Euclid Circular A" w:hAnsi="Euclid Circular A"/>
          <w:color w:val="000000" w:themeColor="text1"/>
          <w:sz w:val="24"/>
          <w:szCs w:val="24"/>
        </w:rPr>
        <w:fldChar w:fldCharType="end"/>
      </w:r>
      <w:r w:rsidR="002851D9" w:rsidRPr="00F47947">
        <w:rPr>
          <w:rFonts w:ascii="Euclid Circular A" w:hAnsi="Euclid Circular A"/>
          <w:color w:val="000000" w:themeColor="text1"/>
          <w:sz w:val="24"/>
          <w:szCs w:val="24"/>
        </w:rPr>
        <w:t xml:space="preserve"> </w:t>
      </w:r>
      <w:r w:rsidR="00EA5CEF" w:rsidRPr="00F47947">
        <w:rPr>
          <w:rFonts w:ascii="Euclid Circular A" w:hAnsi="Euclid Circular A"/>
          <w:color w:val="000000" w:themeColor="text1"/>
          <w:sz w:val="24"/>
          <w:szCs w:val="24"/>
        </w:rPr>
        <w:t xml:space="preserve">onderzocht of geloofwaardigheid labels effect had op nieuwsconsumptie. </w:t>
      </w:r>
      <w:r w:rsidR="00594473" w:rsidRPr="00F47947">
        <w:rPr>
          <w:rFonts w:ascii="Euclid Circular A" w:hAnsi="Euclid Circular A"/>
          <w:color w:val="000000" w:themeColor="text1"/>
          <w:sz w:val="24"/>
          <w:szCs w:val="24"/>
        </w:rPr>
        <w:t>De onderzoekers</w:t>
      </w:r>
      <w:r w:rsidR="00EA5CEF" w:rsidRPr="00F47947">
        <w:rPr>
          <w:rFonts w:ascii="Euclid Circular A" w:hAnsi="Euclid Circular A"/>
          <w:color w:val="000000" w:themeColor="text1"/>
          <w:sz w:val="24"/>
          <w:szCs w:val="24"/>
        </w:rPr>
        <w:t xml:space="preserve"> </w:t>
      </w:r>
      <w:r w:rsidR="004B6A00" w:rsidRPr="00F47947">
        <w:rPr>
          <w:rFonts w:ascii="Euclid Circular A" w:hAnsi="Euclid Circular A"/>
          <w:color w:val="000000" w:themeColor="text1"/>
          <w:sz w:val="24"/>
          <w:szCs w:val="24"/>
        </w:rPr>
        <w:t>concludeerde</w:t>
      </w:r>
      <w:r w:rsidR="00091111" w:rsidRPr="00F47947">
        <w:rPr>
          <w:rFonts w:ascii="Euclid Circular A" w:hAnsi="Euclid Circular A"/>
          <w:color w:val="000000" w:themeColor="text1"/>
          <w:sz w:val="24"/>
          <w:szCs w:val="24"/>
        </w:rPr>
        <w:t>n</w:t>
      </w:r>
      <w:r w:rsidR="004B6A00" w:rsidRPr="00F47947">
        <w:rPr>
          <w:rFonts w:ascii="Euclid Circular A" w:hAnsi="Euclid Circular A"/>
          <w:color w:val="000000" w:themeColor="text1"/>
          <w:sz w:val="24"/>
          <w:szCs w:val="24"/>
        </w:rPr>
        <w:t xml:space="preserve"> dat bron-geloofwaardigheid, </w:t>
      </w:r>
      <w:r w:rsidR="00E065A3" w:rsidRPr="00F47947">
        <w:rPr>
          <w:rFonts w:ascii="Euclid Circular A" w:hAnsi="Euclid Circular A"/>
          <w:color w:val="000000" w:themeColor="text1"/>
          <w:sz w:val="24"/>
          <w:szCs w:val="24"/>
        </w:rPr>
        <w:t>aangegeven met een label</w:t>
      </w:r>
      <w:r w:rsidR="004B6A00" w:rsidRPr="00F47947">
        <w:rPr>
          <w:rFonts w:ascii="Euclid Circular A" w:hAnsi="Euclid Circular A"/>
          <w:color w:val="000000" w:themeColor="text1"/>
          <w:sz w:val="24"/>
          <w:szCs w:val="24"/>
        </w:rPr>
        <w:t xml:space="preserve"> door </w:t>
      </w:r>
      <w:r w:rsidR="00685F88" w:rsidRPr="00F47947">
        <w:rPr>
          <w:rFonts w:ascii="Euclid Circular A" w:hAnsi="Euclid Circular A"/>
          <w:color w:val="000000" w:themeColor="text1"/>
          <w:sz w:val="24"/>
          <w:szCs w:val="24"/>
        </w:rPr>
        <w:t xml:space="preserve">een </w:t>
      </w:r>
      <w:r w:rsidR="004B6A00" w:rsidRPr="00F47947">
        <w:rPr>
          <w:rFonts w:ascii="Euclid Circular A" w:hAnsi="Euclid Circular A"/>
          <w:color w:val="000000" w:themeColor="text1"/>
          <w:sz w:val="24"/>
          <w:szCs w:val="24"/>
        </w:rPr>
        <w:t>browser</w:t>
      </w:r>
      <w:r w:rsidR="00546ECA" w:rsidRPr="00F47947">
        <w:rPr>
          <w:rFonts w:ascii="Euclid Circular A" w:hAnsi="Euclid Circular A"/>
          <w:color w:val="000000" w:themeColor="text1"/>
          <w:sz w:val="24"/>
          <w:szCs w:val="24"/>
        </w:rPr>
        <w:t>extensie</w:t>
      </w:r>
      <w:r w:rsidR="004B6A00" w:rsidRPr="00F47947">
        <w:rPr>
          <w:rFonts w:ascii="Euclid Circular A" w:hAnsi="Euclid Circular A"/>
          <w:color w:val="000000" w:themeColor="text1"/>
          <w:sz w:val="24"/>
          <w:szCs w:val="24"/>
        </w:rPr>
        <w:t xml:space="preserve">, na een periode van drie weken geen significant effect had op de consumptie van nieuws van lage kwaliteit. Deze </w:t>
      </w:r>
      <w:r w:rsidR="008C61AE" w:rsidRPr="00F47947">
        <w:rPr>
          <w:rFonts w:ascii="Euclid Circular A" w:hAnsi="Euclid Circular A"/>
          <w:color w:val="000000" w:themeColor="text1"/>
          <w:sz w:val="24"/>
          <w:szCs w:val="24"/>
        </w:rPr>
        <w:t>methode</w:t>
      </w:r>
      <w:r w:rsidR="004B6A00" w:rsidRPr="00F47947">
        <w:rPr>
          <w:rFonts w:ascii="Euclid Circular A" w:hAnsi="Euclid Circular A"/>
          <w:color w:val="000000" w:themeColor="text1"/>
          <w:sz w:val="24"/>
          <w:szCs w:val="24"/>
        </w:rPr>
        <w:t xml:space="preserve"> slaagde er niet in om de online nieuwsconsumptie te veranderen, noch naar meer betrouwbare bronnen</w:t>
      </w:r>
      <w:r w:rsidR="00CD37E7" w:rsidRPr="00F47947">
        <w:rPr>
          <w:rFonts w:ascii="Euclid Circular A" w:hAnsi="Euclid Circular A"/>
          <w:color w:val="000000" w:themeColor="text1"/>
          <w:sz w:val="24"/>
          <w:szCs w:val="24"/>
        </w:rPr>
        <w:t xml:space="preserve"> of media</w:t>
      </w:r>
      <w:r w:rsidR="0096012E" w:rsidRPr="00F47947">
        <w:rPr>
          <w:rFonts w:ascii="Euclid Circular A" w:hAnsi="Euclid Circular A"/>
          <w:color w:val="000000" w:themeColor="text1"/>
          <w:sz w:val="24"/>
          <w:szCs w:val="24"/>
        </w:rPr>
        <w:t xml:space="preserve"> </w:t>
      </w:r>
      <w:r w:rsidR="0096012E" w:rsidRPr="00F47947">
        <w:rPr>
          <w:rFonts w:ascii="Euclid Circular A" w:hAnsi="Euclid Circular A"/>
          <w:color w:val="000000" w:themeColor="text1"/>
          <w:sz w:val="24"/>
          <w:szCs w:val="24"/>
        </w:rPr>
        <w:fldChar w:fldCharType="begin"/>
      </w:r>
      <w:r w:rsidR="009B5EDD" w:rsidRPr="00F47947">
        <w:rPr>
          <w:rFonts w:ascii="Euclid Circular A" w:hAnsi="Euclid Circular A"/>
          <w:color w:val="000000" w:themeColor="text1"/>
          <w:sz w:val="24"/>
          <w:szCs w:val="24"/>
        </w:rPr>
        <w:instrText xml:space="preserve"> ADDIN ZOTERO_ITEM CSL_CITATION {"citationID":"Re19loCF","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6012E" w:rsidRPr="00F47947">
        <w:rPr>
          <w:rFonts w:ascii="Euclid Circular A" w:hAnsi="Euclid Circular A"/>
          <w:color w:val="000000" w:themeColor="text1"/>
          <w:sz w:val="24"/>
          <w:szCs w:val="24"/>
        </w:rPr>
        <w:fldChar w:fldCharType="separate"/>
      </w:r>
      <w:r w:rsidR="0096012E" w:rsidRPr="00F47947">
        <w:rPr>
          <w:rFonts w:ascii="Euclid Circular A" w:hAnsi="Euclid Circular A"/>
          <w:sz w:val="24"/>
        </w:rPr>
        <w:t>(Aslett et al., 2022</w:t>
      </w:r>
      <w:r w:rsidR="00D40002" w:rsidRPr="00F47947">
        <w:rPr>
          <w:rFonts w:ascii="Euclid Circular A" w:hAnsi="Euclid Circular A"/>
          <w:sz w:val="24"/>
        </w:rPr>
        <w:t>: p</w:t>
      </w:r>
      <w:r w:rsidR="004B1C7C" w:rsidRPr="00F47947">
        <w:rPr>
          <w:rFonts w:ascii="Euclid Circular A" w:hAnsi="Euclid Circular A"/>
          <w:sz w:val="24"/>
        </w:rPr>
        <w:t>.</w:t>
      </w:r>
      <w:r w:rsidR="00D40002" w:rsidRPr="00F47947">
        <w:rPr>
          <w:rFonts w:ascii="Euclid Circular A" w:hAnsi="Euclid Circular A"/>
          <w:sz w:val="24"/>
        </w:rPr>
        <w:t>3-6</w:t>
      </w:r>
      <w:r w:rsidR="0096012E" w:rsidRPr="00F47947">
        <w:rPr>
          <w:rFonts w:ascii="Euclid Circular A" w:hAnsi="Euclid Circular A"/>
          <w:sz w:val="24"/>
        </w:rPr>
        <w:t>)</w:t>
      </w:r>
      <w:r w:rsidR="0096012E" w:rsidRPr="00F47947">
        <w:rPr>
          <w:rFonts w:ascii="Euclid Circular A" w:hAnsi="Euclid Circular A"/>
          <w:color w:val="000000" w:themeColor="text1"/>
          <w:sz w:val="24"/>
          <w:szCs w:val="24"/>
        </w:rPr>
        <w:fldChar w:fldCharType="end"/>
      </w:r>
      <w:r w:rsidR="004B6A00" w:rsidRPr="00F47947">
        <w:rPr>
          <w:rFonts w:ascii="Euclid Circular A" w:hAnsi="Euclid Circular A"/>
          <w:color w:val="000000" w:themeColor="text1"/>
          <w:sz w:val="24"/>
          <w:szCs w:val="24"/>
        </w:rPr>
        <w:t>.</w:t>
      </w:r>
    </w:p>
    <w:p w14:paraId="667F2910" w14:textId="77777777" w:rsidR="00603472" w:rsidRPr="00F47947" w:rsidRDefault="00603472" w:rsidP="00EF6369">
      <w:pPr>
        <w:spacing w:line="360" w:lineRule="auto"/>
        <w:ind w:firstLine="720"/>
        <w:jc w:val="both"/>
        <w:rPr>
          <w:rFonts w:ascii="Euclid Circular A" w:hAnsi="Euclid Circular A"/>
          <w:color w:val="000000" w:themeColor="text1"/>
          <w:sz w:val="24"/>
          <w:szCs w:val="24"/>
        </w:rPr>
      </w:pPr>
    </w:p>
    <w:p w14:paraId="199D5853" w14:textId="00D2EEB3" w:rsidR="008007E7" w:rsidRPr="00F47947" w:rsidRDefault="00B50E2A" w:rsidP="004421D4">
      <w:pPr>
        <w:pStyle w:val="Heading2"/>
        <w:spacing w:line="360" w:lineRule="auto"/>
        <w:jc w:val="both"/>
        <w:rPr>
          <w:rFonts w:ascii="Euclid Circular A Semibold" w:hAnsi="Euclid Circular A Semibold"/>
          <w:color w:val="000000" w:themeColor="text1"/>
          <w:sz w:val="24"/>
          <w:szCs w:val="24"/>
        </w:rPr>
      </w:pPr>
      <w:bookmarkStart w:id="10" w:name="_Toc193112239"/>
      <w:r w:rsidRPr="00F47947">
        <w:rPr>
          <w:rFonts w:ascii="Euclid Circular A Semibold" w:hAnsi="Euclid Circular A Semibold"/>
          <w:color w:val="000000" w:themeColor="text1"/>
          <w:sz w:val="24"/>
          <w:szCs w:val="24"/>
        </w:rPr>
        <w:t>2.</w:t>
      </w:r>
      <w:r w:rsidR="00E46C2C" w:rsidRPr="00F47947">
        <w:rPr>
          <w:rFonts w:ascii="Euclid Circular A Semibold" w:hAnsi="Euclid Circular A Semibold"/>
          <w:color w:val="000000" w:themeColor="text1"/>
          <w:sz w:val="24"/>
          <w:szCs w:val="24"/>
        </w:rPr>
        <w:t>4</w:t>
      </w:r>
      <w:r w:rsidRPr="00F47947">
        <w:rPr>
          <w:rFonts w:ascii="Euclid Circular A Semibold" w:hAnsi="Euclid Circular A Semibold"/>
          <w:color w:val="000000" w:themeColor="text1"/>
          <w:sz w:val="24"/>
          <w:szCs w:val="24"/>
        </w:rPr>
        <w:t xml:space="preserve"> </w:t>
      </w:r>
      <w:r w:rsidR="00AD050A" w:rsidRPr="00F47947">
        <w:rPr>
          <w:rFonts w:ascii="Euclid Circular A Semibold" w:hAnsi="Euclid Circular A Semibold"/>
          <w:color w:val="000000" w:themeColor="text1"/>
          <w:sz w:val="24"/>
          <w:szCs w:val="24"/>
        </w:rPr>
        <w:t>Multimedia specials</w:t>
      </w:r>
      <w:r w:rsidR="00DF400A" w:rsidRPr="00F47947">
        <w:rPr>
          <w:rFonts w:ascii="Euclid Circular A Semibold" w:hAnsi="Euclid Circular A Semibold"/>
          <w:color w:val="000000" w:themeColor="text1"/>
          <w:sz w:val="24"/>
          <w:szCs w:val="24"/>
        </w:rPr>
        <w:t xml:space="preserve"> en geloofwaardigheid</w:t>
      </w:r>
      <w:bookmarkEnd w:id="10"/>
    </w:p>
    <w:p w14:paraId="7BD38C3A" w14:textId="55823F4B" w:rsidR="00E5459A" w:rsidRPr="00F47947" w:rsidRDefault="00E5459A" w:rsidP="00D50CB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laner, 202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ze toegang tot het wereldwijd web heeft ook nieuwe manieren gecreëerd om nieuws en informatie te presenteren</w:t>
      </w:r>
      <w:r w:rsidR="0087009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door de oude vormen van drukwerk maar schamel in vergelijking lijken</w:t>
      </w:r>
      <w:r w:rsidR="00390DEC" w:rsidRPr="00F47947">
        <w:rPr>
          <w:rFonts w:ascii="Euclid Circular A" w:hAnsi="Euclid Circular A"/>
          <w:color w:val="000000" w:themeColor="text1"/>
          <w:sz w:val="24"/>
          <w:szCs w:val="24"/>
        </w:rPr>
        <w:t>, zoals staat beschreven in het boek, ‘rethinking journalism’</w:t>
      </w:r>
      <w:r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Deze ontwikkeling heeft </w:t>
      </w:r>
      <w:r w:rsidRPr="00F47947">
        <w:rPr>
          <w:rFonts w:ascii="Euclid Circular A" w:hAnsi="Euclid Circular A"/>
          <w:color w:val="000000" w:themeColor="text1"/>
          <w:sz w:val="24"/>
          <w:szCs w:val="24"/>
        </w:rPr>
        <w:lastRenderedPageBreak/>
        <w:t xml:space="preserve">nieuwsredacties veel tijd gekost om zich </w:t>
      </w:r>
      <w:r w:rsidR="003A0409" w:rsidRPr="00F47947">
        <w:rPr>
          <w:rFonts w:ascii="Euclid Circular A" w:hAnsi="Euclid Circular A"/>
          <w:color w:val="000000" w:themeColor="text1"/>
          <w:sz w:val="24"/>
          <w:szCs w:val="24"/>
        </w:rPr>
        <w:t xml:space="preserve">hieraan </w:t>
      </w:r>
      <w:r w:rsidRPr="00F47947">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laner, 202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47E370A2" w14:textId="3FBE84F4" w:rsidR="00DE2290" w:rsidRPr="00F47947" w:rsidRDefault="008D3194" w:rsidP="00B17B52">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n dit domein is een populaire vorm van multimedia de d</w:t>
      </w:r>
      <w:r w:rsidR="00F228E5" w:rsidRPr="00F47947">
        <w:rPr>
          <w:rFonts w:ascii="Euclid Circular A" w:hAnsi="Euclid Circular A"/>
          <w:color w:val="000000" w:themeColor="text1"/>
          <w:sz w:val="24"/>
          <w:szCs w:val="24"/>
        </w:rPr>
        <w:t>igitale long</w:t>
      </w:r>
      <w:r w:rsidR="00AB1989"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form</w:t>
      </w:r>
      <w:r w:rsidR="00C02C69" w:rsidRPr="00F47947">
        <w:rPr>
          <w:rFonts w:ascii="Euclid Circular A" w:hAnsi="Euclid Circular A"/>
          <w:color w:val="000000" w:themeColor="text1"/>
          <w:sz w:val="24"/>
          <w:szCs w:val="24"/>
        </w:rPr>
        <w:t xml:space="preserve"> ookwel longread</w:t>
      </w:r>
      <w:r w:rsidRPr="00F47947">
        <w:rPr>
          <w:rFonts w:ascii="Euclid Circular A" w:hAnsi="Euclid Circular A"/>
          <w:color w:val="000000" w:themeColor="text1"/>
          <w:sz w:val="24"/>
          <w:szCs w:val="24"/>
        </w:rPr>
        <w:t>. Het</w:t>
      </w:r>
      <w:r w:rsidR="00B04E82" w:rsidRPr="00F47947">
        <w:rPr>
          <w:rFonts w:ascii="Euclid Circular A" w:hAnsi="Euclid Circular A"/>
          <w:color w:val="000000" w:themeColor="text1"/>
          <w:sz w:val="24"/>
          <w:szCs w:val="24"/>
        </w:rPr>
        <w:t xml:space="preserve"> is een vorm van multimedia journalistiek dat</w:t>
      </w:r>
      <w:r w:rsidRPr="00F47947">
        <w:rPr>
          <w:rFonts w:ascii="Euclid Circular A" w:hAnsi="Euclid Circular A"/>
          <w:color w:val="000000" w:themeColor="text1"/>
          <w:sz w:val="24"/>
          <w:szCs w:val="24"/>
        </w:rPr>
        <w:t xml:space="preserve"> word</w:t>
      </w:r>
      <w:r w:rsidR="006B66C1" w:rsidRPr="00F47947">
        <w:rPr>
          <w:rFonts w:ascii="Euclid Circular A" w:hAnsi="Euclid Circular A"/>
          <w:color w:val="000000" w:themeColor="text1"/>
          <w:sz w:val="24"/>
          <w:szCs w:val="24"/>
        </w:rPr>
        <w:t>t</w:t>
      </w:r>
      <w:r w:rsidRPr="00F47947">
        <w:rPr>
          <w:rFonts w:ascii="Euclid Circular A" w:hAnsi="Euclid Circular A"/>
          <w:color w:val="000000" w:themeColor="text1"/>
          <w:sz w:val="24"/>
          <w:szCs w:val="24"/>
        </w:rPr>
        <w:t xml:space="preserve"> ingezet door redacties </w:t>
      </w:r>
      <w:r w:rsidR="00E31111" w:rsidRPr="00F47947">
        <w:rPr>
          <w:rFonts w:ascii="Euclid Circular A" w:hAnsi="Euclid Circular A"/>
          <w:color w:val="000000" w:themeColor="text1"/>
          <w:sz w:val="24"/>
          <w:szCs w:val="24"/>
        </w:rPr>
        <w:t>met de</w:t>
      </w:r>
      <w:r w:rsidRPr="00F47947">
        <w:rPr>
          <w:rFonts w:ascii="Euclid Circular A" w:hAnsi="Euclid Circular A"/>
          <w:color w:val="000000" w:themeColor="text1"/>
          <w:sz w:val="24"/>
          <w:szCs w:val="24"/>
        </w:rPr>
        <w:t xml:space="preserve"> taak een langer verhaal te vertellen, ookwel specials genoemd</w:t>
      </w:r>
      <w:r w:rsidR="002A1BB6"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oor de prestigieuze </w:t>
      </w:r>
      <w:r w:rsidR="000242AF" w:rsidRPr="00F47947">
        <w:rPr>
          <w:rFonts w:ascii="Euclid Circular A" w:hAnsi="Euclid Circular A"/>
          <w:color w:val="000000" w:themeColor="text1"/>
          <w:sz w:val="24"/>
          <w:szCs w:val="24"/>
        </w:rPr>
        <w:t>associatie</w:t>
      </w:r>
      <w:r w:rsidRPr="00F47947">
        <w:rPr>
          <w:rFonts w:ascii="Euclid Circular A" w:hAnsi="Euclid Circular A"/>
          <w:color w:val="000000" w:themeColor="text1"/>
          <w:sz w:val="24"/>
          <w:szCs w:val="24"/>
        </w:rPr>
        <w:t xml:space="preserve"> die </w:t>
      </w:r>
      <w:r w:rsidR="00FD02F0" w:rsidRPr="00F47947">
        <w:rPr>
          <w:rFonts w:ascii="Euclid Circular A" w:hAnsi="Euclid Circular A"/>
          <w:color w:val="000000" w:themeColor="text1"/>
          <w:sz w:val="24"/>
          <w:szCs w:val="24"/>
        </w:rPr>
        <w:t xml:space="preserve">deze </w:t>
      </w:r>
      <w:r w:rsidR="00BD2DD6" w:rsidRPr="00F47947">
        <w:rPr>
          <w:rFonts w:ascii="Euclid Circular A" w:hAnsi="Euclid Circular A"/>
          <w:color w:val="000000" w:themeColor="text1"/>
          <w:sz w:val="24"/>
          <w:szCs w:val="24"/>
        </w:rPr>
        <w:t xml:space="preserve">digitale </w:t>
      </w:r>
      <w:r w:rsidR="00FD02F0" w:rsidRPr="00F47947">
        <w:rPr>
          <w:rFonts w:ascii="Euclid Circular A" w:hAnsi="Euclid Circular A"/>
          <w:color w:val="000000" w:themeColor="text1"/>
          <w:sz w:val="24"/>
          <w:szCs w:val="24"/>
        </w:rPr>
        <w:t>long-forms</w:t>
      </w:r>
      <w:r w:rsidRPr="00F47947">
        <w:rPr>
          <w:rFonts w:ascii="Euclid Circular A" w:hAnsi="Euclid Circular A"/>
          <w:color w:val="000000" w:themeColor="text1"/>
          <w:sz w:val="24"/>
          <w:szCs w:val="24"/>
        </w:rPr>
        <w:t xml:space="preserve"> hebben verkregen onder de krantenlezers.</w:t>
      </w:r>
      <w:r w:rsidR="00F228E5" w:rsidRPr="00F47947">
        <w:rPr>
          <w:rFonts w:ascii="Euclid Circular A" w:hAnsi="Euclid Circular A"/>
          <w:color w:val="000000" w:themeColor="text1"/>
          <w:sz w:val="24"/>
          <w:szCs w:val="24"/>
        </w:rPr>
        <w:t xml:space="preserve"> </w:t>
      </w:r>
      <w:r w:rsidR="000242AF" w:rsidRPr="00F47947">
        <w:rPr>
          <w:rFonts w:ascii="Euclid Circular A" w:hAnsi="Euclid Circular A"/>
          <w:color w:val="000000" w:themeColor="text1"/>
          <w:sz w:val="24"/>
          <w:szCs w:val="24"/>
        </w:rPr>
        <w:t xml:space="preserve">Deze moderne vorm van </w:t>
      </w:r>
      <w:r w:rsidR="00F228E5" w:rsidRPr="00F47947">
        <w:rPr>
          <w:rFonts w:ascii="Euclid Circular A" w:hAnsi="Euclid Circular A"/>
          <w:color w:val="000000" w:themeColor="text1"/>
          <w:sz w:val="24"/>
          <w:szCs w:val="24"/>
        </w:rPr>
        <w:t xml:space="preserve">journalistiek kreeg een groter marktaandeel door de lancering van de </w:t>
      </w:r>
      <w:r w:rsidR="00A01F36" w:rsidRPr="00F47947">
        <w:rPr>
          <w:rFonts w:ascii="Euclid Circular A" w:hAnsi="Euclid Circular A"/>
          <w:color w:val="000000" w:themeColor="text1"/>
          <w:sz w:val="24"/>
          <w:szCs w:val="24"/>
        </w:rPr>
        <w:t>i</w:t>
      </w:r>
      <w:r w:rsidR="003C59E4" w:rsidRPr="00F47947">
        <w:rPr>
          <w:rFonts w:ascii="Euclid Circular A" w:hAnsi="Euclid Circular A"/>
          <w:color w:val="000000" w:themeColor="text1"/>
          <w:sz w:val="24"/>
          <w:szCs w:val="24"/>
        </w:rPr>
        <w:t>Pad</w:t>
      </w:r>
      <w:r w:rsidR="00F228E5" w:rsidRPr="00F47947">
        <w:rPr>
          <w:rFonts w:ascii="Euclid Circular A" w:hAnsi="Euclid Circular A"/>
          <w:color w:val="000000" w:themeColor="text1"/>
          <w:sz w:val="24"/>
          <w:szCs w:val="24"/>
        </w:rPr>
        <w:t xml:space="preserve"> in 2010 en </w:t>
      </w:r>
      <w:r w:rsidR="009114DA" w:rsidRPr="00F47947">
        <w:rPr>
          <w:rFonts w:ascii="Euclid Circular A" w:hAnsi="Euclid Circular A"/>
          <w:color w:val="000000" w:themeColor="text1"/>
          <w:sz w:val="24"/>
          <w:szCs w:val="24"/>
        </w:rPr>
        <w:t xml:space="preserve">de </w:t>
      </w:r>
      <w:r w:rsidR="00F228E5" w:rsidRPr="00F47947">
        <w:rPr>
          <w:rFonts w:ascii="Euclid Circular A" w:hAnsi="Euclid Circular A"/>
          <w:color w:val="000000" w:themeColor="text1"/>
          <w:sz w:val="24"/>
          <w:szCs w:val="24"/>
        </w:rPr>
        <w:t xml:space="preserve">Amazon Kindle Singles in 2011 (Hill &amp; Bradshaw, 2019). Dit hielp een </w:t>
      </w:r>
      <w:r w:rsidR="00132553"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 xml:space="preserve">d </w:t>
      </w:r>
      <w:r w:rsidR="00F228E5"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F228E5" w:rsidRPr="00F47947">
        <w:rPr>
          <w:rFonts w:ascii="Euclid Circular A" w:hAnsi="Euclid Circular A"/>
          <w:color w:val="000000" w:themeColor="text1"/>
          <w:sz w:val="24"/>
          <w:szCs w:val="24"/>
        </w:rPr>
        <w:fldChar w:fldCharType="separate"/>
      </w:r>
      <w:r w:rsidR="00F228E5" w:rsidRPr="00F47947">
        <w:rPr>
          <w:rFonts w:ascii="Euclid Circular A" w:hAnsi="Euclid Circular A"/>
          <w:sz w:val="24"/>
        </w:rPr>
        <w:t>(Dowling &amp; Vogan, 2014)</w:t>
      </w:r>
      <w:r w:rsidR="00F228E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w:t>
      </w:r>
      <w:r w:rsidR="006C19FD" w:rsidRPr="00F47947">
        <w:rPr>
          <w:rFonts w:ascii="Euclid Circular A" w:hAnsi="Euclid Circular A"/>
          <w:color w:val="000000" w:themeColor="text1"/>
          <w:sz w:val="24"/>
          <w:szCs w:val="24"/>
        </w:rPr>
        <w:t>De digitale long</w:t>
      </w:r>
      <w:r w:rsidR="00F82D09" w:rsidRPr="00F47947">
        <w:rPr>
          <w:rFonts w:ascii="Euclid Circular A" w:hAnsi="Euclid Circular A"/>
          <w:color w:val="000000" w:themeColor="text1"/>
          <w:sz w:val="24"/>
          <w:szCs w:val="24"/>
        </w:rPr>
        <w:t>-</w:t>
      </w:r>
      <w:r w:rsidR="005D4302" w:rsidRPr="00F47947">
        <w:rPr>
          <w:rFonts w:ascii="Euclid Circular A" w:hAnsi="Euclid Circular A"/>
          <w:color w:val="000000" w:themeColor="text1"/>
          <w:sz w:val="24"/>
          <w:szCs w:val="24"/>
        </w:rPr>
        <w:t xml:space="preserve">form </w:t>
      </w:r>
      <w:r w:rsidR="00F228E5" w:rsidRPr="00F47947">
        <w:rPr>
          <w:rFonts w:ascii="Euclid Circular A" w:hAnsi="Euclid Circular A"/>
          <w:color w:val="000000" w:themeColor="text1"/>
          <w:sz w:val="24"/>
          <w:szCs w:val="24"/>
        </w:rPr>
        <w:t>‘Snow</w:t>
      </w:r>
      <w:r w:rsidR="00B77705"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fall' combineerde duizenden woorden met video, galerijen, animaties en Javascriptovergangen die elementen bewogen en vervaagden terwijl de lezer door het verhaal scrolde</w:t>
      </w:r>
      <w:r w:rsidR="00B77705" w:rsidRPr="00F47947">
        <w:rPr>
          <w:rFonts w:ascii="Euclid Circular A" w:hAnsi="Euclid Circular A"/>
          <w:color w:val="000000" w:themeColor="text1"/>
          <w:sz w:val="24"/>
          <w:szCs w:val="24"/>
        </w:rPr>
        <w:t xml:space="preserve"> </w:t>
      </w:r>
      <w:r w:rsidR="00B77705" w:rsidRPr="00F47947">
        <w:rPr>
          <w:rFonts w:ascii="Euclid Circular A" w:hAnsi="Euclid Circular A"/>
          <w:color w:val="000000" w:themeColor="text1"/>
          <w:sz w:val="24"/>
          <w:szCs w:val="24"/>
        </w:rPr>
        <w:fldChar w:fldCharType="begin"/>
      </w:r>
      <w:r w:rsidR="00B77705" w:rsidRPr="00F47947">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sidRPr="00F47947">
        <w:rPr>
          <w:rFonts w:ascii="Euclid Circular A" w:hAnsi="Euclid Circular A"/>
          <w:color w:val="000000" w:themeColor="text1"/>
          <w:sz w:val="24"/>
          <w:szCs w:val="24"/>
        </w:rPr>
        <w:fldChar w:fldCharType="separate"/>
      </w:r>
      <w:r w:rsidR="00B77705" w:rsidRPr="00F47947">
        <w:rPr>
          <w:rFonts w:ascii="Euclid Circular A" w:hAnsi="Euclid Circular A"/>
          <w:sz w:val="24"/>
        </w:rPr>
        <w:t>(Branch, 2012)</w:t>
      </w:r>
      <w:r w:rsidR="00B7770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Het was niet alleen visueel sterk gerealiseerd, maar </w:t>
      </w:r>
      <w:r w:rsidR="00E45C94" w:rsidRPr="00F47947">
        <w:rPr>
          <w:rFonts w:ascii="Euclid Circular A" w:hAnsi="Euclid Circular A"/>
          <w:color w:val="000000" w:themeColor="text1"/>
          <w:sz w:val="24"/>
          <w:szCs w:val="24"/>
        </w:rPr>
        <w:t>het behaalde ook</w:t>
      </w:r>
      <w:r w:rsidR="00F228E5" w:rsidRPr="00F47947">
        <w:rPr>
          <w:rFonts w:ascii="Euclid Circular A" w:hAnsi="Euclid Circular A"/>
          <w:color w:val="000000" w:themeColor="text1"/>
          <w:sz w:val="24"/>
          <w:szCs w:val="24"/>
        </w:rPr>
        <w:t xml:space="preserve"> indrukwekkende gebruikersbetrokkenheidsstatistieken</w:t>
      </w:r>
      <w:r w:rsidR="003A221D"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 </w:t>
      </w:r>
      <w:r w:rsidR="003A221D" w:rsidRPr="00F47947">
        <w:rPr>
          <w:rFonts w:ascii="Euclid Circular A" w:hAnsi="Euclid Circular A"/>
          <w:color w:val="000000" w:themeColor="text1"/>
          <w:sz w:val="24"/>
          <w:szCs w:val="24"/>
        </w:rPr>
        <w:t>Het</w:t>
      </w:r>
      <w:r w:rsidR="00F228E5" w:rsidRPr="00F47947">
        <w:rPr>
          <w:rFonts w:ascii="Euclid Circular A" w:hAnsi="Euclid Circular A"/>
          <w:color w:val="000000" w:themeColor="text1"/>
          <w:sz w:val="24"/>
          <w:szCs w:val="24"/>
        </w:rPr>
        <w:t xml:space="preserve"> verhaal kreeg meer dan 10.000 shares op sociaal media platform Twitter</w:t>
      </w:r>
      <w:r w:rsidR="00F228E5" w:rsidRPr="00F47947">
        <w:rPr>
          <w:rStyle w:val="FootnoteReference"/>
          <w:rFonts w:ascii="Euclid Circular A" w:hAnsi="Euclid Circular A"/>
          <w:color w:val="000000" w:themeColor="text1"/>
          <w:sz w:val="24"/>
          <w:szCs w:val="24"/>
        </w:rPr>
        <w:footnoteReference w:id="4"/>
      </w:r>
      <w:r w:rsidR="00F228E5" w:rsidRPr="00F47947">
        <w:rPr>
          <w:rFonts w:ascii="Euclid Circular A" w:hAnsi="Euclid Circular A"/>
          <w:color w:val="000000" w:themeColor="text1"/>
          <w:sz w:val="24"/>
          <w:szCs w:val="24"/>
        </w:rPr>
        <w:t xml:space="preserve"> en de gemiddelde lezer bracht 12 minuten door op de pagina </w:t>
      </w:r>
      <w:r w:rsidR="00F228E5" w:rsidRPr="00F47947">
        <w:rPr>
          <w:rFonts w:ascii="Euclid Circular A" w:hAnsi="Euclid Circular A"/>
          <w:color w:val="000000" w:themeColor="text1"/>
          <w:sz w:val="24"/>
          <w:szCs w:val="24"/>
        </w:rPr>
        <w:fldChar w:fldCharType="begin"/>
      </w:r>
      <w:r w:rsidR="00F228E5" w:rsidRPr="00F47947">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F47947">
        <w:rPr>
          <w:rFonts w:ascii="Euclid Circular A" w:hAnsi="Euclid Circular A"/>
          <w:color w:val="000000" w:themeColor="text1"/>
          <w:sz w:val="24"/>
          <w:szCs w:val="24"/>
        </w:rPr>
        <w:fldChar w:fldCharType="separate"/>
      </w:r>
      <w:r w:rsidR="00F228E5" w:rsidRPr="00F47947">
        <w:rPr>
          <w:rFonts w:ascii="Euclid Circular A" w:hAnsi="Euclid Circular A"/>
          <w:sz w:val="24"/>
        </w:rPr>
        <w:t>(Hill &amp; Bradshaw, 2019)</w:t>
      </w:r>
      <w:r w:rsidR="00F228E5" w:rsidRPr="00F47947">
        <w:rPr>
          <w:rFonts w:ascii="Euclid Circular A" w:hAnsi="Euclid Circular A"/>
          <w:color w:val="000000" w:themeColor="text1"/>
          <w:sz w:val="24"/>
          <w:szCs w:val="24"/>
        </w:rPr>
        <w:fldChar w:fldCharType="end"/>
      </w:r>
      <w:r w:rsidR="00F228E5" w:rsidRPr="00F47947">
        <w:rPr>
          <w:rFonts w:ascii="Euclid Circular A" w:hAnsi="Euclid Circular A"/>
          <w:color w:val="000000" w:themeColor="text1"/>
          <w:sz w:val="24"/>
          <w:szCs w:val="24"/>
        </w:rPr>
        <w:t xml:space="preserve">. </w:t>
      </w:r>
      <w:r w:rsidR="00096F73" w:rsidRPr="00F47947">
        <w:rPr>
          <w:rFonts w:ascii="Euclid Circular A" w:hAnsi="Euclid Circular A"/>
          <w:color w:val="000000" w:themeColor="text1"/>
          <w:sz w:val="24"/>
          <w:szCs w:val="24"/>
        </w:rPr>
        <w:t xml:space="preserve">Dit </w:t>
      </w:r>
      <w:r w:rsidR="003A221D" w:rsidRPr="00F47947">
        <w:rPr>
          <w:rFonts w:ascii="Euclid Circular A" w:hAnsi="Euclid Circular A"/>
          <w:color w:val="000000" w:themeColor="text1"/>
          <w:sz w:val="24"/>
          <w:szCs w:val="24"/>
        </w:rPr>
        <w:t xml:space="preserve">was een succes voor deze opkomende vorm van journalistiek. </w:t>
      </w:r>
    </w:p>
    <w:p w14:paraId="505EAA68" w14:textId="2D44EA76" w:rsidR="00F228E5" w:rsidRPr="00F47947" w:rsidRDefault="007C2CF4" w:rsidP="00D7729F">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Andere</w:t>
      </w:r>
      <w:r w:rsidR="00F228E5" w:rsidRPr="00F47947">
        <w:rPr>
          <w:rFonts w:ascii="Euclid Circular A" w:hAnsi="Euclid Circular A"/>
          <w:color w:val="000000" w:themeColor="text1"/>
          <w:sz w:val="24"/>
          <w:szCs w:val="24"/>
        </w:rPr>
        <w:t xml:space="preserve"> journalistieke genres en narratieve strategieën, </w:t>
      </w:r>
      <w:r w:rsidR="00C30D7B" w:rsidRPr="00F47947">
        <w:rPr>
          <w:rFonts w:ascii="Euclid Circular A" w:hAnsi="Euclid Circular A"/>
          <w:color w:val="000000" w:themeColor="text1"/>
          <w:sz w:val="24"/>
          <w:szCs w:val="24"/>
        </w:rPr>
        <w:t>zoals</w:t>
      </w:r>
      <w:r w:rsidR="00F228E5" w:rsidRPr="00F47947">
        <w:rPr>
          <w:rFonts w:ascii="Euclid Circular A" w:hAnsi="Euclid Circular A"/>
          <w:color w:val="000000" w:themeColor="text1"/>
          <w:sz w:val="24"/>
          <w:szCs w:val="24"/>
        </w:rPr>
        <w:t xml:space="preserve"> 'breaking news' en opiniestukken</w:t>
      </w:r>
      <w:r w:rsidR="00C30D7B" w:rsidRPr="00F47947">
        <w:rPr>
          <w:rFonts w:ascii="Euclid Circular A" w:hAnsi="Euclid Circular A"/>
          <w:color w:val="000000" w:themeColor="text1"/>
          <w:sz w:val="24"/>
          <w:szCs w:val="24"/>
        </w:rPr>
        <w:t xml:space="preserve"> onderscheiden</w:t>
      </w:r>
      <w:r w:rsidR="00F228E5" w:rsidRPr="00F47947">
        <w:rPr>
          <w:rFonts w:ascii="Euclid Circular A" w:hAnsi="Euclid Circular A"/>
          <w:color w:val="000000" w:themeColor="text1"/>
          <w:sz w:val="24"/>
          <w:szCs w:val="24"/>
        </w:rPr>
        <w:t xml:space="preserve"> zich vaak door hun directe en reactieve aard</w:t>
      </w:r>
      <w:r w:rsidR="00A847A0"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 </w:t>
      </w:r>
      <w:r w:rsidR="00A847A0" w:rsidRPr="00F47947">
        <w:rPr>
          <w:rFonts w:ascii="Euclid Circular A" w:hAnsi="Euclid Circular A"/>
          <w:color w:val="000000" w:themeColor="text1"/>
          <w:sz w:val="24"/>
          <w:szCs w:val="24"/>
        </w:rPr>
        <w:t>T</w:t>
      </w:r>
      <w:r w:rsidR="00F228E5" w:rsidRPr="00F47947">
        <w:rPr>
          <w:rFonts w:ascii="Euclid Circular A" w:hAnsi="Euclid Circular A"/>
          <w:color w:val="000000" w:themeColor="text1"/>
          <w:sz w:val="24"/>
          <w:szCs w:val="24"/>
        </w:rPr>
        <w:t xml:space="preserve">erwijl </w:t>
      </w:r>
      <w:r w:rsidR="00711FA3" w:rsidRPr="00F47947">
        <w:rPr>
          <w:rFonts w:ascii="Euclid Circular A" w:hAnsi="Euclid Circular A"/>
          <w:color w:val="000000" w:themeColor="text1"/>
          <w:sz w:val="24"/>
          <w:szCs w:val="24"/>
        </w:rPr>
        <w:t xml:space="preserve">een </w:t>
      </w:r>
      <w:r w:rsidR="00F228E5" w:rsidRPr="00F47947">
        <w:rPr>
          <w:rFonts w:ascii="Euclid Circular A" w:hAnsi="Euclid Circular A"/>
          <w:color w:val="000000" w:themeColor="text1"/>
          <w:sz w:val="24"/>
          <w:szCs w:val="24"/>
        </w:rPr>
        <w:t>zorgvuldig geconstrueerd formats zoals digitale long</w:t>
      </w:r>
      <w:r w:rsidR="00E811A0"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forms zich</w:t>
      </w:r>
      <w:r w:rsidR="00BA1612" w:rsidRPr="00F47947">
        <w:rPr>
          <w:rFonts w:ascii="Euclid Circular A" w:hAnsi="Euclid Circular A"/>
          <w:color w:val="000000" w:themeColor="text1"/>
          <w:sz w:val="24"/>
          <w:szCs w:val="24"/>
        </w:rPr>
        <w:t xml:space="preserve"> kan</w:t>
      </w:r>
      <w:r w:rsidR="00F228E5" w:rsidRPr="00F47947">
        <w:rPr>
          <w:rFonts w:ascii="Euclid Circular A" w:hAnsi="Euclid Circular A"/>
          <w:color w:val="000000" w:themeColor="text1"/>
          <w:sz w:val="24"/>
          <w:szCs w:val="24"/>
        </w:rPr>
        <w:t xml:space="preserve"> richten op een diepgaande analyse en verkenning van </w:t>
      </w:r>
      <w:r w:rsidR="00FF1DB8" w:rsidRPr="00F47947">
        <w:rPr>
          <w:rFonts w:ascii="Euclid Circular A" w:hAnsi="Euclid Circular A"/>
          <w:color w:val="000000" w:themeColor="text1"/>
          <w:sz w:val="24"/>
          <w:szCs w:val="24"/>
        </w:rPr>
        <w:t>éé</w:t>
      </w:r>
      <w:r w:rsidR="00F228E5" w:rsidRPr="00F47947">
        <w:rPr>
          <w:rFonts w:ascii="Euclid Circular A" w:hAnsi="Euclid Circular A"/>
          <w:color w:val="000000" w:themeColor="text1"/>
          <w:sz w:val="24"/>
          <w:szCs w:val="24"/>
        </w:rPr>
        <w:t xml:space="preserve">n thema of verhaal. Deze vorm van journalistiek, </w:t>
      </w:r>
      <w:r w:rsidR="00480400" w:rsidRPr="00F47947">
        <w:rPr>
          <w:rFonts w:ascii="Euclid Circular A" w:hAnsi="Euclid Circular A"/>
          <w:color w:val="000000" w:themeColor="text1"/>
          <w:sz w:val="24"/>
          <w:szCs w:val="24"/>
        </w:rPr>
        <w:t>met als</w:t>
      </w:r>
      <w:r w:rsidR="00F228E5" w:rsidRPr="00F47947">
        <w:rPr>
          <w:rFonts w:ascii="Euclid Circular A" w:hAnsi="Euclid Circular A"/>
          <w:color w:val="000000" w:themeColor="text1"/>
          <w:sz w:val="24"/>
          <w:szCs w:val="24"/>
        </w:rPr>
        <w:t xml:space="preserve"> </w:t>
      </w:r>
      <w:r w:rsidR="002D7963" w:rsidRPr="00F47947">
        <w:rPr>
          <w:rFonts w:ascii="Euclid Circular A" w:hAnsi="Euclid Circular A"/>
          <w:color w:val="000000" w:themeColor="text1"/>
          <w:sz w:val="24"/>
          <w:szCs w:val="24"/>
        </w:rPr>
        <w:t xml:space="preserve">belangrijkste </w:t>
      </w:r>
      <w:r w:rsidR="00F228E5" w:rsidRPr="00F47947">
        <w:rPr>
          <w:rFonts w:ascii="Euclid Circular A" w:hAnsi="Euclid Circular A"/>
          <w:color w:val="000000" w:themeColor="text1"/>
          <w:sz w:val="24"/>
          <w:szCs w:val="24"/>
        </w:rPr>
        <w:t>kenmerk</w:t>
      </w:r>
      <w:r w:rsidR="002D7963"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een grotere woordomvang</w:t>
      </w:r>
      <w:r w:rsidR="00D73C61" w:rsidRPr="00F47947">
        <w:rPr>
          <w:rFonts w:ascii="Euclid Circular A" w:hAnsi="Euclid Circular A"/>
          <w:color w:val="000000" w:themeColor="text1"/>
          <w:sz w:val="24"/>
          <w:szCs w:val="24"/>
        </w:rPr>
        <w:t>,</w:t>
      </w:r>
      <w:r w:rsidR="002D7963" w:rsidRPr="00F47947">
        <w:rPr>
          <w:rFonts w:ascii="Euclid Circular A" w:hAnsi="Euclid Circular A"/>
          <w:color w:val="000000" w:themeColor="text1"/>
          <w:sz w:val="24"/>
          <w:szCs w:val="24"/>
        </w:rPr>
        <w:t xml:space="preserve"> </w:t>
      </w:r>
      <w:r w:rsidR="00F228E5" w:rsidRPr="00F47947">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sidRPr="00F47947">
        <w:rPr>
          <w:rFonts w:ascii="Euclid Circular A" w:hAnsi="Euclid Circular A"/>
          <w:color w:val="000000" w:themeColor="text1"/>
          <w:sz w:val="24"/>
          <w:szCs w:val="24"/>
        </w:rPr>
        <w:t xml:space="preserve"> </w:t>
      </w:r>
      <w:r w:rsidR="002E34D9" w:rsidRPr="00F47947">
        <w:rPr>
          <w:rFonts w:ascii="Euclid Circular A" w:hAnsi="Euclid Circular A"/>
          <w:color w:val="000000" w:themeColor="text1"/>
          <w:sz w:val="24"/>
          <w:szCs w:val="24"/>
        </w:rPr>
        <w:t xml:space="preserve">De opkomst van deze </w:t>
      </w:r>
      <w:r w:rsidR="002E34D9" w:rsidRPr="00F47947">
        <w:rPr>
          <w:rFonts w:ascii="Euclid Circular A" w:hAnsi="Euclid Circular A"/>
          <w:color w:val="000000" w:themeColor="text1"/>
          <w:sz w:val="24"/>
          <w:szCs w:val="24"/>
        </w:rPr>
        <w:lastRenderedPageBreak/>
        <w:t>vorm in het laatste decennium is volkomen logisch door de ongelimiteerde vrijheid die de digitale platformen bieden, in de vorm van de mogelijkheid voor oneindig lange geschreven stukken</w:t>
      </w:r>
      <w:r w:rsidR="00192E95" w:rsidRPr="00F47947">
        <w:rPr>
          <w:rFonts w:ascii="Euclid Circular A" w:hAnsi="Euclid Circular A"/>
          <w:color w:val="000000" w:themeColor="text1"/>
          <w:sz w:val="24"/>
          <w:szCs w:val="24"/>
        </w:rPr>
        <w:t xml:space="preserve"> </w:t>
      </w:r>
      <w:r w:rsidR="00192E95" w:rsidRPr="00F47947">
        <w:rPr>
          <w:rFonts w:ascii="Euclid Circular A" w:hAnsi="Euclid Circular A"/>
          <w:color w:val="000000" w:themeColor="text1"/>
          <w:sz w:val="24"/>
          <w:szCs w:val="24"/>
        </w:rPr>
        <w:fldChar w:fldCharType="begin"/>
      </w:r>
      <w:r w:rsidR="00192E95" w:rsidRPr="00F47947">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sidRPr="00F47947">
        <w:rPr>
          <w:rFonts w:ascii="Euclid Circular A" w:hAnsi="Euclid Circular A"/>
          <w:color w:val="000000" w:themeColor="text1"/>
          <w:sz w:val="24"/>
          <w:szCs w:val="24"/>
        </w:rPr>
        <w:fldChar w:fldCharType="separate"/>
      </w:r>
      <w:r w:rsidR="00192E95" w:rsidRPr="00F47947">
        <w:rPr>
          <w:rFonts w:ascii="Euclid Circular A" w:hAnsi="Euclid Circular A"/>
          <w:sz w:val="24"/>
        </w:rPr>
        <w:t>(Carr, 2011)</w:t>
      </w:r>
      <w:r w:rsidR="00192E95" w:rsidRPr="00F47947">
        <w:rPr>
          <w:rFonts w:ascii="Euclid Circular A" w:hAnsi="Euclid Circular A"/>
          <w:color w:val="000000" w:themeColor="text1"/>
          <w:sz w:val="24"/>
          <w:szCs w:val="24"/>
        </w:rPr>
        <w:fldChar w:fldCharType="end"/>
      </w:r>
      <w:r w:rsidR="002E34D9" w:rsidRPr="00F47947">
        <w:rPr>
          <w:rFonts w:ascii="Euclid Circular A" w:hAnsi="Euclid Circular A"/>
          <w:color w:val="000000" w:themeColor="text1"/>
          <w:sz w:val="24"/>
          <w:szCs w:val="24"/>
        </w:rPr>
        <w:t>.</w:t>
      </w:r>
    </w:p>
    <w:p w14:paraId="5CFC8023" w14:textId="77777777" w:rsidR="00FA460C" w:rsidRPr="00F47947" w:rsidRDefault="00F228E5" w:rsidP="00FA460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Nicholas Carr (201</w:t>
      </w:r>
      <w:r w:rsidR="00686AB8" w:rsidRPr="00F47947">
        <w:rPr>
          <w:rFonts w:ascii="Euclid Circular A" w:hAnsi="Euclid Circular A"/>
          <w:color w:val="000000" w:themeColor="text1"/>
          <w:sz w:val="24"/>
          <w:szCs w:val="24"/>
        </w:rPr>
        <w:t>1</w:t>
      </w:r>
      <w:r w:rsidRPr="00F47947">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F47947">
        <w:rPr>
          <w:rFonts w:ascii="Euclid Circular A" w:hAnsi="Euclid Circular A"/>
          <w:color w:val="000000" w:themeColor="text1"/>
          <w:sz w:val="24"/>
          <w:szCs w:val="24"/>
        </w:rPr>
        <w:t xml:space="preserve"> </w:t>
      </w:r>
      <w:r w:rsidR="006D1898" w:rsidRPr="00F47947">
        <w:rPr>
          <w:rFonts w:ascii="Euclid Circular A" w:hAnsi="Euclid Circular A"/>
          <w:color w:val="000000" w:themeColor="text1"/>
          <w:sz w:val="24"/>
          <w:szCs w:val="24"/>
        </w:rPr>
        <w:t>“</w:t>
      </w:r>
      <w:r w:rsidR="00686AB8" w:rsidRPr="00F47947">
        <w:rPr>
          <w:rFonts w:ascii="Euclid Circular A" w:hAnsi="Euclid Circular A"/>
          <w:color w:val="000000" w:themeColor="text1"/>
          <w:sz w:val="24"/>
          <w:szCs w:val="24"/>
        </w:rPr>
        <w:t>We’re able to transfer only a small portion of the information to</w:t>
      </w:r>
      <w:r w:rsidR="00CC622A" w:rsidRPr="00F47947">
        <w:rPr>
          <w:rFonts w:ascii="Euclid Circular A" w:hAnsi="Euclid Circular A"/>
          <w:color w:val="000000" w:themeColor="text1"/>
          <w:sz w:val="24"/>
          <w:szCs w:val="24"/>
        </w:rPr>
        <w:t xml:space="preserve"> </w:t>
      </w:r>
      <w:r w:rsidR="00686AB8" w:rsidRPr="00F47947">
        <w:rPr>
          <w:rFonts w:ascii="Euclid Circular A" w:hAnsi="Euclid Circular A"/>
          <w:color w:val="000000" w:themeColor="text1"/>
          <w:sz w:val="24"/>
          <w:szCs w:val="24"/>
        </w:rPr>
        <w:t>long-term memory” (p.115). W</w:t>
      </w:r>
      <w:r w:rsidRPr="00F47947">
        <w:rPr>
          <w:rFonts w:ascii="Euclid Circular A" w:hAnsi="Euclid Circular A"/>
          <w:color w:val="000000" w:themeColor="text1"/>
          <w:sz w:val="24"/>
          <w:szCs w:val="24"/>
        </w:rPr>
        <w:t xml:space="preserve">anneer we online gaan betreden we een omgeving die vluchtig lezen, gehaast en afgeleid denken, en oppervlakkig leren bevordert.” </w:t>
      </w:r>
    </w:p>
    <w:p w14:paraId="054D7817" w14:textId="2D05D108" w:rsidR="00D8487D" w:rsidRPr="00F47947" w:rsidRDefault="00F228E5" w:rsidP="00FA460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t borduurt verder op de theorie van Deuze (2001), waar gekeken werd naar de eerste generatie van nieuwsmedia op het wereldwijde web. Hierin werd onderscheid gemaakt tussen drie paradigma’s in de nieuwe digitale wereld waar journalistiek in verkeerde. Met</w:t>
      </w:r>
      <w:r w:rsidR="00F5699C" w:rsidRPr="00F47947">
        <w:rPr>
          <w:rFonts w:ascii="Euclid Circular A" w:hAnsi="Euclid Circular A"/>
          <w:color w:val="000000" w:themeColor="text1"/>
          <w:sz w:val="24"/>
          <w:szCs w:val="24"/>
        </w:rPr>
        <w:t xml:space="preserve"> het eerste paradigma:</w:t>
      </w:r>
      <w:r w:rsidRPr="00F47947">
        <w:rPr>
          <w:rFonts w:ascii="Euclid Circular A" w:hAnsi="Euclid Circular A"/>
          <w:color w:val="000000" w:themeColor="text1"/>
          <w:sz w:val="24"/>
          <w:szCs w:val="24"/>
        </w:rPr>
        <w:t xml:space="preserve"> </w:t>
      </w:r>
      <w:r w:rsidR="00A626E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interactiviteit</w:t>
      </w:r>
      <w:r w:rsidR="00A626E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 gekeken werd naar de mogelijkheden voor het publiek om interacties te hebben of zelfs invloed</w:t>
      </w:r>
      <w:r w:rsidR="008C764C" w:rsidRPr="00F47947">
        <w:rPr>
          <w:rFonts w:ascii="Euclid Circular A" w:hAnsi="Euclid Circular A"/>
          <w:color w:val="000000" w:themeColor="text1"/>
          <w:sz w:val="24"/>
          <w:szCs w:val="24"/>
        </w:rPr>
        <w:t xml:space="preserve"> te hebben</w:t>
      </w:r>
      <w:r w:rsidRPr="00F47947">
        <w:rPr>
          <w:rFonts w:ascii="Euclid Circular A" w:hAnsi="Euclid Circular A"/>
          <w:color w:val="000000" w:themeColor="text1"/>
          <w:sz w:val="24"/>
          <w:szCs w:val="24"/>
        </w:rPr>
        <w:t xml:space="preserve"> op de </w:t>
      </w:r>
      <w:r w:rsidR="004F5C62" w:rsidRPr="00F47947">
        <w:rPr>
          <w:rFonts w:ascii="Euclid Circular A" w:hAnsi="Euclid Circular A"/>
          <w:color w:val="000000" w:themeColor="text1"/>
          <w:sz w:val="24"/>
          <w:szCs w:val="24"/>
        </w:rPr>
        <w:t xml:space="preserve">journalistieke </w:t>
      </w:r>
      <w:r w:rsidRPr="00F47947">
        <w:rPr>
          <w:rFonts w:ascii="Euclid Circular A" w:hAnsi="Euclid Circular A"/>
          <w:color w:val="000000" w:themeColor="text1"/>
          <w:sz w:val="24"/>
          <w:szCs w:val="24"/>
        </w:rPr>
        <w:t xml:space="preserve">producties. </w:t>
      </w:r>
      <w:r w:rsidR="009A258E" w:rsidRPr="00F47947">
        <w:rPr>
          <w:rFonts w:ascii="Euclid Circular A" w:hAnsi="Euclid Circular A"/>
          <w:color w:val="000000" w:themeColor="text1"/>
          <w:sz w:val="24"/>
          <w:szCs w:val="24"/>
        </w:rPr>
        <w:t xml:space="preserve">Vervolgens het paradigma: </w:t>
      </w:r>
      <w:r w:rsidR="00EF11C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Hypertextualiteit</w:t>
      </w:r>
      <w:r w:rsidR="00EF11CE"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t de mogelijkheid geeft de kennis en kracht van het internet in te zetten door alles met elkaar te verbinden door methodes als </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hyperlinks</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en </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embeds</w:t>
      </w:r>
      <w:r w:rsidR="00A96DAC"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934B44" w:rsidRPr="00F47947">
        <w:rPr>
          <w:rFonts w:ascii="Euclid Circular A" w:hAnsi="Euclid Circular A"/>
          <w:color w:val="000000" w:themeColor="text1"/>
          <w:sz w:val="24"/>
          <w:szCs w:val="24"/>
        </w:rPr>
        <w:t>O</w:t>
      </w:r>
      <w:r w:rsidR="007D6018" w:rsidRPr="00F47947">
        <w:rPr>
          <w:rFonts w:ascii="Euclid Circular A" w:hAnsi="Euclid Circular A"/>
          <w:color w:val="000000" w:themeColor="text1"/>
          <w:sz w:val="24"/>
          <w:szCs w:val="24"/>
        </w:rPr>
        <w:t xml:space="preserve">ok Kovach en Rosenstiel (2014) </w:t>
      </w:r>
      <w:r w:rsidR="00934B44" w:rsidRPr="00F47947">
        <w:rPr>
          <w:rFonts w:ascii="Euclid Circular A" w:hAnsi="Euclid Circular A"/>
          <w:color w:val="000000" w:themeColor="text1"/>
          <w:sz w:val="24"/>
          <w:szCs w:val="24"/>
        </w:rPr>
        <w:t>beschrijven dit in hun boek, m</w:t>
      </w:r>
      <w:r w:rsidRPr="00F47947">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sidRPr="00F47947">
        <w:rPr>
          <w:rFonts w:ascii="Euclid Circular A" w:hAnsi="Euclid Circular A"/>
          <w:color w:val="000000" w:themeColor="text1"/>
          <w:sz w:val="24"/>
          <w:szCs w:val="24"/>
        </w:rPr>
        <w:t>e</w:t>
      </w:r>
      <w:r w:rsidRPr="00F47947">
        <w:rPr>
          <w:rFonts w:ascii="Euclid Circular A" w:hAnsi="Euclid Circular A"/>
          <w:color w:val="000000" w:themeColor="text1"/>
          <w:sz w:val="24"/>
          <w:szCs w:val="24"/>
        </w:rPr>
        <w:t xml:space="preserve"> nieuwsproducte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003F2004" w:rsidRPr="00F47947">
        <w:rPr>
          <w:rFonts w:ascii="Euclid Circular A" w:hAnsi="Euclid Circular A"/>
          <w:sz w:val="24"/>
        </w:rPr>
        <w:t>(</w:t>
      </w:r>
      <w:r w:rsidRPr="00F47947">
        <w:rPr>
          <w:rFonts w:ascii="Euclid Circular A" w:hAnsi="Euclid Circular A"/>
          <w:sz w:val="24"/>
        </w:rPr>
        <w:t>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Cruciaal voor digitale longforms is</w:t>
      </w:r>
      <w:r w:rsidR="0076344F" w:rsidRPr="00F47947">
        <w:rPr>
          <w:rFonts w:ascii="Euclid Circular A" w:hAnsi="Euclid Circular A"/>
          <w:color w:val="000000" w:themeColor="text1"/>
          <w:sz w:val="24"/>
          <w:szCs w:val="24"/>
        </w:rPr>
        <w:t xml:space="preserve"> het laatste paradigma de</w:t>
      </w:r>
      <w:r w:rsidRPr="00F47947">
        <w:rPr>
          <w:rFonts w:ascii="Euclid Circular A" w:hAnsi="Euclid Circular A"/>
          <w:color w:val="000000" w:themeColor="text1"/>
          <w:sz w:val="24"/>
          <w:szCs w:val="24"/>
        </w:rPr>
        <w:t xml:space="preserve"> mogelijkheid voor</w:t>
      </w:r>
      <w:r w:rsidR="0076344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EF3A8A" w:rsidRPr="00F47947">
        <w:rPr>
          <w:rFonts w:ascii="Euclid Circular A" w:hAnsi="Euclid Circular A"/>
          <w:color w:val="000000" w:themeColor="text1"/>
          <w:sz w:val="24"/>
          <w:szCs w:val="24"/>
        </w:rPr>
        <w:t>‘</w:t>
      </w:r>
      <w:r w:rsidR="00126924" w:rsidRPr="00F47947">
        <w:rPr>
          <w:rFonts w:ascii="Euclid Circular A" w:hAnsi="Euclid Circular A"/>
          <w:color w:val="000000" w:themeColor="text1"/>
          <w:sz w:val="24"/>
          <w:szCs w:val="24"/>
        </w:rPr>
        <w:t>multimedialiteit</w:t>
      </w:r>
      <w:r w:rsidR="00EF3A8A" w:rsidRPr="00F47947">
        <w:rPr>
          <w:rFonts w:ascii="Euclid Circular A" w:hAnsi="Euclid Circular A"/>
          <w:color w:val="000000" w:themeColor="text1"/>
          <w:sz w:val="24"/>
          <w:szCs w:val="24"/>
        </w:rPr>
        <w:t>’</w:t>
      </w:r>
      <w:r w:rsidR="00264BB3"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e vrijheid in de vorm </w:t>
      </w:r>
      <w:r w:rsidR="00264BB3" w:rsidRPr="00F47947">
        <w:rPr>
          <w:rFonts w:ascii="Euclid Circular A" w:hAnsi="Euclid Circular A"/>
          <w:color w:val="000000" w:themeColor="text1"/>
          <w:sz w:val="24"/>
          <w:szCs w:val="24"/>
        </w:rPr>
        <w:t xml:space="preserve">van het journalistieke product, </w:t>
      </w:r>
      <w:r w:rsidRPr="00F47947">
        <w:rPr>
          <w:rFonts w:ascii="Euclid Circular A" w:hAnsi="Euclid Circular A"/>
          <w:color w:val="000000" w:themeColor="text1"/>
          <w:sz w:val="24"/>
          <w:szCs w:val="24"/>
        </w:rPr>
        <w:t>waar</w:t>
      </w:r>
      <w:r w:rsidR="00264BB3" w:rsidRPr="00F47947">
        <w:rPr>
          <w:rFonts w:ascii="Euclid Circular A" w:hAnsi="Euclid Circular A"/>
          <w:color w:val="000000" w:themeColor="text1"/>
          <w:sz w:val="24"/>
          <w:szCs w:val="24"/>
        </w:rPr>
        <w:t>mee</w:t>
      </w:r>
      <w:r w:rsidRPr="00F47947">
        <w:rPr>
          <w:rFonts w:ascii="Euclid Circular A" w:hAnsi="Euclid Circular A"/>
          <w:color w:val="000000" w:themeColor="text1"/>
          <w:sz w:val="24"/>
          <w:szCs w:val="24"/>
        </w:rPr>
        <w:t xml:space="preserve"> de online journalist een veel ruimere keuze kan maken welk media format het beste past bij het verhaal</w:t>
      </w:r>
      <w:r w:rsidR="00CD593C"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euze, 2001)</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Hierin moet nog verder onderscheid gemaakt worden tussen</w:t>
      </w:r>
      <w:r w:rsidR="00864D41" w:rsidRPr="00F47947">
        <w:rPr>
          <w:rFonts w:ascii="Euclid Circular A" w:hAnsi="Euclid Circular A"/>
          <w:color w:val="000000" w:themeColor="text1"/>
          <w:sz w:val="24"/>
          <w:szCs w:val="24"/>
        </w:rPr>
        <w:t xml:space="preserve"> de belangrijke</w:t>
      </w:r>
      <w:r w:rsidR="00BF3B56" w:rsidRPr="00F47947">
        <w:rPr>
          <w:rFonts w:ascii="Euclid Circular A" w:hAnsi="Euclid Circular A"/>
          <w:color w:val="000000" w:themeColor="text1"/>
          <w:sz w:val="24"/>
          <w:szCs w:val="24"/>
        </w:rPr>
        <w:t xml:space="preserve"> </w:t>
      </w:r>
      <w:r w:rsidR="00864D41" w:rsidRPr="00F47947">
        <w:rPr>
          <w:rFonts w:ascii="Euclid Circular A" w:hAnsi="Euclid Circular A"/>
          <w:color w:val="000000" w:themeColor="text1"/>
          <w:sz w:val="24"/>
          <w:szCs w:val="24"/>
        </w:rPr>
        <w:t>multimedia concepten:</w:t>
      </w:r>
      <w:r w:rsidRPr="00F47947">
        <w:rPr>
          <w:rFonts w:ascii="Euclid Circular A" w:hAnsi="Euclid Circular A"/>
          <w:color w:val="000000" w:themeColor="text1"/>
          <w:sz w:val="24"/>
          <w:szCs w:val="24"/>
        </w:rPr>
        <w:t xml:space="preserve"> convergentie en divergentie</w:t>
      </w:r>
      <w:r w:rsidR="00D8487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p>
    <w:p w14:paraId="3EF49CB0" w14:textId="4874F014" w:rsidR="00A06C3E" w:rsidRPr="00F47947"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t>C</w:t>
      </w:r>
      <w:r w:rsidR="00F228E5" w:rsidRPr="00F47947">
        <w:rPr>
          <w:rFonts w:ascii="Euclid Circular A" w:hAnsi="Euclid Circular A"/>
          <w:b/>
          <w:bCs/>
          <w:color w:val="000000" w:themeColor="text1"/>
          <w:sz w:val="24"/>
          <w:szCs w:val="24"/>
        </w:rPr>
        <w:t>onvergentie</w:t>
      </w:r>
      <w:r w:rsidR="00F228E5" w:rsidRPr="00F47947">
        <w:rPr>
          <w:rFonts w:ascii="Euclid Circular A" w:hAnsi="Euclid Circular A"/>
          <w:color w:val="000000" w:themeColor="text1"/>
          <w:sz w:val="24"/>
          <w:szCs w:val="24"/>
        </w:rPr>
        <w:t xml:space="preserve"> verwijst naar het samengaan van mediaformaten</w:t>
      </w:r>
      <w:r w:rsidR="00294F2F" w:rsidRPr="00F47947">
        <w:rPr>
          <w:rFonts w:ascii="Euclid Circular A" w:hAnsi="Euclid Circular A"/>
          <w:color w:val="000000" w:themeColor="text1"/>
          <w:sz w:val="24"/>
          <w:szCs w:val="24"/>
        </w:rPr>
        <w:t xml:space="preserve"> zoals </w:t>
      </w:r>
      <w:r w:rsidR="00F228E5" w:rsidRPr="00F47947">
        <w:rPr>
          <w:rFonts w:ascii="Euclid Circular A" w:hAnsi="Euclid Circular A"/>
          <w:color w:val="000000" w:themeColor="text1"/>
          <w:sz w:val="24"/>
          <w:szCs w:val="24"/>
        </w:rPr>
        <w:t>tekst, video, audio en platforms in geïntegreerde, hybride ervaringen zoals een digitale long</w:t>
      </w:r>
      <w:r w:rsidR="0009723C" w:rsidRPr="00F47947">
        <w:rPr>
          <w:rFonts w:ascii="Euclid Circular A" w:hAnsi="Euclid Circular A"/>
          <w:color w:val="000000" w:themeColor="text1"/>
          <w:sz w:val="24"/>
          <w:szCs w:val="24"/>
        </w:rPr>
        <w:t>-</w:t>
      </w:r>
      <w:r w:rsidR="00F228E5" w:rsidRPr="00F47947">
        <w:rPr>
          <w:rFonts w:ascii="Euclid Circular A" w:hAnsi="Euclid Circular A"/>
          <w:color w:val="000000" w:themeColor="text1"/>
          <w:sz w:val="24"/>
          <w:szCs w:val="24"/>
        </w:rPr>
        <w:t xml:space="preserve">form. </w:t>
      </w:r>
    </w:p>
    <w:p w14:paraId="49D2F0AC" w14:textId="460AC00A" w:rsidR="00264AD8" w:rsidRPr="00F47947"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F47947">
        <w:rPr>
          <w:rFonts w:ascii="Euclid Circular A" w:hAnsi="Euclid Circular A"/>
          <w:b/>
          <w:bCs/>
          <w:color w:val="000000" w:themeColor="text1"/>
          <w:sz w:val="24"/>
          <w:szCs w:val="24"/>
        </w:rPr>
        <w:lastRenderedPageBreak/>
        <w:t>Divergentie</w:t>
      </w:r>
      <w:r w:rsidRPr="00F47947">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2FA14CC9" w:rsidR="00F228E5" w:rsidRPr="00F47947" w:rsidRDefault="00F228E5" w:rsidP="000B4FDC">
      <w:pPr>
        <w:spacing w:line="360" w:lineRule="auto"/>
        <w:ind w:firstLine="36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Samen weerspiegelen </w:t>
      </w:r>
      <w:r w:rsidR="00264AD8" w:rsidRPr="00F47947">
        <w:rPr>
          <w:rFonts w:ascii="Euclid Circular A" w:hAnsi="Euclid Circular A"/>
          <w:color w:val="000000" w:themeColor="text1"/>
          <w:sz w:val="24"/>
          <w:szCs w:val="24"/>
        </w:rPr>
        <w:t>de</w:t>
      </w:r>
      <w:r w:rsidRPr="00F47947">
        <w:rPr>
          <w:rFonts w:ascii="Euclid Circular A" w:hAnsi="Euclid Circular A"/>
          <w:color w:val="000000" w:themeColor="text1"/>
          <w:sz w:val="24"/>
          <w:szCs w:val="24"/>
        </w:rPr>
        <w:t>ze</w:t>
      </w:r>
      <w:r w:rsidR="00264AD8" w:rsidRPr="00F47947">
        <w:rPr>
          <w:rFonts w:ascii="Euclid Circular A" w:hAnsi="Euclid Circular A"/>
          <w:color w:val="000000" w:themeColor="text1"/>
          <w:sz w:val="24"/>
          <w:szCs w:val="24"/>
        </w:rPr>
        <w:t xml:space="preserve"> antoniemen</w:t>
      </w:r>
      <w:r w:rsidRPr="00F47947">
        <w:rPr>
          <w:rFonts w:ascii="Euclid Circular A" w:hAnsi="Euclid Circular A"/>
          <w:color w:val="000000" w:themeColor="text1"/>
          <w:sz w:val="24"/>
          <w:szCs w:val="24"/>
        </w:rPr>
        <w:t xml:space="preserve"> de dualiteit van het digitale medialandschap</w:t>
      </w:r>
      <w:r w:rsidR="00EC67F3" w:rsidRPr="00F47947">
        <w:rPr>
          <w:rFonts w:ascii="Euclid Circular A" w:hAnsi="Euclid Circular A"/>
          <w:color w:val="000000" w:themeColor="text1"/>
          <w:sz w:val="24"/>
          <w:szCs w:val="24"/>
        </w:rPr>
        <w:t>. Waarin</w:t>
      </w:r>
      <w:r w:rsidRPr="00F47947">
        <w:rPr>
          <w:rFonts w:ascii="Euclid Circular A" w:hAnsi="Euclid Circular A"/>
          <w:color w:val="000000" w:themeColor="text1"/>
          <w:sz w:val="24"/>
          <w:szCs w:val="24"/>
        </w:rPr>
        <w:t xml:space="preserve"> technologieën samen</w:t>
      </w:r>
      <w:r w:rsidR="00ED134D" w:rsidRPr="00F47947">
        <w:rPr>
          <w:rFonts w:ascii="Euclid Circular A" w:hAnsi="Euclid Circular A"/>
          <w:color w:val="000000" w:themeColor="text1"/>
          <w:sz w:val="24"/>
          <w:szCs w:val="24"/>
        </w:rPr>
        <w:t>gevoegd of opgedeeld kunnen worden</w:t>
      </w:r>
      <w:r w:rsidRPr="00F47947">
        <w:rPr>
          <w:rFonts w:ascii="Euclid Circular A" w:hAnsi="Euclid Circular A"/>
          <w:color w:val="000000" w:themeColor="text1"/>
          <w:sz w:val="24"/>
          <w:szCs w:val="24"/>
        </w:rPr>
        <w:t xml:space="preserve"> om te innoveren en sterke punten </w:t>
      </w:r>
      <w:r w:rsidR="004E7F1D" w:rsidRPr="00F47947">
        <w:rPr>
          <w:rFonts w:ascii="Euclid Circular A" w:hAnsi="Euclid Circular A"/>
          <w:color w:val="000000" w:themeColor="text1"/>
          <w:sz w:val="24"/>
          <w:szCs w:val="24"/>
        </w:rPr>
        <w:t xml:space="preserve">te </w:t>
      </w:r>
      <w:r w:rsidRPr="00F47947">
        <w:rPr>
          <w:rFonts w:ascii="Euclid Circular A" w:hAnsi="Euclid Circular A"/>
          <w:color w:val="000000" w:themeColor="text1"/>
          <w:sz w:val="24"/>
          <w:szCs w:val="24"/>
        </w:rPr>
        <w:t>behouden</w:t>
      </w:r>
      <w:r w:rsidR="00C66974"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C66974" w:rsidRPr="00F47947">
        <w:rPr>
          <w:rFonts w:ascii="Euclid Circular A" w:hAnsi="Euclid Circular A"/>
          <w:color w:val="000000" w:themeColor="text1"/>
          <w:sz w:val="24"/>
          <w:szCs w:val="24"/>
        </w:rPr>
        <w:t>Hier</w:t>
      </w:r>
      <w:r w:rsidRPr="00F47947">
        <w:rPr>
          <w:rFonts w:ascii="Euclid Circular A" w:hAnsi="Euclid Circular A"/>
          <w:color w:val="000000" w:themeColor="text1"/>
          <w:sz w:val="24"/>
          <w:szCs w:val="24"/>
        </w:rPr>
        <w:t xml:space="preserve">door </w:t>
      </w:r>
      <w:r w:rsidR="00C66974" w:rsidRPr="00F47947">
        <w:rPr>
          <w:rFonts w:ascii="Euclid Circular A" w:hAnsi="Euclid Circular A"/>
          <w:color w:val="000000" w:themeColor="text1"/>
          <w:sz w:val="24"/>
          <w:szCs w:val="24"/>
        </w:rPr>
        <w:t xml:space="preserve">kunnen </w:t>
      </w:r>
      <w:r w:rsidRPr="00F47947">
        <w:rPr>
          <w:rFonts w:ascii="Euclid Circular A" w:hAnsi="Euclid Circular A"/>
          <w:color w:val="000000" w:themeColor="text1"/>
          <w:sz w:val="24"/>
          <w:szCs w:val="24"/>
        </w:rPr>
        <w:t>makers inhoud zowel kunnen verenigen als differentiëren in een gefragmenteerd, evoluerend media ecosysteem</w:t>
      </w:r>
      <w:r w:rsidR="000F325F" w:rsidRPr="00F47947">
        <w:rPr>
          <w:rFonts w:ascii="Euclid Circular A" w:hAnsi="Euclid Circular A"/>
          <w:color w:val="000000" w:themeColor="text1"/>
          <w:sz w:val="24"/>
          <w:szCs w:val="24"/>
        </w:rPr>
        <w:t xml:space="preserve"> </w:t>
      </w:r>
      <w:r w:rsidR="000F325F" w:rsidRPr="00F47947">
        <w:rPr>
          <w:rFonts w:ascii="Euclid Circular A" w:hAnsi="Euclid Circular A"/>
          <w:color w:val="000000" w:themeColor="text1"/>
          <w:sz w:val="24"/>
          <w:szCs w:val="24"/>
        </w:rPr>
        <w:fldChar w:fldCharType="begin"/>
      </w:r>
      <w:r w:rsidR="000F325F" w:rsidRPr="00F47947">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sidRPr="00F47947">
        <w:rPr>
          <w:rFonts w:ascii="Euclid Circular A" w:hAnsi="Euclid Circular A"/>
          <w:color w:val="000000" w:themeColor="text1"/>
          <w:sz w:val="24"/>
          <w:szCs w:val="24"/>
        </w:rPr>
        <w:fldChar w:fldCharType="separate"/>
      </w:r>
      <w:r w:rsidR="000F325F" w:rsidRPr="00F47947">
        <w:rPr>
          <w:rFonts w:ascii="Euclid Circular A" w:hAnsi="Euclid Circular A"/>
          <w:sz w:val="24"/>
        </w:rPr>
        <w:t>(Deuze, 2001)</w:t>
      </w:r>
      <w:r w:rsidR="000F325F"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E47CB0" w:rsidRPr="00F47947">
        <w:rPr>
          <w:rFonts w:ascii="Euclid Circular A" w:hAnsi="Euclid Circular A"/>
          <w:color w:val="000000" w:themeColor="text1"/>
          <w:sz w:val="24"/>
          <w:szCs w:val="24"/>
        </w:rPr>
        <w:t xml:space="preserve"> Hiippala (2017) beargumenteerd dat de </w:t>
      </w:r>
      <w:r w:rsidR="005151AB" w:rsidRPr="00F47947">
        <w:rPr>
          <w:rFonts w:ascii="Euclid Circular A" w:hAnsi="Euclid Circular A"/>
          <w:color w:val="000000" w:themeColor="text1"/>
          <w:sz w:val="24"/>
          <w:szCs w:val="24"/>
        </w:rPr>
        <w:t>theorieën</w:t>
      </w:r>
      <w:r w:rsidR="00E47CB0" w:rsidRPr="00F47947">
        <w:rPr>
          <w:rFonts w:ascii="Euclid Circular A" w:hAnsi="Euclid Circular A"/>
          <w:color w:val="000000" w:themeColor="text1"/>
          <w:sz w:val="24"/>
          <w:szCs w:val="24"/>
        </w:rPr>
        <w:t xml:space="preserve"> van multimodaliteit een nauwkeuriger beeld kan geven van multimedia in digitale long-form journalistiek. Hierbij omschrijft hij de features die de digitale long-form onderscheid van andere journalistieke genres </w:t>
      </w:r>
      <w:r w:rsidR="00E47CB0"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0IR3miRu","properties":{"formattedCitation":"(Hiippala, 2017)","plainCitation":"(Hiippala, 2017)","dontUpdate":true,"noteIndex":0},"citationItems":[{"id":152,"uris":["http://zotero.org/users/local/JYrcCqg2/items/4SUUS7SJ"],"itemData":{"id":152,"type":"article-journal","abstract":"Digital longform journalism has recently attracted increased attention among both academics and professionals. This study contributes to the growing body of research by dissecting the multimodal structure of digital longform journalism, that is, how the emerging genre combines written language, photography, short videos, maps and other graphical elements, and joins them together into a seamless narrative using subtle transitions. The data consist of 12 longform articles published in 2012-2013, which have been annotated for their visual and verbal content, their underlying principle of organization and the transitions that hold between them. The annotation is stored into a digital corpus, which is then analyzed to examine the multimodal structures that enable the longform genre to establish a narrative, and to explicate how the longform attempts to captivate its audience by creating a distraction-free environment.","container-title":"Digital journalism","DOI":"10.1080/21670811.2016.1169197","ISSN":"2167-0811","issue":"4","language":"eng","note":"publisher: Routledge","page":"420–442","source":"catalogue.leidenuniv.nl","title":"The Multimodality of Digital Longform Journalism","volume":"5","author":[{"family":"Hiippala","given":"Tuomo"}],"issued":{"date-parts":[["2017"]]},"citation-key":"hiippalaMultimodalityDigitalLongform2017"}}],"schema":"https://github.com/citation-style-language/schema/raw/master/csl-citation.json"} </w:instrText>
      </w:r>
      <w:r w:rsidR="00E47CB0" w:rsidRPr="00F47947">
        <w:rPr>
          <w:rFonts w:ascii="Euclid Circular A" w:hAnsi="Euclid Circular A"/>
          <w:color w:val="000000" w:themeColor="text1"/>
          <w:sz w:val="24"/>
          <w:szCs w:val="24"/>
        </w:rPr>
        <w:fldChar w:fldCharType="separate"/>
      </w:r>
      <w:r w:rsidR="00E47CB0" w:rsidRPr="00F47947">
        <w:rPr>
          <w:rFonts w:ascii="Euclid Circular A" w:hAnsi="Euclid Circular A"/>
          <w:sz w:val="24"/>
        </w:rPr>
        <w:t>(Hiippala, 2017</w:t>
      </w:r>
      <w:r w:rsidR="007E4F08" w:rsidRPr="00F47947">
        <w:rPr>
          <w:rFonts w:ascii="Euclid Circular A" w:hAnsi="Euclid Circular A"/>
          <w:sz w:val="24"/>
        </w:rPr>
        <w:t>: p.421</w:t>
      </w:r>
      <w:r w:rsidR="00E47CB0" w:rsidRPr="00F47947">
        <w:rPr>
          <w:rFonts w:ascii="Euclid Circular A" w:hAnsi="Euclid Circular A"/>
          <w:sz w:val="24"/>
        </w:rPr>
        <w:t>)</w:t>
      </w:r>
      <w:r w:rsidR="00E47CB0" w:rsidRPr="00F47947">
        <w:rPr>
          <w:rFonts w:ascii="Euclid Circular A" w:hAnsi="Euclid Circular A"/>
          <w:color w:val="000000" w:themeColor="text1"/>
          <w:sz w:val="24"/>
          <w:szCs w:val="24"/>
        </w:rPr>
        <w:fldChar w:fldCharType="end"/>
      </w:r>
      <w:r w:rsidR="00462164"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 xml:space="preserve"> </w:t>
      </w:r>
      <w:r w:rsidR="00354F20" w:rsidRPr="00F47947">
        <w:rPr>
          <w:rFonts w:ascii="Euclid Circular A" w:hAnsi="Euclid Circular A"/>
          <w:color w:val="000000" w:themeColor="text1"/>
          <w:sz w:val="24"/>
          <w:szCs w:val="24"/>
        </w:rPr>
        <w:t>M</w:t>
      </w:r>
      <w:r w:rsidR="005151AB" w:rsidRPr="00F47947">
        <w:rPr>
          <w:rFonts w:ascii="Euclid Circular A" w:hAnsi="Euclid Circular A"/>
          <w:color w:val="000000" w:themeColor="text1"/>
          <w:sz w:val="24"/>
          <w:szCs w:val="24"/>
        </w:rPr>
        <w:t xml:space="preserve">ultimodale theorieën kunnen </w:t>
      </w:r>
      <w:r w:rsidR="00354F20" w:rsidRPr="00F47947">
        <w:rPr>
          <w:rFonts w:ascii="Euclid Circular A" w:hAnsi="Euclid Circular A"/>
          <w:color w:val="000000" w:themeColor="text1"/>
          <w:sz w:val="24"/>
          <w:szCs w:val="24"/>
        </w:rPr>
        <w:t xml:space="preserve">hiermee </w:t>
      </w:r>
      <w:r w:rsidR="005151AB" w:rsidRPr="00F47947">
        <w:rPr>
          <w:rFonts w:ascii="Euclid Circular A" w:hAnsi="Euclid Circular A"/>
          <w:color w:val="000000" w:themeColor="text1"/>
          <w:sz w:val="24"/>
          <w:szCs w:val="24"/>
        </w:rPr>
        <w:t>helpen verklaren hoe de long</w:t>
      </w:r>
      <w:r w:rsidR="00A046B8"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 xml:space="preserve">form in staat is om een </w:t>
      </w:r>
      <w:r w:rsidR="005B5B92" w:rsidRPr="00F47947">
        <w:rPr>
          <w:rFonts w:ascii="Euclid Circular A" w:hAnsi="Euclid Circular A"/>
          <w:color w:val="000000" w:themeColor="text1"/>
          <w:sz w:val="24"/>
          <w:szCs w:val="24"/>
        </w:rPr>
        <w:t>‘</w:t>
      </w:r>
      <w:r w:rsidR="005151AB" w:rsidRPr="00F47947">
        <w:rPr>
          <w:rFonts w:ascii="Euclid Circular A" w:hAnsi="Euclid Circular A"/>
          <w:color w:val="000000" w:themeColor="text1"/>
          <w:sz w:val="24"/>
          <w:szCs w:val="24"/>
        </w:rPr>
        <w:t>cognitive container</w:t>
      </w:r>
      <w:r w:rsidR="005B5B92" w:rsidRPr="00F47947">
        <w:rPr>
          <w:rFonts w:ascii="Euclid Circular A" w:hAnsi="Euclid Circular A"/>
          <w:color w:val="000000" w:themeColor="text1"/>
          <w:sz w:val="24"/>
          <w:szCs w:val="24"/>
        </w:rPr>
        <w:t>’</w:t>
      </w:r>
      <w:r w:rsidR="00C23561" w:rsidRPr="00F47947">
        <w:rPr>
          <w:rStyle w:val="FootnoteReference"/>
          <w:rFonts w:ascii="Euclid Circular A" w:hAnsi="Euclid Circular A"/>
          <w:color w:val="000000" w:themeColor="text1"/>
          <w:sz w:val="24"/>
          <w:szCs w:val="24"/>
        </w:rPr>
        <w:footnoteReference w:id="5"/>
      </w:r>
      <w:r w:rsidR="005151AB" w:rsidRPr="00F47947">
        <w:rPr>
          <w:rFonts w:ascii="Euclid Circular A" w:hAnsi="Euclid Circular A"/>
          <w:color w:val="000000" w:themeColor="text1"/>
          <w:sz w:val="24"/>
          <w:szCs w:val="24"/>
        </w:rPr>
        <w:t xml:space="preserve"> te creëren en zijn publiek te boeien. (Hiippala, 2016: p.421)</w:t>
      </w:r>
    </w:p>
    <w:p w14:paraId="01DC6606" w14:textId="0DDC7669" w:rsidR="00F228E5" w:rsidRPr="00F47947" w:rsidRDefault="00F228E5" w:rsidP="00C9669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gitale long</w:t>
      </w:r>
      <w:r w:rsidR="000419B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forms leveren over het algemeen financieel verlies op voor kranten vanwege de hoge kosten, maar ze bouwen ‘symbolic capital’ op dat op een minder directe manier tot winst kan leiden (Dowling &amp; Vogan, 2014: 211). </w:t>
      </w:r>
      <w:r w:rsidR="00F74730" w:rsidRPr="00F47947">
        <w:rPr>
          <w:rFonts w:ascii="Euclid Circular A" w:hAnsi="Euclid Circular A"/>
          <w:color w:val="000000" w:themeColor="text1"/>
          <w:sz w:val="24"/>
          <w:szCs w:val="24"/>
        </w:rPr>
        <w:t xml:space="preserve">Het eerder benoemde </w:t>
      </w:r>
      <w:r w:rsidR="0011246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Snow Fall</w:t>
      </w:r>
      <w:r w:rsidR="00C86772"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erd daarom toch gezien als een enorm succes, </w:t>
      </w:r>
      <w:r w:rsidR="000139AF" w:rsidRPr="00F47947">
        <w:rPr>
          <w:rFonts w:ascii="Euclid Circular A" w:hAnsi="Euclid Circular A"/>
          <w:color w:val="000000" w:themeColor="text1"/>
          <w:sz w:val="24"/>
          <w:szCs w:val="24"/>
        </w:rPr>
        <w:t xml:space="preserve">als </w:t>
      </w:r>
      <w:r w:rsidRPr="00F47947">
        <w:rPr>
          <w:rFonts w:ascii="Euclid Circular A" w:hAnsi="Euclid Circular A"/>
          <w:color w:val="000000" w:themeColor="text1"/>
          <w:sz w:val="24"/>
          <w:szCs w:val="24"/>
        </w:rPr>
        <w:t xml:space="preserve">een </w:t>
      </w:r>
      <w:r w:rsidR="000139AF" w:rsidRPr="00F47947">
        <w:rPr>
          <w:rFonts w:ascii="Euclid Circular A" w:hAnsi="Euclid Circular A"/>
          <w:color w:val="000000" w:themeColor="text1"/>
          <w:sz w:val="24"/>
          <w:szCs w:val="24"/>
        </w:rPr>
        <w:t>prestigeproject</w:t>
      </w:r>
      <w:r w:rsidRPr="00F47947">
        <w:rPr>
          <w:rFonts w:ascii="Euclid Circular A" w:hAnsi="Euclid Circular A"/>
          <w:color w:val="000000" w:themeColor="text1"/>
          <w:sz w:val="24"/>
          <w:szCs w:val="24"/>
        </w:rPr>
        <w:t xml:space="preserve"> voor The New York Times. Het zorgde voor een toename van het aantal weergaven tot 3,5 miljoen</w:t>
      </w:r>
      <w:r w:rsidR="007C4C7A" w:rsidRPr="00F47947">
        <w:rPr>
          <w:rFonts w:ascii="Euclid Circular A" w:hAnsi="Euclid Circular A"/>
          <w:color w:val="000000" w:themeColor="text1"/>
          <w:sz w:val="24"/>
          <w:szCs w:val="24"/>
        </w:rPr>
        <w:t>, wat doorsijpelde tot de andere artik</w:t>
      </w:r>
      <w:r w:rsidR="00B77827" w:rsidRPr="00F47947">
        <w:rPr>
          <w:rFonts w:ascii="Euclid Circular A" w:hAnsi="Euclid Circular A"/>
          <w:color w:val="000000" w:themeColor="text1"/>
          <w:sz w:val="24"/>
          <w:szCs w:val="24"/>
        </w:rPr>
        <w:t>elen in de krant</w:t>
      </w:r>
      <w:r w:rsidR="007C4C7A"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7C4C7A" w:rsidRPr="00F47947">
        <w:rPr>
          <w:rFonts w:ascii="Euclid Circular A" w:hAnsi="Euclid Circular A"/>
          <w:color w:val="000000" w:themeColor="text1"/>
          <w:sz w:val="24"/>
          <w:szCs w:val="24"/>
        </w:rPr>
        <w:t>G</w:t>
      </w:r>
      <w:r w:rsidRPr="00F47947">
        <w:rPr>
          <w:rFonts w:ascii="Euclid Circular A" w:hAnsi="Euclid Circular A"/>
          <w:color w:val="000000" w:themeColor="text1"/>
          <w:sz w:val="24"/>
          <w:szCs w:val="24"/>
        </w:rPr>
        <w:t>ebruikers bleven gemiddeld zo’n 12 minuten op de pagina actief, wat ver boven het gemiddelde l</w:t>
      </w:r>
      <w:r w:rsidR="00F17D47" w:rsidRPr="00F47947">
        <w:rPr>
          <w:rFonts w:ascii="Euclid Circular A" w:hAnsi="Euclid Circular A"/>
          <w:color w:val="000000" w:themeColor="text1"/>
          <w:sz w:val="24"/>
          <w:szCs w:val="24"/>
        </w:rPr>
        <w:t>igt</w:t>
      </w:r>
      <w:r w:rsidR="00674009" w:rsidRPr="00F47947">
        <w:rPr>
          <w:rFonts w:ascii="Euclid Circular A" w:hAnsi="Euclid Circular A"/>
          <w:color w:val="000000" w:themeColor="text1"/>
          <w:sz w:val="24"/>
          <w:szCs w:val="24"/>
        </w:rPr>
        <w:t xml:space="preserve">, wat gemiddeld bij print 3-4 minuten is en 1-2 minuten online </w:t>
      </w:r>
      <w:r w:rsidR="00674009"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uedZZa9a","properties":{"formattedCitation":"(Thurman, 2014)","plainCitation":"(Thurman, 2014)","dontUpdate":true,"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sidRPr="00F47947">
        <w:rPr>
          <w:rFonts w:ascii="Euclid Circular A" w:hAnsi="Euclid Circular A"/>
          <w:color w:val="000000" w:themeColor="text1"/>
          <w:sz w:val="24"/>
          <w:szCs w:val="24"/>
        </w:rPr>
        <w:fldChar w:fldCharType="separate"/>
      </w:r>
      <w:r w:rsidR="00674009" w:rsidRPr="00F47947">
        <w:rPr>
          <w:rFonts w:ascii="Euclid Circular A" w:hAnsi="Euclid Circular A"/>
          <w:sz w:val="24"/>
        </w:rPr>
        <w:t>(Thurman, 2014: p.159</w:t>
      </w:r>
      <w:r w:rsidR="00674009" w:rsidRPr="00F47947">
        <w:rPr>
          <w:rFonts w:ascii="Euclid Circular A" w:hAnsi="Euclid Circular A"/>
          <w:color w:val="000000" w:themeColor="text1"/>
          <w:sz w:val="24"/>
          <w:szCs w:val="24"/>
        </w:rPr>
        <w:fldChar w:fldCharType="end"/>
      </w:r>
      <w:r w:rsidR="00BA71B7" w:rsidRPr="00F47947">
        <w:rPr>
          <w:rFonts w:ascii="Euclid Circular A" w:hAnsi="Euclid Circular A"/>
          <w:color w:val="000000" w:themeColor="text1"/>
          <w:sz w:val="24"/>
          <w:szCs w:val="24"/>
        </w:rPr>
        <w:t>;</w:t>
      </w:r>
      <w:r w:rsidR="00963539" w:rsidRPr="00F47947">
        <w:rPr>
          <w:rFonts w:ascii="Euclid Circular A" w:hAnsi="Euclid Circular A"/>
          <w:color w:val="000000" w:themeColor="text1"/>
          <w:sz w:val="24"/>
          <w:szCs w:val="24"/>
        </w:rPr>
        <w:t xml:space="preserve"> </w:t>
      </w:r>
      <w:r w:rsidR="00AC7593"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dontUpdate":true,"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sidRPr="00F47947">
        <w:rPr>
          <w:rFonts w:ascii="Euclid Circular A" w:hAnsi="Euclid Circular A"/>
          <w:color w:val="000000" w:themeColor="text1"/>
          <w:sz w:val="24"/>
          <w:szCs w:val="24"/>
        </w:rPr>
        <w:fldChar w:fldCharType="separate"/>
      </w:r>
      <w:r w:rsidR="00AC7593" w:rsidRPr="00F47947">
        <w:rPr>
          <w:rFonts w:ascii="Euclid Circular A" w:hAnsi="Euclid Circular A"/>
          <w:sz w:val="24"/>
        </w:rPr>
        <w:t>Thurman &amp; Myllylahti, 2009: p.697)</w:t>
      </w:r>
      <w:r w:rsidR="00AC7593" w:rsidRPr="00F47947">
        <w:rPr>
          <w:rFonts w:ascii="Euclid Circular A" w:hAnsi="Euclid Circular A"/>
          <w:color w:val="000000" w:themeColor="text1"/>
          <w:sz w:val="24"/>
          <w:szCs w:val="24"/>
        </w:rPr>
        <w:fldChar w:fldCharType="end"/>
      </w:r>
      <w:r w:rsidR="00D20F0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w:t>
      </w:r>
      <w:r w:rsidRPr="00F47947">
        <w:rPr>
          <w:rFonts w:ascii="Euclid Circular A" w:hAnsi="Euclid Circular A"/>
          <w:color w:val="000000" w:themeColor="text1"/>
          <w:sz w:val="24"/>
          <w:szCs w:val="24"/>
        </w:rPr>
        <w:lastRenderedPageBreak/>
        <w:t xml:space="preserve">tot diepere betrokkenheid met de inhoud </w:t>
      </w:r>
      <w:r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005E5739" w:rsidRPr="00F47947">
        <w:rPr>
          <w:rFonts w:ascii="Euclid Circular A" w:hAnsi="Euclid Circular A"/>
          <w:sz w:val="24"/>
        </w:rPr>
        <w:t>: p.274</w:t>
      </w:r>
      <w:r w:rsidRPr="00F47947">
        <w:rPr>
          <w:rFonts w:ascii="Euclid Circular A" w:hAnsi="Euclid Circular A"/>
          <w:sz w:val="24"/>
        </w:rPr>
        <w:t>)</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p>
    <w:p w14:paraId="7412C3FD" w14:textId="2B1B4D44" w:rsidR="00FC60A6" w:rsidRPr="00F47947" w:rsidRDefault="006928A5" w:rsidP="009A7C2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Terwijl multimediale elementen transparantie en betrokkenheid kunnen vergroten</w:t>
      </w:r>
      <w:r w:rsidR="00B93E08" w:rsidRPr="00F47947">
        <w:rPr>
          <w:rFonts w:ascii="Euclid Circular A" w:hAnsi="Euclid Circular A"/>
          <w:color w:val="000000" w:themeColor="text1"/>
          <w:sz w:val="24"/>
          <w:szCs w:val="24"/>
        </w:rPr>
        <w:t xml:space="preserve"> zie hoofdstuk 2.3</w:t>
      </w:r>
      <w:r w:rsidRPr="00F47947">
        <w:rPr>
          <w:rFonts w:ascii="Euclid Circular A" w:hAnsi="Euclid Circular A"/>
          <w:color w:val="000000" w:themeColor="text1"/>
          <w:sz w:val="24"/>
          <w:szCs w:val="24"/>
        </w:rPr>
        <w:t xml:space="preserve">, roept </w:t>
      </w:r>
      <w:r w:rsidR="003D1395" w:rsidRPr="00F47947">
        <w:rPr>
          <w:rFonts w:ascii="Euclid Circular A" w:hAnsi="Euclid Circular A"/>
          <w:color w:val="000000" w:themeColor="text1"/>
          <w:sz w:val="24"/>
          <w:szCs w:val="24"/>
        </w:rPr>
        <w:t>hun</w:t>
      </w:r>
      <w:r w:rsidRPr="00F47947">
        <w:rPr>
          <w:rFonts w:ascii="Euclid Circular A" w:hAnsi="Euclid Circular A"/>
          <w:color w:val="000000" w:themeColor="text1"/>
          <w:sz w:val="24"/>
          <w:szCs w:val="24"/>
        </w:rPr>
        <w:t xml:space="preserve"> effect op cognitieve verwerking en nieuwsbegrip vragen op. Experimenteel onderzoek van Sundar (2000) onderzocht juist hoe verschillende presentatievormen van nieuwsverhalen de manier beïnvloeden waarop lezers informatie opnemen en onthouden. </w:t>
      </w:r>
      <w:r w:rsidR="009376D1" w:rsidRPr="00F47947">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F47947">
        <w:rPr>
          <w:rFonts w:ascii="Euclid Circular A" w:hAnsi="Euclid Circular A"/>
          <w:color w:val="000000" w:themeColor="text1"/>
          <w:sz w:val="24"/>
          <w:szCs w:val="24"/>
        </w:rPr>
        <w:fldChar w:fldCharType="separate"/>
      </w:r>
      <w:r w:rsidR="009376D1" w:rsidRPr="00F47947">
        <w:rPr>
          <w:rFonts w:ascii="Euclid Circular A" w:hAnsi="Euclid Circular A"/>
          <w:sz w:val="24"/>
        </w:rPr>
        <w:t>(Sundar, 2000: p.489)</w:t>
      </w:r>
      <w:r w:rsidR="009376D1" w:rsidRPr="00F47947">
        <w:rPr>
          <w:rFonts w:ascii="Euclid Circular A" w:hAnsi="Euclid Circular A"/>
          <w:color w:val="000000" w:themeColor="text1"/>
          <w:sz w:val="24"/>
          <w:szCs w:val="24"/>
        </w:rPr>
        <w:fldChar w:fldCharType="end"/>
      </w:r>
      <w:r w:rsidR="009376D1" w:rsidRPr="00F47947">
        <w:rPr>
          <w:rFonts w:ascii="Euclid Circular A" w:hAnsi="Euclid Circular A"/>
          <w:color w:val="000000" w:themeColor="text1"/>
          <w:sz w:val="24"/>
          <w:szCs w:val="24"/>
        </w:rPr>
        <w:t xml:space="preserve">. Dit wees op een negatieve correlatie tussen nieuwsconsumptie en de toevoeging van multimediale elementen. </w:t>
      </w:r>
      <w:r w:rsidR="00124CD5" w:rsidRPr="00F47947">
        <w:rPr>
          <w:rFonts w:ascii="Euclid Circular A" w:hAnsi="Euclid Circular A"/>
          <w:color w:val="000000" w:themeColor="text1"/>
          <w:sz w:val="24"/>
          <w:szCs w:val="24"/>
        </w:rPr>
        <w:t>Dit experimentele</w:t>
      </w:r>
      <w:r w:rsidR="009376D1" w:rsidRPr="00F47947">
        <w:rPr>
          <w:rFonts w:ascii="Euclid Circular A" w:hAnsi="Euclid Circular A"/>
          <w:color w:val="000000" w:themeColor="text1"/>
          <w:sz w:val="24"/>
          <w:szCs w:val="24"/>
        </w:rPr>
        <w:t xml:space="preserve"> onderzoek</w:t>
      </w:r>
      <w:r w:rsidR="007A4DC5" w:rsidRPr="00F47947">
        <w:rPr>
          <w:rFonts w:ascii="Euclid Circular A" w:hAnsi="Euclid Circular A"/>
          <w:color w:val="000000" w:themeColor="text1"/>
          <w:sz w:val="24"/>
          <w:szCs w:val="24"/>
        </w:rPr>
        <w:t xml:space="preserve"> over digitale long-forms</w:t>
      </w:r>
      <w:r w:rsidR="009376D1" w:rsidRPr="00F47947">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Sundars analyse uit 2000 niet significant naar voren kwam.</w:t>
      </w:r>
      <w:r w:rsidR="00461624" w:rsidRPr="00F47947">
        <w:rPr>
          <w:rFonts w:ascii="Euclid Circular A" w:hAnsi="Euclid Circular A"/>
          <w:color w:val="000000" w:themeColor="text1"/>
          <w:sz w:val="24"/>
          <w:szCs w:val="24"/>
        </w:rPr>
        <w:t xml:space="preserve"> </w:t>
      </w:r>
    </w:p>
    <w:p w14:paraId="1C4A7F6D" w14:textId="03A7AB33" w:rsidR="009376D1" w:rsidRPr="00F47947" w:rsidRDefault="00461624" w:rsidP="009A7C2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tzelfde tonen Pincus et al</w:t>
      </w:r>
      <w:r w:rsidR="004C283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2017) aan in hun experiment</w:t>
      </w:r>
      <w:r w:rsidR="00901CBF"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aar naar voren komt dat tegen hun verwachtingen in: “we find that those participants who read the text-only version learned slightly more </w:t>
      </w:r>
      <w:r w:rsidR="004A24B2"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than those exposed to parallel content in a multimedia format</w:t>
      </w:r>
      <w:r w:rsidR="007D34EF" w:rsidRPr="00F47947">
        <w:rPr>
          <w:rFonts w:ascii="Euclid Circular A" w:hAnsi="Euclid Circular A"/>
          <w:color w:val="000000" w:themeColor="text1"/>
          <w:sz w:val="24"/>
          <w:szCs w:val="24"/>
        </w:rPr>
        <w:t xml:space="preserve"> </w:t>
      </w:r>
      <w:r w:rsidR="00BA545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the added multimodality made readers to remember less”</w:t>
      </w:r>
      <w:r w:rsidR="0082413A" w:rsidRPr="00F47947">
        <w:rPr>
          <w:rFonts w:ascii="Euclid Circular A" w:hAnsi="Euclid Circular A"/>
          <w:color w:val="000000" w:themeColor="text1"/>
          <w:sz w:val="24"/>
          <w:szCs w:val="24"/>
        </w:rPr>
        <w:t xml:space="preserve"> (p.759)</w:t>
      </w:r>
      <w:r w:rsidR="00683C62" w:rsidRPr="00F47947">
        <w:rPr>
          <w:rFonts w:ascii="Euclid Circular A" w:hAnsi="Euclid Circular A"/>
          <w:color w:val="000000" w:themeColor="text1"/>
          <w:sz w:val="24"/>
          <w:szCs w:val="24"/>
        </w:rPr>
        <w:t xml:space="preserve"> </w:t>
      </w:r>
      <w:r w:rsidR="007E3A9D" w:rsidRPr="00F47947">
        <w:rPr>
          <w:rFonts w:ascii="Euclid Circular A" w:hAnsi="Euclid Circular A"/>
          <w:color w:val="000000" w:themeColor="text1"/>
          <w:sz w:val="24"/>
          <w:szCs w:val="24"/>
        </w:rPr>
        <w:t>hierin ondersteunen deze twee onderzoeken elkaar.</w:t>
      </w:r>
      <w:r w:rsidR="00344B80" w:rsidRPr="00F47947">
        <w:rPr>
          <w:rFonts w:ascii="Euclid Circular A" w:hAnsi="Euclid Circular A"/>
          <w:color w:val="000000" w:themeColor="text1"/>
          <w:sz w:val="24"/>
          <w:szCs w:val="24"/>
        </w:rPr>
        <w:t xml:space="preserve"> Waar </w:t>
      </w:r>
      <w:r w:rsidR="00F0523F" w:rsidRPr="00F47947">
        <w:rPr>
          <w:rFonts w:ascii="Euclid Circular A" w:hAnsi="Euclid Circular A"/>
          <w:color w:val="000000" w:themeColor="text1"/>
          <w:sz w:val="24"/>
          <w:szCs w:val="24"/>
        </w:rPr>
        <w:t>deze studies suggereren dat simpele teksten zonder multimedia makkelijker cognitief te verwerken zijn.</w:t>
      </w:r>
      <w:r w:rsidR="00E87DF0" w:rsidRPr="00F47947">
        <w:rPr>
          <w:rFonts w:ascii="Euclid Circular A" w:hAnsi="Euclid Circular A"/>
          <w:color w:val="000000" w:themeColor="text1"/>
          <w:sz w:val="24"/>
          <w:szCs w:val="24"/>
        </w:rPr>
        <w:t xml:space="preserve"> </w:t>
      </w:r>
      <w:r w:rsidR="00120813" w:rsidRPr="00F47947">
        <w:rPr>
          <w:rFonts w:ascii="Euclid Circular A" w:hAnsi="Euclid Circular A"/>
          <w:color w:val="000000" w:themeColor="text1"/>
          <w:sz w:val="24"/>
          <w:szCs w:val="24"/>
        </w:rPr>
        <w:t xml:space="preserve">Dit zijn voorbeelden van de negatieve aspecten van </w:t>
      </w:r>
      <w:r w:rsidR="00087AF9" w:rsidRPr="00F47947">
        <w:rPr>
          <w:rFonts w:ascii="Euclid Circular A" w:hAnsi="Euclid Circular A"/>
          <w:color w:val="000000" w:themeColor="text1"/>
          <w:sz w:val="24"/>
          <w:szCs w:val="24"/>
        </w:rPr>
        <w:t xml:space="preserve">multimedia </w:t>
      </w:r>
      <w:r w:rsidR="00120813" w:rsidRPr="00F47947">
        <w:rPr>
          <w:rFonts w:ascii="Euclid Circular A" w:hAnsi="Euclid Circular A"/>
          <w:color w:val="000000" w:themeColor="text1"/>
          <w:sz w:val="24"/>
          <w:szCs w:val="24"/>
        </w:rPr>
        <w:t>nieuws</w:t>
      </w:r>
      <w:r w:rsidR="00E83BA4" w:rsidRPr="00F47947">
        <w:rPr>
          <w:rFonts w:ascii="Euclid Circular A" w:hAnsi="Euclid Circular A"/>
          <w:color w:val="000000" w:themeColor="text1"/>
          <w:sz w:val="24"/>
          <w:szCs w:val="24"/>
        </w:rPr>
        <w:t>.</w:t>
      </w:r>
      <w:r w:rsidR="00120813" w:rsidRPr="00F47947">
        <w:rPr>
          <w:rFonts w:ascii="Euclid Circular A" w:hAnsi="Euclid Circular A"/>
          <w:color w:val="000000" w:themeColor="text1"/>
          <w:sz w:val="24"/>
          <w:szCs w:val="24"/>
        </w:rPr>
        <w:t xml:space="preserve"> </w:t>
      </w:r>
      <w:r w:rsidR="00E83BA4" w:rsidRPr="00F47947">
        <w:rPr>
          <w:rFonts w:ascii="Euclid Circular A" w:hAnsi="Euclid Circular A"/>
          <w:color w:val="000000" w:themeColor="text1"/>
          <w:sz w:val="24"/>
          <w:szCs w:val="24"/>
        </w:rPr>
        <w:t>W</w:t>
      </w:r>
      <w:r w:rsidR="00E87DF0" w:rsidRPr="00F47947">
        <w:rPr>
          <w:rFonts w:ascii="Euclid Circular A" w:hAnsi="Euclid Circular A"/>
          <w:color w:val="000000" w:themeColor="text1"/>
          <w:sz w:val="24"/>
          <w:szCs w:val="24"/>
        </w:rPr>
        <w:t xml:space="preserve">el zijn er in beide </w:t>
      </w:r>
      <w:r w:rsidR="001F5531" w:rsidRPr="00F47947">
        <w:rPr>
          <w:rFonts w:ascii="Euclid Circular A" w:hAnsi="Euclid Circular A"/>
          <w:color w:val="000000" w:themeColor="text1"/>
          <w:sz w:val="24"/>
          <w:szCs w:val="24"/>
        </w:rPr>
        <w:t>studies redenen voor een optimistisch beeld van geloofwaardigheid en vertrouwen in het algemeen</w:t>
      </w:r>
      <w:r w:rsidR="00945BF7" w:rsidRPr="00F47947">
        <w:rPr>
          <w:rFonts w:ascii="Euclid Circular A" w:hAnsi="Euclid Circular A"/>
          <w:color w:val="000000" w:themeColor="text1"/>
          <w:sz w:val="24"/>
          <w:szCs w:val="24"/>
        </w:rPr>
        <w:t>.</w:t>
      </w:r>
      <w:r w:rsidR="00CF1D0E" w:rsidRPr="00F47947">
        <w:rPr>
          <w:rFonts w:ascii="Euclid Circular A" w:hAnsi="Euclid Circular A"/>
          <w:color w:val="000000" w:themeColor="text1"/>
          <w:sz w:val="24"/>
          <w:szCs w:val="24"/>
        </w:rPr>
        <w:t xml:space="preserve"> </w:t>
      </w:r>
      <w:r w:rsidR="00271F93" w:rsidRPr="00F47947">
        <w:rPr>
          <w:rFonts w:ascii="Euclid Circular A" w:hAnsi="Euclid Circular A"/>
          <w:color w:val="000000" w:themeColor="text1"/>
          <w:sz w:val="24"/>
          <w:szCs w:val="24"/>
        </w:rPr>
        <w:t>Sinds deze niet significant verschillen tussen digitale multimedia en ‘platte teksten’.</w:t>
      </w:r>
    </w:p>
    <w:p w14:paraId="107419A1" w14:textId="0331313B" w:rsidR="008575A1" w:rsidRPr="00F47947" w:rsidRDefault="008575A1"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Verdere onderzoeken naar geloofwaardigheid door multimedia elementen tonen aan dat nieuwsgebruikers nieuwsverhalen geloofwaardiger vinden als ze hyperlinks met meer informatie bevatten</w:t>
      </w:r>
      <w:r w:rsidR="00722A94" w:rsidRPr="00F47947">
        <w:rPr>
          <w:rFonts w:ascii="Euclid Circular A" w:hAnsi="Euclid Circular A"/>
          <w:color w:val="000000" w:themeColor="text1"/>
          <w:sz w:val="24"/>
          <w:szCs w:val="24"/>
        </w:rPr>
        <w:t xml:space="preserve"> </w:t>
      </w:r>
      <w:r w:rsidR="00722A94"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MUmSgJ8R","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sidRPr="00F47947">
        <w:rPr>
          <w:rFonts w:ascii="Euclid Circular A" w:hAnsi="Euclid Circular A"/>
          <w:color w:val="000000" w:themeColor="text1"/>
          <w:sz w:val="24"/>
          <w:szCs w:val="24"/>
        </w:rPr>
        <w:fldChar w:fldCharType="separate"/>
      </w:r>
      <w:r w:rsidR="00722A94" w:rsidRPr="00F47947">
        <w:rPr>
          <w:rFonts w:ascii="Euclid Circular A" w:hAnsi="Euclid Circular A"/>
          <w:sz w:val="24"/>
        </w:rPr>
        <w:t>(Sundar, 2008</w:t>
      </w:r>
      <w:r w:rsidR="005445AF" w:rsidRPr="00F47947">
        <w:rPr>
          <w:rFonts w:ascii="Euclid Circular A" w:hAnsi="Euclid Circular A"/>
          <w:sz w:val="24"/>
        </w:rPr>
        <w:t>: p.88</w:t>
      </w:r>
      <w:r w:rsidR="00722A94" w:rsidRPr="00F47947">
        <w:rPr>
          <w:rFonts w:ascii="Euclid Circular A" w:hAnsi="Euclid Circular A"/>
          <w:sz w:val="24"/>
        </w:rPr>
        <w:t>)</w:t>
      </w:r>
      <w:r w:rsidR="00722A94"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De resultaten van deze experimentele studies geven aan dat bewijs van externe bronnen in nieuwsverhalen de geloofwaardigheid ervan lijkt te verbeteren.</w:t>
      </w:r>
      <w:r w:rsidR="004A3236" w:rsidRPr="00F47947">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F47947" w:rsidRDefault="005C45ED"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Later vroeg ook het onderzoeksteam van </w:t>
      </w:r>
      <w:r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incus et al., 2017</w:t>
      </w:r>
      <w:r w:rsidR="007C092D" w:rsidRPr="00F47947">
        <w:rPr>
          <w:rFonts w:ascii="Euclid Circular A" w:hAnsi="Euclid Circular A"/>
          <w:sz w:val="24"/>
        </w:rPr>
        <w:t>: p.748</w:t>
      </w:r>
      <w:r w:rsidRPr="00F47947">
        <w:rPr>
          <w:rFonts w:ascii="Euclid Circular A" w:hAnsi="Euclid Circular A"/>
          <w:sz w:val="24"/>
        </w:rPr>
        <w:t>)</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zich af</w:t>
      </w:r>
      <w:r w:rsidR="00780C98" w:rsidRPr="00F47947">
        <w:rPr>
          <w:rFonts w:ascii="Euclid Circular A" w:hAnsi="Euclid Circular A"/>
          <w:color w:val="000000" w:themeColor="text1"/>
          <w:sz w:val="24"/>
          <w:szCs w:val="24"/>
        </w:rPr>
        <w:t xml:space="preserve">: </w:t>
      </w:r>
      <w:r w:rsidR="00F21E9D" w:rsidRPr="00F47947">
        <w:rPr>
          <w:rFonts w:ascii="Euclid Circular A" w:hAnsi="Euclid Circular A"/>
          <w:color w:val="000000" w:themeColor="text1"/>
          <w:sz w:val="24"/>
          <w:szCs w:val="24"/>
        </w:rPr>
        <w:t>b</w:t>
      </w:r>
      <w:r w:rsidR="00D776DE" w:rsidRPr="00F47947">
        <w:rPr>
          <w:rFonts w:ascii="Euclid Circular A" w:hAnsi="Euclid Circular A"/>
          <w:color w:val="000000" w:themeColor="text1"/>
          <w:sz w:val="24"/>
          <w:szCs w:val="24"/>
        </w:rPr>
        <w:t>eïnvloedt</w:t>
      </w:r>
      <w:r w:rsidR="00DB496C" w:rsidRPr="00F47947">
        <w:rPr>
          <w:rFonts w:ascii="Euclid Circular A" w:hAnsi="Euclid Circular A"/>
          <w:color w:val="000000" w:themeColor="text1"/>
          <w:sz w:val="24"/>
          <w:szCs w:val="24"/>
        </w:rPr>
        <w:t xml:space="preserve"> ‘embedded’</w:t>
      </w:r>
      <w:r w:rsidR="00D776DE" w:rsidRPr="00F47947">
        <w:rPr>
          <w:rFonts w:ascii="Euclid Circular A" w:hAnsi="Euclid Circular A"/>
          <w:color w:val="000000" w:themeColor="text1"/>
          <w:sz w:val="24"/>
          <w:szCs w:val="24"/>
        </w:rPr>
        <w:t xml:space="preserve"> multimediajournalistiek mensen cognitief of emotioneel op een andere manier dan de meer traditionele journalistieke formats?</w:t>
      </w:r>
      <w:r w:rsidR="00CB10B7" w:rsidRPr="00F47947">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sidRPr="00F47947">
        <w:rPr>
          <w:rFonts w:ascii="Euclid Circular A" w:hAnsi="Euclid Circular A"/>
          <w:color w:val="000000" w:themeColor="text1"/>
          <w:sz w:val="24"/>
          <w:szCs w:val="24"/>
        </w:rPr>
        <w:t xml:space="preserve"> </w:t>
      </w:r>
      <w:r w:rsidR="00CB10B7" w:rsidRPr="00F47947">
        <w:rPr>
          <w:rFonts w:ascii="Euclid Circular A" w:hAnsi="Euclid Circular A"/>
          <w:color w:val="000000" w:themeColor="text1"/>
          <w:sz w:val="24"/>
          <w:szCs w:val="24"/>
        </w:rPr>
        <w:t>se gedreven door multimodaliteit (Deuze, 2004). Omdat een online nieuwsbericht met tekst en een foto over het algemeen niet als multimedia wordt beschouwd, verwijst multimediajournalistiek in dit onderzoek naar verhalen waarin meer dan twee m</w:t>
      </w:r>
      <w:r w:rsidR="002C301F" w:rsidRPr="00F47947">
        <w:rPr>
          <w:rFonts w:ascii="Euclid Circular A" w:hAnsi="Euclid Circular A"/>
          <w:color w:val="000000" w:themeColor="text1"/>
          <w:sz w:val="24"/>
          <w:szCs w:val="24"/>
        </w:rPr>
        <w:t>ultimodaliteit</w:t>
      </w:r>
      <w:r w:rsidR="00CB10B7" w:rsidRPr="00F47947">
        <w:rPr>
          <w:rFonts w:ascii="Euclid Circular A" w:hAnsi="Euclid Circular A"/>
          <w:color w:val="000000" w:themeColor="text1"/>
          <w:sz w:val="24"/>
          <w:szCs w:val="24"/>
        </w:rPr>
        <w:t xml:space="preserve"> word</w:t>
      </w:r>
      <w:r w:rsidR="00595E48" w:rsidRPr="00F47947">
        <w:rPr>
          <w:rFonts w:ascii="Euclid Circular A" w:hAnsi="Euclid Circular A"/>
          <w:color w:val="000000" w:themeColor="text1"/>
          <w:sz w:val="24"/>
          <w:szCs w:val="24"/>
        </w:rPr>
        <w:t>t</w:t>
      </w:r>
      <w:r w:rsidR="00CB10B7" w:rsidRPr="00F47947">
        <w:rPr>
          <w:rFonts w:ascii="Euclid Circular A" w:hAnsi="Euclid Circular A"/>
          <w:color w:val="000000" w:themeColor="text1"/>
          <w:sz w:val="24"/>
          <w:szCs w:val="24"/>
        </w:rPr>
        <w:t xml:space="preserve"> gebruikt, zoals tekst, afbeeldingen en video </w:t>
      </w:r>
      <w:r w:rsidR="00CB10B7" w:rsidRPr="00F47947">
        <w:rPr>
          <w:rFonts w:ascii="Euclid Circular A" w:hAnsi="Euclid Circular A"/>
          <w:color w:val="000000" w:themeColor="text1"/>
          <w:sz w:val="24"/>
          <w:szCs w:val="24"/>
        </w:rPr>
        <w:fldChar w:fldCharType="begin"/>
      </w:r>
      <w:r w:rsidR="006B5168" w:rsidRPr="00F47947">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F47947">
        <w:rPr>
          <w:rFonts w:ascii="Euclid Circular A" w:hAnsi="Euclid Circular A"/>
          <w:color w:val="000000" w:themeColor="text1"/>
          <w:sz w:val="24"/>
          <w:szCs w:val="24"/>
        </w:rPr>
        <w:fldChar w:fldCharType="separate"/>
      </w:r>
      <w:r w:rsidR="00CB10B7" w:rsidRPr="00F47947">
        <w:rPr>
          <w:rFonts w:ascii="Euclid Circular A" w:hAnsi="Euclid Circular A"/>
          <w:sz w:val="24"/>
        </w:rPr>
        <w:t>(Pincus et al., 2017</w:t>
      </w:r>
      <w:r w:rsidR="003A6799" w:rsidRPr="00F47947">
        <w:rPr>
          <w:rFonts w:ascii="Euclid Circular A" w:hAnsi="Euclid Circular A"/>
          <w:sz w:val="24"/>
        </w:rPr>
        <w:t>: p.749</w:t>
      </w:r>
      <w:r w:rsidR="00CB10B7" w:rsidRPr="00F47947">
        <w:rPr>
          <w:rFonts w:ascii="Euclid Circular A" w:hAnsi="Euclid Circular A"/>
          <w:sz w:val="24"/>
        </w:rPr>
        <w:t>)</w:t>
      </w:r>
      <w:r w:rsidR="00CB10B7" w:rsidRPr="00F47947">
        <w:rPr>
          <w:rFonts w:ascii="Euclid Circular A" w:hAnsi="Euclid Circular A"/>
          <w:color w:val="000000" w:themeColor="text1"/>
          <w:sz w:val="24"/>
          <w:szCs w:val="24"/>
        </w:rPr>
        <w:fldChar w:fldCharType="end"/>
      </w:r>
      <w:r w:rsidR="00CB10B7" w:rsidRPr="00F47947">
        <w:rPr>
          <w:rFonts w:ascii="Euclid Circular A" w:hAnsi="Euclid Circular A"/>
          <w:color w:val="000000" w:themeColor="text1"/>
          <w:sz w:val="24"/>
          <w:szCs w:val="24"/>
        </w:rPr>
        <w:t>.</w:t>
      </w:r>
    </w:p>
    <w:p w14:paraId="4B1B0745" w14:textId="77777777" w:rsidR="00560C99" w:rsidRPr="00F47947" w:rsidRDefault="00A04CE6" w:rsidP="006F13D3">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Een duidelijk onderscheid in digitale multimedia is het verschil di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Pincus et al., 2017)</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scheidt in traditionele multimedia journalistiek</w:t>
      </w:r>
      <w:r w:rsidR="001D1A40" w:rsidRPr="00F47947">
        <w:rPr>
          <w:rFonts w:ascii="Euclid Circular A" w:hAnsi="Euclid Circular A"/>
          <w:color w:val="000000" w:themeColor="text1"/>
          <w:sz w:val="24"/>
          <w:szCs w:val="24"/>
        </w:rPr>
        <w:t>, waar het geschreven product centraal staat en multimedia elementen worden ingezet als toevoegingen. Hiertegenover staat ‘embedded’ multimedia journalistiek waar de multimedia onderdelen een deel uitmaken van het narratief in plaats van enkel een toevoeging.</w:t>
      </w:r>
      <w:r w:rsidR="00560C99" w:rsidRPr="00F47947">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3770A798" w:rsidR="0018418A" w:rsidRPr="00F47947" w:rsidRDefault="001D1A40" w:rsidP="0018418A">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 </w:t>
      </w:r>
      <w:r w:rsidR="006F13D3">
        <w:rPr>
          <w:rFonts w:ascii="Euclid Circular A" w:hAnsi="Euclid Circular A"/>
          <w:color w:val="000000" w:themeColor="text1"/>
          <w:sz w:val="24"/>
          <w:szCs w:val="24"/>
        </w:rPr>
        <w:tab/>
      </w:r>
      <w:r w:rsidR="00CE77C0" w:rsidRPr="00F47947">
        <w:rPr>
          <w:rFonts w:ascii="Euclid Circular A" w:hAnsi="Euclid Circular A"/>
          <w:color w:val="000000" w:themeColor="text1"/>
          <w:sz w:val="24"/>
          <w:szCs w:val="24"/>
        </w:rPr>
        <w:t xml:space="preserve">Over deze </w:t>
      </w:r>
      <w:r w:rsidR="004E1DE9" w:rsidRPr="00F47947">
        <w:rPr>
          <w:rFonts w:ascii="Euclid Circular A" w:hAnsi="Euclid Circular A"/>
          <w:color w:val="000000" w:themeColor="text1"/>
          <w:sz w:val="24"/>
          <w:szCs w:val="24"/>
        </w:rPr>
        <w:t>‘embedded’</w:t>
      </w:r>
      <w:r w:rsidR="00CE77C0" w:rsidRPr="00F47947">
        <w:rPr>
          <w:rFonts w:ascii="Euclid Circular A" w:hAnsi="Euclid Circular A"/>
          <w:color w:val="000000" w:themeColor="text1"/>
          <w:sz w:val="24"/>
          <w:szCs w:val="24"/>
        </w:rPr>
        <w:t xml:space="preserve"> vorm is </w:t>
      </w:r>
      <w:r w:rsidR="00E42266" w:rsidRPr="00F47947">
        <w:rPr>
          <w:rFonts w:ascii="Euclid Circular A" w:hAnsi="Euclid Circular A"/>
          <w:color w:val="000000" w:themeColor="text1"/>
          <w:sz w:val="24"/>
          <w:szCs w:val="24"/>
        </w:rPr>
        <w:t xml:space="preserve">onderzoek </w:t>
      </w:r>
      <w:r w:rsidR="00CE77C0" w:rsidRPr="00F47947">
        <w:rPr>
          <w:rFonts w:ascii="Euclid Circular A" w:hAnsi="Euclid Circular A"/>
          <w:color w:val="000000" w:themeColor="text1"/>
          <w:sz w:val="24"/>
          <w:szCs w:val="24"/>
        </w:rPr>
        <w:t xml:space="preserve">nog relatief schaars, en nog beperkter in het bewijs over de potentiële effecten </w:t>
      </w:r>
      <w:r w:rsidR="008B2500" w:rsidRPr="00F47947">
        <w:rPr>
          <w:rFonts w:ascii="Euclid Circular A" w:hAnsi="Euclid Circular A"/>
          <w:color w:val="000000" w:themeColor="text1"/>
          <w:sz w:val="24"/>
          <w:szCs w:val="24"/>
        </w:rPr>
        <w:t xml:space="preserve">op de lezer </w:t>
      </w:r>
      <w:r w:rsidR="00CE77C0" w:rsidRPr="00F47947">
        <w:rPr>
          <w:rFonts w:ascii="Euclid Circular A" w:hAnsi="Euclid Circular A"/>
          <w:color w:val="000000" w:themeColor="text1"/>
          <w:sz w:val="24"/>
          <w:szCs w:val="24"/>
        </w:rPr>
        <w:t>hiervan</w:t>
      </w:r>
      <w:r w:rsidR="008F19BE" w:rsidRPr="00F47947">
        <w:rPr>
          <w:rFonts w:ascii="Euclid Circular A" w:hAnsi="Euclid Circular A"/>
          <w:color w:val="000000" w:themeColor="text1"/>
          <w:sz w:val="24"/>
          <w:szCs w:val="24"/>
        </w:rPr>
        <w:t xml:space="preserve"> </w:t>
      </w:r>
      <w:r w:rsidR="008F19BE" w:rsidRPr="00F47947">
        <w:rPr>
          <w:rFonts w:ascii="Euclid Circular A" w:hAnsi="Euclid Circular A"/>
          <w:color w:val="000000" w:themeColor="text1"/>
          <w:sz w:val="24"/>
          <w:szCs w:val="24"/>
        </w:rPr>
        <w:fldChar w:fldCharType="begin"/>
      </w:r>
      <w:r w:rsidR="008F19BE" w:rsidRPr="00F47947">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F47947">
        <w:rPr>
          <w:rFonts w:ascii="Euclid Circular A" w:hAnsi="Euclid Circular A"/>
          <w:color w:val="000000" w:themeColor="text1"/>
          <w:sz w:val="24"/>
          <w:szCs w:val="24"/>
        </w:rPr>
        <w:fldChar w:fldCharType="separate"/>
      </w:r>
      <w:r w:rsidR="008F19BE" w:rsidRPr="00F47947">
        <w:rPr>
          <w:rFonts w:ascii="Euclid Circular A" w:hAnsi="Euclid Circular A"/>
          <w:sz w:val="24"/>
        </w:rPr>
        <w:t>(Pincus et al., 2017)</w:t>
      </w:r>
      <w:r w:rsidR="008F19BE" w:rsidRPr="00F47947">
        <w:rPr>
          <w:rFonts w:ascii="Euclid Circular A" w:hAnsi="Euclid Circular A"/>
          <w:color w:val="000000" w:themeColor="text1"/>
          <w:sz w:val="24"/>
          <w:szCs w:val="24"/>
        </w:rPr>
        <w:fldChar w:fldCharType="end"/>
      </w:r>
      <w:r w:rsidR="00CE77C0" w:rsidRPr="00F47947">
        <w:rPr>
          <w:rFonts w:ascii="Euclid Circular A" w:hAnsi="Euclid Circular A"/>
          <w:color w:val="000000" w:themeColor="text1"/>
          <w:sz w:val="24"/>
          <w:szCs w:val="24"/>
        </w:rPr>
        <w:t>.</w:t>
      </w:r>
      <w:r w:rsidR="0018418A" w:rsidRPr="00F47947">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w:t>
      </w:r>
      <w:r w:rsidR="0018418A" w:rsidRPr="00F47947">
        <w:rPr>
          <w:rFonts w:ascii="Euclid Circular A" w:hAnsi="Euclid Circular A"/>
          <w:color w:val="000000" w:themeColor="text1"/>
          <w:sz w:val="24"/>
          <w:szCs w:val="24"/>
        </w:rPr>
        <w:lastRenderedPageBreak/>
        <w:t xml:space="preserve">nieuwe format in een aantal belangrijke opzichten een betere manier is om multimedia te gebruiken in online verslaggeving </w:t>
      </w:r>
      <w:r w:rsidR="0018418A" w:rsidRPr="00F47947">
        <w:rPr>
          <w:rFonts w:ascii="Euclid Circular A" w:hAnsi="Euclid Circular A"/>
          <w:color w:val="000000" w:themeColor="text1"/>
          <w:sz w:val="24"/>
          <w:szCs w:val="24"/>
        </w:rPr>
        <w:fldChar w:fldCharType="begin"/>
      </w:r>
      <w:r w:rsidR="0018418A" w:rsidRPr="00F47947">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F47947">
        <w:rPr>
          <w:rFonts w:ascii="Euclid Circular A" w:hAnsi="Euclid Circular A"/>
          <w:color w:val="000000" w:themeColor="text1"/>
          <w:sz w:val="24"/>
          <w:szCs w:val="24"/>
        </w:rPr>
        <w:fldChar w:fldCharType="separate"/>
      </w:r>
      <w:r w:rsidR="0018418A" w:rsidRPr="00F47947">
        <w:rPr>
          <w:rFonts w:ascii="Euclid Circular A" w:hAnsi="Euclid Circular A"/>
          <w:sz w:val="24"/>
        </w:rPr>
        <w:t>(Pincus et al., 2017)</w:t>
      </w:r>
      <w:r w:rsidR="0018418A" w:rsidRPr="00F47947">
        <w:rPr>
          <w:rFonts w:ascii="Euclid Circular A" w:hAnsi="Euclid Circular A"/>
          <w:color w:val="000000" w:themeColor="text1"/>
          <w:sz w:val="24"/>
          <w:szCs w:val="24"/>
        </w:rPr>
        <w:fldChar w:fldCharType="end"/>
      </w:r>
      <w:r w:rsidR="0018418A" w:rsidRPr="00F47947">
        <w:rPr>
          <w:rFonts w:ascii="Euclid Circular A" w:hAnsi="Euclid Circular A"/>
          <w:color w:val="000000" w:themeColor="text1"/>
          <w:sz w:val="24"/>
          <w:szCs w:val="24"/>
        </w:rPr>
        <w:t xml:space="preserve">. Er is echter weinig bekend over hoe het publiek </w:t>
      </w:r>
      <w:r w:rsidR="00A27F49" w:rsidRPr="00F47947">
        <w:rPr>
          <w:rFonts w:ascii="Euclid Circular A" w:hAnsi="Euclid Circular A"/>
          <w:color w:val="000000" w:themeColor="text1"/>
          <w:sz w:val="24"/>
          <w:szCs w:val="24"/>
        </w:rPr>
        <w:t>‘embedded’</w:t>
      </w:r>
      <w:r w:rsidR="0018418A" w:rsidRPr="00F47947">
        <w:rPr>
          <w:rFonts w:ascii="Euclid Circular A" w:hAnsi="Euclid Circular A"/>
          <w:color w:val="000000" w:themeColor="text1"/>
          <w:sz w:val="24"/>
          <w:szCs w:val="24"/>
        </w:rPr>
        <w:t xml:space="preserve"> multimediale verhalen of over de mogelijke effecten ervan op het publiek </w:t>
      </w:r>
      <w:r w:rsidR="0018418A" w:rsidRPr="00F47947">
        <w:rPr>
          <w:rFonts w:ascii="Euclid Circular A" w:hAnsi="Euclid Circular A"/>
          <w:color w:val="000000" w:themeColor="text1"/>
          <w:sz w:val="24"/>
          <w:szCs w:val="24"/>
        </w:rPr>
        <w:fldChar w:fldCharType="begin"/>
      </w:r>
      <w:r w:rsidR="0018418A" w:rsidRPr="00F47947">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F47947">
        <w:rPr>
          <w:rFonts w:ascii="Euclid Circular A" w:hAnsi="Euclid Circular A"/>
          <w:color w:val="000000" w:themeColor="text1"/>
          <w:sz w:val="24"/>
          <w:szCs w:val="24"/>
        </w:rPr>
        <w:fldChar w:fldCharType="separate"/>
      </w:r>
      <w:r w:rsidR="0018418A" w:rsidRPr="00F47947">
        <w:rPr>
          <w:rFonts w:ascii="Euclid Circular A" w:hAnsi="Euclid Circular A"/>
          <w:sz w:val="24"/>
        </w:rPr>
        <w:t>(Pincus et al., 2017)</w:t>
      </w:r>
      <w:r w:rsidR="0018418A" w:rsidRPr="00F47947">
        <w:rPr>
          <w:rFonts w:ascii="Euclid Circular A" w:hAnsi="Euclid Circular A"/>
          <w:color w:val="000000" w:themeColor="text1"/>
          <w:sz w:val="24"/>
          <w:szCs w:val="24"/>
        </w:rPr>
        <w:fldChar w:fldCharType="end"/>
      </w:r>
      <w:r w:rsidR="0018418A" w:rsidRPr="00F47947">
        <w:rPr>
          <w:rFonts w:ascii="Euclid Circular A" w:hAnsi="Euclid Circular A"/>
          <w:color w:val="000000" w:themeColor="text1"/>
          <w:sz w:val="24"/>
          <w:szCs w:val="24"/>
        </w:rPr>
        <w:t>.</w:t>
      </w:r>
      <w:r w:rsidR="00731F0F" w:rsidRPr="00F47947">
        <w:rPr>
          <w:rFonts w:ascii="Euclid Circular A" w:hAnsi="Euclid Circular A"/>
          <w:color w:val="000000" w:themeColor="text1"/>
          <w:sz w:val="24"/>
          <w:szCs w:val="24"/>
        </w:rPr>
        <w:t xml:space="preserve"> </w:t>
      </w:r>
    </w:p>
    <w:p w14:paraId="66ED5EA8" w14:textId="367EDED3" w:rsidR="00D14E6A" w:rsidRPr="00F47947" w:rsidRDefault="00D14E6A">
      <w:pPr>
        <w:rPr>
          <w:rFonts w:ascii="Euclid Circular A Semibold" w:eastAsiaTheme="majorEastAsia" w:hAnsi="Euclid Circular A Semibold" w:cstheme="majorBidi"/>
          <w:color w:val="000000" w:themeColor="text1"/>
          <w:sz w:val="24"/>
          <w:szCs w:val="24"/>
        </w:rPr>
      </w:pPr>
    </w:p>
    <w:p w14:paraId="1664FCAB" w14:textId="3A144419" w:rsidR="009B47F9" w:rsidRPr="00F47947" w:rsidRDefault="00A248C7" w:rsidP="00B426B4">
      <w:pPr>
        <w:pStyle w:val="Heading2"/>
        <w:spacing w:line="480" w:lineRule="auto"/>
        <w:rPr>
          <w:rFonts w:ascii="Euclid Circular A Semibold" w:hAnsi="Euclid Circular A Semibold"/>
          <w:color w:val="000000" w:themeColor="text1"/>
          <w:sz w:val="24"/>
          <w:szCs w:val="24"/>
        </w:rPr>
      </w:pPr>
      <w:bookmarkStart w:id="11" w:name="_Toc193112240"/>
      <w:r w:rsidRPr="00F47947">
        <w:rPr>
          <w:rFonts w:ascii="Euclid Circular A Semibold" w:hAnsi="Euclid Circular A Semibold"/>
          <w:color w:val="000000" w:themeColor="text1"/>
          <w:sz w:val="24"/>
          <w:szCs w:val="24"/>
        </w:rPr>
        <w:t>2.</w:t>
      </w:r>
      <w:r w:rsidR="0088687C" w:rsidRPr="00F47947">
        <w:rPr>
          <w:rFonts w:ascii="Euclid Circular A Semibold" w:hAnsi="Euclid Circular A Semibold"/>
          <w:color w:val="000000" w:themeColor="text1"/>
          <w:sz w:val="24"/>
          <w:szCs w:val="24"/>
        </w:rPr>
        <w:t>5</w:t>
      </w:r>
      <w:r w:rsidRPr="00F47947">
        <w:rPr>
          <w:rFonts w:ascii="Euclid Circular A Semibold" w:hAnsi="Euclid Circular A Semibold"/>
          <w:color w:val="000000" w:themeColor="text1"/>
          <w:sz w:val="24"/>
          <w:szCs w:val="24"/>
        </w:rPr>
        <w:t xml:space="preserve"> Technische analyse</w:t>
      </w:r>
      <w:r w:rsidR="00004BC6" w:rsidRPr="00F47947">
        <w:rPr>
          <w:rFonts w:ascii="Euclid Circular A Semibold" w:hAnsi="Euclid Circular A Semibold"/>
          <w:color w:val="000000" w:themeColor="text1"/>
          <w:sz w:val="24"/>
          <w:szCs w:val="24"/>
        </w:rPr>
        <w:t xml:space="preserve"> van</w:t>
      </w:r>
      <w:r w:rsidRPr="00F47947">
        <w:rPr>
          <w:rFonts w:ascii="Euclid Circular A Semibold" w:hAnsi="Euclid Circular A Semibold"/>
          <w:color w:val="000000" w:themeColor="text1"/>
          <w:sz w:val="24"/>
          <w:szCs w:val="24"/>
        </w:rPr>
        <w:t xml:space="preserve"> </w:t>
      </w:r>
      <w:r w:rsidR="00FB0EE6" w:rsidRPr="00F47947">
        <w:rPr>
          <w:rFonts w:ascii="Euclid Circular A Semibold" w:hAnsi="Euclid Circular A Semibold"/>
          <w:color w:val="000000" w:themeColor="text1"/>
          <w:sz w:val="24"/>
          <w:szCs w:val="24"/>
        </w:rPr>
        <w:t>convergente</w:t>
      </w:r>
      <w:r w:rsidR="00C1721B" w:rsidRPr="00F47947">
        <w:rPr>
          <w:rFonts w:ascii="Euclid Circular A Semibold" w:hAnsi="Euclid Circular A Semibold"/>
          <w:color w:val="000000" w:themeColor="text1"/>
          <w:sz w:val="24"/>
          <w:szCs w:val="24"/>
        </w:rPr>
        <w:t xml:space="preserve"> elementen</w:t>
      </w:r>
      <w:r w:rsidRPr="00F47947">
        <w:rPr>
          <w:rFonts w:ascii="Euclid Circular A Semibold" w:hAnsi="Euclid Circular A Semibold"/>
          <w:color w:val="000000" w:themeColor="text1"/>
          <w:sz w:val="24"/>
          <w:szCs w:val="24"/>
        </w:rPr>
        <w:t xml:space="preserve"> </w:t>
      </w:r>
      <w:r w:rsidR="00851752" w:rsidRPr="00F47947">
        <w:rPr>
          <w:rFonts w:ascii="Euclid Circular A Semibold" w:hAnsi="Euclid Circular A Semibold"/>
          <w:color w:val="000000" w:themeColor="text1"/>
          <w:sz w:val="24"/>
          <w:szCs w:val="24"/>
        </w:rPr>
        <w:t xml:space="preserve">in een </w:t>
      </w:r>
      <w:r w:rsidR="00F2620F" w:rsidRPr="00F47947">
        <w:rPr>
          <w:rFonts w:ascii="Euclid Circular A Semibold" w:hAnsi="Euclid Circular A Semibold"/>
          <w:color w:val="000000" w:themeColor="text1"/>
          <w:sz w:val="24"/>
          <w:szCs w:val="24"/>
        </w:rPr>
        <w:t>digitale</w:t>
      </w:r>
      <w:r w:rsidRPr="00F47947">
        <w:rPr>
          <w:rFonts w:ascii="Euclid Circular A Semibold" w:hAnsi="Euclid Circular A Semibold"/>
          <w:color w:val="000000" w:themeColor="text1"/>
          <w:sz w:val="24"/>
          <w:szCs w:val="24"/>
        </w:rPr>
        <w:t xml:space="preserve"> long</w:t>
      </w:r>
      <w:r w:rsidR="00333475">
        <w:rPr>
          <w:rFonts w:ascii="Euclid Circular A Semibold" w:hAnsi="Euclid Circular A Semibold"/>
          <w:color w:val="000000" w:themeColor="text1"/>
          <w:sz w:val="24"/>
          <w:szCs w:val="24"/>
        </w:rPr>
        <w:t>-</w:t>
      </w:r>
      <w:r w:rsidR="00BD4BDF" w:rsidRPr="00F47947">
        <w:rPr>
          <w:rFonts w:ascii="Euclid Circular A Semibold" w:hAnsi="Euclid Circular A Semibold"/>
          <w:color w:val="000000" w:themeColor="text1"/>
          <w:sz w:val="24"/>
          <w:szCs w:val="24"/>
        </w:rPr>
        <w:t>form</w:t>
      </w:r>
      <w:bookmarkEnd w:id="11"/>
    </w:p>
    <w:p w14:paraId="61CC43A7" w14:textId="77777777" w:rsidR="008D2532" w:rsidRPr="00F47947" w:rsidRDefault="008D2532" w:rsidP="00A6095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OECD, 2010: p.72)</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betrouwbaarder maken voor de lezer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Kovach &amp; Rosenstiel, 2014: p.116)</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21B82A70" w14:textId="67D31FEF" w:rsidR="002C1F97" w:rsidRPr="00F47947" w:rsidRDefault="002C1F97" w:rsidP="00A60956">
      <w:pPr>
        <w:spacing w:line="360" w:lineRule="auto"/>
        <w:ind w:firstLine="720"/>
        <w:jc w:val="both"/>
        <w:rPr>
          <w:rFonts w:ascii="Euclid Circular A" w:hAnsi="Euclid Circular A"/>
          <w:color w:val="C00000"/>
          <w:sz w:val="24"/>
          <w:szCs w:val="24"/>
        </w:rPr>
      </w:pPr>
      <w:r w:rsidRPr="00F47947">
        <w:rPr>
          <w:rFonts w:ascii="Euclid Circular A" w:hAnsi="Euclid Circular A"/>
          <w:color w:val="C00000"/>
          <w:sz w:val="24"/>
          <w:szCs w:val="24"/>
        </w:rPr>
        <w:t xml:space="preserve">Een essentieel aspect van digitale longform journalistiek is de convergentie van tekst, beeld, video en interactieve elementen, waarbij technische integratie een cruciale rol speelt in de vertelstructuur en geloofwaardigheid van het verhaal. Jacobson et al. (2015) benadrukken hoe deze multimodale verwevenheid (‘braiding’) niet slechts ondersteunend is, maar actief bijdraagt aan de narratieve ervaring: “The complex mixing of media, interactions, and influences can be understood through the notion of ‘braiding,’ in which two or more media appear together to create a combined meaning” (p. 531). Een voorbeeld hiervan is het gebruik van videoloops, die een continu aanwezige visuele context bieden en zo sfeer, tijd en plaats versterken (p. 539). Daarnaast maken technieken als parallax scrolling en single-page structuren </w:t>
      </w:r>
      <w:r w:rsidRPr="00F47947">
        <w:rPr>
          <w:rFonts w:ascii="Euclid Circular A" w:hAnsi="Euclid Circular A"/>
          <w:color w:val="C00000"/>
          <w:sz w:val="24"/>
          <w:szCs w:val="24"/>
        </w:rPr>
        <w:lastRenderedPageBreak/>
        <w:t xml:space="preserve">het mogelijk om een lineaire vertelvorm te behouden binnen een hypertekstuele omgeving, wat afwijkt van de traditionele, gefragmenteerde online nieuwsstructuur (p. 540). Door de combinatie van literaire technieken—zoals karakterontwikkeling en dramatische spanning—met innovatieve digitale middelen, ontstaat een journalistieke vorm waarin technische en inhoudelijke elementen elkaar wederzijds versterken en een diepere betrokkenheid bij de </w:t>
      </w:r>
      <w:r w:rsidR="00133287" w:rsidRPr="00F47947">
        <w:rPr>
          <w:noProof/>
        </w:rPr>
        <mc:AlternateContent>
          <mc:Choice Requires="wps">
            <w:drawing>
              <wp:anchor distT="0" distB="0" distL="114300" distR="114300" simplePos="0" relativeHeight="251660288" behindDoc="0" locked="0" layoutInCell="1" allowOverlap="1" wp14:anchorId="5880D955" wp14:editId="56640C10">
                <wp:simplePos x="0" y="0"/>
                <wp:positionH relativeFrom="margin">
                  <wp:posOffset>579755</wp:posOffset>
                </wp:positionH>
                <wp:positionV relativeFrom="paragraph">
                  <wp:posOffset>5274310</wp:posOffset>
                </wp:positionV>
                <wp:extent cx="4495800" cy="635"/>
                <wp:effectExtent l="0" t="0" r="0" b="0"/>
                <wp:wrapTopAndBottom/>
                <wp:docPr id="955919204" name="Text Box 1"/>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wps:spPr>
                      <wps:txbx>
                        <w:txbxContent>
                          <w:p w14:paraId="79E9B012" w14:textId="30150203"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 xml:space="preserve">Figur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00B40C48">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880D955" id="_x0000_t202" coordsize="21600,21600" o:spt="202" path="m,l,21600r21600,l21600,xe">
                <v:stroke joinstyle="miter"/>
                <v:path gradientshapeok="t" o:connecttype="rect"/>
              </v:shapetype>
              <v:shape id="Text Box 1" o:spid="_x0000_s1026" type="#_x0000_t202" style="position:absolute;left:0;text-align:left;margin-left:45.65pt;margin-top:415.3pt;width:354pt;height:.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GFgIAADgEAAAOAAAAZHJzL2Uyb0RvYy54bWysU8Fu2zAMvQ/YPwi6L066tui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" stroked="f">
                <v:textbox style="mso-fit-shape-to-text:t" inset="0,0,0,0">
                  <w:txbxContent>
                    <w:p w14:paraId="79E9B012" w14:textId="30150203" w:rsidR="00FD7981" w:rsidRPr="00FD7981" w:rsidRDefault="00FD7981" w:rsidP="00FD7981">
                      <w:pPr>
                        <w:pStyle w:val="Caption"/>
                        <w:rPr>
                          <w:rFonts w:ascii="Euclid Circular A Semibold" w:hAnsi="Euclid Circular A Semibold"/>
                          <w:i w:val="0"/>
                          <w:iCs w:val="0"/>
                          <w:color w:val="000000" w:themeColor="text1"/>
                          <w:sz w:val="20"/>
                          <w:szCs w:val="20"/>
                        </w:rPr>
                      </w:pPr>
                      <w:r w:rsidRPr="00FD7981">
                        <w:rPr>
                          <w:rFonts w:ascii="Euclid Circular A Semibold" w:hAnsi="Euclid Circular A Semibold"/>
                          <w:i w:val="0"/>
                          <w:iCs w:val="0"/>
                          <w:color w:val="000000" w:themeColor="text1"/>
                          <w:sz w:val="20"/>
                          <w:szCs w:val="20"/>
                        </w:rPr>
                        <w:t xml:space="preserve">Figure </w:t>
                      </w:r>
                      <w:r w:rsidRPr="00FD7981">
                        <w:rPr>
                          <w:rFonts w:ascii="Euclid Circular A Semibold" w:hAnsi="Euclid Circular A Semibold"/>
                          <w:i w:val="0"/>
                          <w:iCs w:val="0"/>
                          <w:color w:val="000000" w:themeColor="text1"/>
                          <w:sz w:val="20"/>
                          <w:szCs w:val="20"/>
                        </w:rPr>
                        <w:fldChar w:fldCharType="begin"/>
                      </w:r>
                      <w:r w:rsidRPr="00FD7981">
                        <w:rPr>
                          <w:rFonts w:ascii="Euclid Circular A Semibold" w:hAnsi="Euclid Circular A Semibold"/>
                          <w:i w:val="0"/>
                          <w:iCs w:val="0"/>
                          <w:color w:val="000000" w:themeColor="text1"/>
                          <w:sz w:val="20"/>
                          <w:szCs w:val="20"/>
                        </w:rPr>
                        <w:instrText xml:space="preserve"> SEQ Figure \* ARABIC </w:instrText>
                      </w:r>
                      <w:r w:rsidRPr="00FD7981">
                        <w:rPr>
                          <w:rFonts w:ascii="Euclid Circular A Semibold" w:hAnsi="Euclid Circular A Semibold"/>
                          <w:i w:val="0"/>
                          <w:iCs w:val="0"/>
                          <w:color w:val="000000" w:themeColor="text1"/>
                          <w:sz w:val="20"/>
                          <w:szCs w:val="20"/>
                        </w:rPr>
                        <w:fldChar w:fldCharType="separate"/>
                      </w:r>
                      <w:r w:rsidR="00B40C48">
                        <w:rPr>
                          <w:rFonts w:ascii="Euclid Circular A Semibold" w:hAnsi="Euclid Circular A Semibold"/>
                          <w:i w:val="0"/>
                          <w:iCs w:val="0"/>
                          <w:noProof/>
                          <w:color w:val="000000" w:themeColor="text1"/>
                          <w:sz w:val="20"/>
                          <w:szCs w:val="20"/>
                        </w:rPr>
                        <w:t>1</w:t>
                      </w:r>
                      <w:r w:rsidRPr="00FD7981">
                        <w:rPr>
                          <w:rFonts w:ascii="Euclid Circular A Semibold" w:hAnsi="Euclid Circular A Semibold"/>
                          <w:i w:val="0"/>
                          <w:iCs w:val="0"/>
                          <w:color w:val="000000" w:themeColor="text1"/>
                          <w:sz w:val="20"/>
                          <w:szCs w:val="20"/>
                        </w:rPr>
                        <w:fldChar w:fldCharType="end"/>
                      </w:r>
                      <w:r w:rsidRPr="00FD7981">
                        <w:rPr>
                          <w:rFonts w:ascii="Euclid Circular A Semibold" w:hAnsi="Euclid Circular A Semibold"/>
                          <w:i w:val="0"/>
                          <w:iCs w:val="0"/>
                          <w:color w:val="000000" w:themeColor="text1"/>
                          <w:sz w:val="20"/>
                          <w:szCs w:val="20"/>
                        </w:rPr>
                        <w:t xml:space="preserve">. </w:t>
                      </w:r>
                      <w:r w:rsidRPr="00FD7981">
                        <w:rPr>
                          <w:rFonts w:ascii="Euclid Circular A" w:hAnsi="Euclid Circular A"/>
                          <w:i w:val="0"/>
                          <w:iCs w:val="0"/>
                          <w:color w:val="000000" w:themeColor="text1"/>
                          <w:sz w:val="20"/>
                          <w:szCs w:val="20"/>
                        </w:rPr>
                        <w:t>Percentage van multimedia elementen in 50</w:t>
                      </w:r>
                      <w:r w:rsidR="0092294A">
                        <w:rPr>
                          <w:rFonts w:ascii="Euclid Circular A" w:hAnsi="Euclid Circular A"/>
                          <w:i w:val="0"/>
                          <w:iCs w:val="0"/>
                          <w:color w:val="000000" w:themeColor="text1"/>
                          <w:sz w:val="20"/>
                          <w:szCs w:val="20"/>
                        </w:rPr>
                        <w:t xml:space="preserve"> </w:t>
                      </w:r>
                      <w:r w:rsidR="00E7192D">
                        <w:rPr>
                          <w:rFonts w:ascii="Euclid Circular A" w:hAnsi="Euclid Circular A"/>
                          <w:i w:val="0"/>
                          <w:iCs w:val="0"/>
                          <w:color w:val="000000" w:themeColor="text1"/>
                          <w:sz w:val="20"/>
                          <w:szCs w:val="20"/>
                        </w:rPr>
                        <w:t xml:space="preserve">verschillende </w:t>
                      </w:r>
                      <w:r w:rsidRPr="00FD7981">
                        <w:rPr>
                          <w:rFonts w:ascii="Euclid Circular A" w:hAnsi="Euclid Circular A"/>
                          <w:i w:val="0"/>
                          <w:iCs w:val="0"/>
                          <w:color w:val="000000" w:themeColor="text1"/>
                          <w:sz w:val="20"/>
                          <w:szCs w:val="20"/>
                        </w:rPr>
                        <w:t>long-forms</w:t>
                      </w:r>
                      <w:r w:rsidR="0062580E">
                        <w:rPr>
                          <w:rFonts w:ascii="Euclid Circular A" w:hAnsi="Euclid Circular A"/>
                          <w:i w:val="0"/>
                          <w:iCs w:val="0"/>
                          <w:color w:val="000000" w:themeColor="text1"/>
                          <w:sz w:val="20"/>
                          <w:szCs w:val="20"/>
                        </w:rPr>
                        <w:t xml:space="preserve"> </w:t>
                      </w:r>
                      <w:r w:rsidR="0016751D" w:rsidRPr="0016751D">
                        <w:rPr>
                          <w:rFonts w:ascii="Euclid Circular A" w:hAnsi="Euclid Circular A"/>
                          <w:i w:val="0"/>
                          <w:iCs w:val="0"/>
                          <w:color w:val="000000" w:themeColor="text1"/>
                          <w:sz w:val="20"/>
                          <w:szCs w:val="20"/>
                        </w:rPr>
                        <w:t>(Jacobson et al., 2016: p.535)</w:t>
                      </w:r>
                    </w:p>
                  </w:txbxContent>
                </v:textbox>
                <w10:wrap type="topAndBottom" anchorx="margin"/>
              </v:shape>
            </w:pict>
          </mc:Fallback>
        </mc:AlternateContent>
      </w:r>
      <w:r w:rsidR="00133287" w:rsidRPr="00F47947">
        <w:rPr>
          <w:rFonts w:ascii="Euclid Circular A" w:hAnsi="Euclid Circular A"/>
          <w:noProof/>
          <w:color w:val="000000" w:themeColor="text1"/>
          <w:sz w:val="24"/>
          <w:szCs w:val="24"/>
        </w:rPr>
        <w:drawing>
          <wp:anchor distT="0" distB="0" distL="114300" distR="114300" simplePos="0" relativeHeight="251658240" behindDoc="0" locked="0" layoutInCell="1" allowOverlap="1" wp14:anchorId="43650E55" wp14:editId="0D39A479">
            <wp:simplePos x="0" y="0"/>
            <wp:positionH relativeFrom="margin">
              <wp:posOffset>337982</wp:posOffset>
            </wp:positionH>
            <wp:positionV relativeFrom="paragraph">
              <wp:posOffset>2084232</wp:posOffset>
            </wp:positionV>
            <wp:extent cx="5033645" cy="3076575"/>
            <wp:effectExtent l="0" t="0" r="0" b="9525"/>
            <wp:wrapTopAndBottom/>
            <wp:docPr id="1060837097" name="Picture 1" descr="A graph of different types of medi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37097" name="Picture 1" descr="A graph of different types of media&#10;&#10;AI-generated content may be incorrect."/>
                    <pic:cNvPicPr/>
                  </pic:nvPicPr>
                  <pic:blipFill rotWithShape="1">
                    <a:blip r:embed="rId9">
                      <a:extLst>
                        <a:ext uri="{28A0092B-C50C-407E-A947-70E740481C1C}">
                          <a14:useLocalDpi xmlns:a14="http://schemas.microsoft.com/office/drawing/2010/main" val="0"/>
                        </a:ext>
                      </a:extLst>
                    </a:blip>
                    <a:srcRect b="9679"/>
                    <a:stretch/>
                  </pic:blipFill>
                  <pic:spPr bwMode="auto">
                    <a:xfrm>
                      <a:off x="0" y="0"/>
                      <a:ext cx="5033645" cy="30765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47947">
        <w:rPr>
          <w:rFonts w:ascii="Euclid Circular A" w:hAnsi="Euclid Circular A"/>
          <w:color w:val="C00000"/>
          <w:sz w:val="24"/>
          <w:szCs w:val="24"/>
        </w:rPr>
        <w:t>lezer creëren.</w:t>
      </w:r>
    </w:p>
    <w:p w14:paraId="06816DCC" w14:textId="1A06B5CB" w:rsidR="003F06DB" w:rsidRPr="00F47947" w:rsidRDefault="003F06DB" w:rsidP="00A60956">
      <w:pPr>
        <w:spacing w:line="360" w:lineRule="auto"/>
        <w:ind w:firstLine="720"/>
        <w:jc w:val="both"/>
        <w:rPr>
          <w:rFonts w:ascii="Euclid Circular A" w:hAnsi="Euclid Circular A"/>
          <w:color w:val="000000" w:themeColor="text1"/>
          <w:sz w:val="24"/>
          <w:szCs w:val="24"/>
        </w:rPr>
      </w:pPr>
    </w:p>
    <w:p w14:paraId="65FC3721" w14:textId="45315702" w:rsidR="000B7103" w:rsidRPr="00F47947" w:rsidRDefault="00B31CB3" w:rsidP="00A6095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Zo vervult ook e</w:t>
      </w:r>
      <w:r w:rsidR="000B7103" w:rsidRPr="00F47947">
        <w:rPr>
          <w:rFonts w:ascii="Euclid Circular A" w:hAnsi="Euclid Circular A"/>
          <w:color w:val="000000" w:themeColor="text1"/>
          <w:sz w:val="24"/>
          <w:szCs w:val="24"/>
        </w:rPr>
        <w:t>lk van de multimedia-elementen in de digitale longread verschillende functies</w:t>
      </w:r>
      <w:r w:rsidR="00E36366"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E36366" w:rsidRPr="00F47947">
        <w:rPr>
          <w:rFonts w:ascii="Euclid Circular A" w:hAnsi="Euclid Circular A"/>
          <w:color w:val="000000" w:themeColor="text1"/>
          <w:sz w:val="24"/>
          <w:szCs w:val="24"/>
        </w:rPr>
        <w:t>V</w:t>
      </w:r>
      <w:r w:rsidR="000B7103" w:rsidRPr="00F47947">
        <w:rPr>
          <w:rFonts w:ascii="Euclid Circular A" w:hAnsi="Euclid Circular A"/>
          <w:color w:val="000000" w:themeColor="text1"/>
          <w:sz w:val="24"/>
          <w:szCs w:val="24"/>
        </w:rPr>
        <w:t xml:space="preserve">an wetenschappelijke gegevens die </w:t>
      </w:r>
      <w:r w:rsidR="00416D54" w:rsidRPr="00F47947">
        <w:rPr>
          <w:rFonts w:ascii="Euclid Circular A" w:hAnsi="Euclid Circular A"/>
          <w:color w:val="000000" w:themeColor="text1"/>
          <w:sz w:val="24"/>
          <w:szCs w:val="24"/>
        </w:rPr>
        <w:t>in het geval van “</w:t>
      </w:r>
      <w:r w:rsidR="00DD663B" w:rsidRPr="00F47947">
        <w:rPr>
          <w:rFonts w:ascii="Euclid Circular A" w:hAnsi="Euclid Circular A"/>
          <w:color w:val="000000" w:themeColor="text1"/>
          <w:sz w:val="24"/>
          <w:szCs w:val="24"/>
        </w:rPr>
        <w:t>S</w:t>
      </w:r>
      <w:r w:rsidR="00416D54" w:rsidRPr="00F47947">
        <w:rPr>
          <w:rFonts w:ascii="Euclid Circular A" w:hAnsi="Euclid Circular A"/>
          <w:color w:val="000000" w:themeColor="text1"/>
          <w:sz w:val="24"/>
          <w:szCs w:val="24"/>
        </w:rPr>
        <w:t xml:space="preserve">now </w:t>
      </w:r>
      <w:r w:rsidR="00DD663B" w:rsidRPr="00F47947">
        <w:rPr>
          <w:rFonts w:ascii="Euclid Circular A" w:hAnsi="Euclid Circular A"/>
          <w:color w:val="000000" w:themeColor="text1"/>
          <w:sz w:val="24"/>
          <w:szCs w:val="24"/>
        </w:rPr>
        <w:t>F</w:t>
      </w:r>
      <w:r w:rsidR="00416D54" w:rsidRPr="00F47947">
        <w:rPr>
          <w:rFonts w:ascii="Euclid Circular A" w:hAnsi="Euclid Circular A"/>
          <w:color w:val="000000" w:themeColor="text1"/>
          <w:sz w:val="24"/>
          <w:szCs w:val="24"/>
        </w:rPr>
        <w:t xml:space="preserve">all” </w:t>
      </w:r>
      <w:r w:rsidR="000B7103" w:rsidRPr="00F47947">
        <w:rPr>
          <w:rFonts w:ascii="Euclid Circular A" w:hAnsi="Euclid Circular A"/>
          <w:color w:val="000000" w:themeColor="text1"/>
          <w:sz w:val="24"/>
          <w:szCs w:val="24"/>
        </w:rPr>
        <w:t xml:space="preserve">de beschrijving van de lawine in de tekst verduidelijken tot een video-interview met een overlevende naast de paragraaf waarin zij wordt geciteerd. Deze elementen zijn op zichzelf </w:t>
      </w:r>
      <w:r w:rsidR="00AB76F8" w:rsidRPr="00F47947">
        <w:rPr>
          <w:rFonts w:ascii="Euclid Circular A" w:hAnsi="Euclid Circular A"/>
          <w:color w:val="000000" w:themeColor="text1"/>
          <w:sz w:val="24"/>
          <w:szCs w:val="24"/>
        </w:rPr>
        <w:t>deskundig</w:t>
      </w:r>
      <w:r w:rsidR="000B7103" w:rsidRPr="00F47947">
        <w:rPr>
          <w:rFonts w:ascii="Euclid Circular A" w:hAnsi="Euclid Circular A"/>
          <w:color w:val="000000" w:themeColor="text1"/>
          <w:sz w:val="24"/>
          <w:szCs w:val="24"/>
        </w:rPr>
        <w:t xml:space="preserve"> geproduceerd dat ze op zichzelf zouden kunnen staan en hun eigen documentaire verhaal van de gebeurtenis zouden kunnen vormen.</w:t>
      </w:r>
      <w:r w:rsidR="00FB0EE6" w:rsidRPr="00F47947">
        <w:rPr>
          <w:rFonts w:ascii="Euclid Circular A" w:hAnsi="Euclid Circular A"/>
          <w:color w:val="000000" w:themeColor="text1"/>
          <w:sz w:val="24"/>
          <w:szCs w:val="24"/>
        </w:rPr>
        <w:t xml:space="preserve"> </w:t>
      </w:r>
      <w:r w:rsidR="000106CB" w:rsidRPr="00F47947">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F47947">
        <w:rPr>
          <w:rFonts w:ascii="Euclid Circular A" w:hAnsi="Euclid Circular A"/>
          <w:color w:val="000000" w:themeColor="text1"/>
          <w:sz w:val="24"/>
          <w:szCs w:val="24"/>
        </w:rPr>
        <w:t xml:space="preserve"> </w:t>
      </w:r>
      <w:r w:rsidR="000B7103" w:rsidRPr="00F47947">
        <w:rPr>
          <w:rFonts w:ascii="Euclid Circular A" w:hAnsi="Euclid Circular A"/>
          <w:color w:val="000000" w:themeColor="text1"/>
          <w:sz w:val="24"/>
          <w:szCs w:val="24"/>
        </w:rPr>
        <w:lastRenderedPageBreak/>
        <w:t>hebben ze een wederzijds versterkend effect</w:t>
      </w:r>
      <w:r w:rsidR="005708F6" w:rsidRPr="00F47947">
        <w:rPr>
          <w:rFonts w:ascii="Euclid Circular A" w:hAnsi="Euclid Circular A"/>
          <w:color w:val="000000" w:themeColor="text1"/>
          <w:sz w:val="24"/>
          <w:szCs w:val="24"/>
        </w:rPr>
        <w:t xml:space="preserve"> </w:t>
      </w:r>
      <w:r w:rsidR="005708F6"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5708F6" w:rsidRPr="00F47947">
        <w:rPr>
          <w:rFonts w:ascii="Euclid Circular A" w:hAnsi="Euclid Circular A"/>
          <w:color w:val="000000" w:themeColor="text1"/>
          <w:sz w:val="24"/>
          <w:szCs w:val="24"/>
        </w:rPr>
        <w:fldChar w:fldCharType="separate"/>
      </w:r>
      <w:r w:rsidR="005708F6" w:rsidRPr="00F47947">
        <w:rPr>
          <w:rFonts w:ascii="Euclid Circular A" w:hAnsi="Euclid Circular A"/>
          <w:sz w:val="24"/>
        </w:rPr>
        <w:t>(Deuze, 2001; Dowling &amp; Vogan, 2014)</w:t>
      </w:r>
      <w:r w:rsidR="005708F6" w:rsidRPr="00F47947">
        <w:rPr>
          <w:rFonts w:ascii="Euclid Circular A" w:hAnsi="Euclid Circular A"/>
          <w:color w:val="000000" w:themeColor="text1"/>
          <w:sz w:val="24"/>
          <w:szCs w:val="24"/>
        </w:rPr>
        <w:fldChar w:fldCharType="end"/>
      </w:r>
      <w:r w:rsidR="000106CB"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0106CB" w:rsidRPr="00F47947">
        <w:rPr>
          <w:rFonts w:ascii="Euclid Circular A" w:hAnsi="Euclid Circular A"/>
          <w:color w:val="000000" w:themeColor="text1"/>
          <w:sz w:val="24"/>
          <w:szCs w:val="24"/>
        </w:rPr>
        <w:t>W</w:t>
      </w:r>
      <w:r w:rsidR="000B7103" w:rsidRPr="00F47947">
        <w:rPr>
          <w:rFonts w:ascii="Euclid Circular A" w:hAnsi="Euclid Circular A"/>
          <w:color w:val="000000" w:themeColor="text1"/>
          <w:sz w:val="24"/>
          <w:szCs w:val="24"/>
        </w:rPr>
        <w:t xml:space="preserve">aarbij media en tekst afwisselend de hoofd- en bijrol spelen. </w:t>
      </w:r>
    </w:p>
    <w:p w14:paraId="3180D0B4" w14:textId="151A2F55" w:rsidR="00476ADF" w:rsidRPr="00F47947" w:rsidRDefault="007F56B1"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Rue (2013) samen met mede o</w:t>
      </w:r>
      <w:r w:rsidR="000B7103" w:rsidRPr="00F47947">
        <w:rPr>
          <w:rFonts w:ascii="Euclid Circular A" w:hAnsi="Euclid Circular A"/>
          <w:color w:val="000000" w:themeColor="text1"/>
          <w:sz w:val="24"/>
          <w:szCs w:val="24"/>
        </w:rPr>
        <w:t xml:space="preserve">nderzoekers aan de </w:t>
      </w:r>
      <w:r w:rsidR="000F06DC" w:rsidRPr="00F47947">
        <w:rPr>
          <w:rFonts w:ascii="Euclid Circular A" w:hAnsi="Euclid Circular A"/>
          <w:color w:val="000000" w:themeColor="text1"/>
          <w:sz w:val="24"/>
          <w:szCs w:val="24"/>
        </w:rPr>
        <w:t>‘UC Berkeley Graduate School of Journalism’</w:t>
      </w:r>
      <w:r w:rsidR="004646B3" w:rsidRPr="00F47947">
        <w:rPr>
          <w:rFonts w:ascii="Euclid Circular A" w:hAnsi="Euclid Circular A"/>
          <w:color w:val="000000" w:themeColor="text1"/>
          <w:sz w:val="24"/>
          <w:szCs w:val="24"/>
        </w:rPr>
        <w:t xml:space="preserve"> op de campus van de Universiteit van </w:t>
      </w:r>
      <w:r w:rsidR="00A03A90" w:rsidRPr="00F47947">
        <w:rPr>
          <w:rFonts w:ascii="Euclid Circular A" w:hAnsi="Euclid Circular A"/>
          <w:color w:val="000000" w:themeColor="text1"/>
          <w:sz w:val="24"/>
          <w:szCs w:val="24"/>
        </w:rPr>
        <w:t>Californië,</w:t>
      </w:r>
      <w:r w:rsidR="00F17823" w:rsidRPr="00F47947">
        <w:rPr>
          <w:rFonts w:ascii="Euclid Circular A" w:hAnsi="Euclid Circular A"/>
          <w:color w:val="000000" w:themeColor="text1"/>
          <w:sz w:val="24"/>
          <w:szCs w:val="24"/>
        </w:rPr>
        <w:t xml:space="preserve"> </w:t>
      </w:r>
      <w:r w:rsidR="000B7103" w:rsidRPr="00F47947">
        <w:rPr>
          <w:rFonts w:ascii="Euclid Circular A" w:hAnsi="Euclid Circular A"/>
          <w:color w:val="000000" w:themeColor="text1"/>
          <w:sz w:val="24"/>
          <w:szCs w:val="24"/>
        </w:rPr>
        <w:t>Berkeley</w:t>
      </w:r>
      <w:r w:rsidR="001E3DC6"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t>
      </w:r>
      <w:r w:rsidR="001E3DC6" w:rsidRPr="00F47947">
        <w:rPr>
          <w:rFonts w:ascii="Euclid Circular A" w:hAnsi="Euclid Circular A"/>
          <w:color w:val="000000" w:themeColor="text1"/>
          <w:sz w:val="24"/>
          <w:szCs w:val="24"/>
        </w:rPr>
        <w:t>O</w:t>
      </w:r>
      <w:r w:rsidR="000B7103" w:rsidRPr="00F47947">
        <w:rPr>
          <w:rFonts w:ascii="Euclid Circular A" w:hAnsi="Euclid Circular A"/>
          <w:color w:val="000000" w:themeColor="text1"/>
          <w:sz w:val="24"/>
          <w:szCs w:val="24"/>
        </w:rPr>
        <w:t xml:space="preserve">ntdekten dat het initiële stuk van </w:t>
      </w:r>
      <w:r w:rsidR="004012DA"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Snow Fall</w:t>
      </w:r>
      <w:r w:rsidR="004012DA" w:rsidRPr="00F47947">
        <w:rPr>
          <w:rFonts w:ascii="Euclid Circular A" w:hAnsi="Euclid Circular A"/>
          <w:color w:val="000000" w:themeColor="text1"/>
          <w:sz w:val="24"/>
          <w:szCs w:val="24"/>
        </w:rPr>
        <w:t>”</w:t>
      </w:r>
      <w:r w:rsidR="000B7103" w:rsidRPr="00F47947">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sidRPr="00F47947">
        <w:rPr>
          <w:rFonts w:ascii="Euclid Circular A" w:hAnsi="Euclid Circular A"/>
          <w:color w:val="000000" w:themeColor="text1"/>
          <w:sz w:val="24"/>
          <w:szCs w:val="24"/>
        </w:rPr>
        <w:t>/beelden</w:t>
      </w:r>
      <w:r w:rsidR="000B7103" w:rsidRPr="00F47947">
        <w:rPr>
          <w:rFonts w:ascii="Euclid Circular A" w:hAnsi="Euclid Circular A"/>
          <w:color w:val="000000" w:themeColor="text1"/>
          <w:sz w:val="24"/>
          <w:szCs w:val="24"/>
        </w:rPr>
        <w:t xml:space="preserve">, scrollen en het </w:t>
      </w:r>
      <w:r w:rsidR="009C6786" w:rsidRPr="00F47947">
        <w:rPr>
          <w:rFonts w:ascii="Euclid Circular A" w:hAnsi="Euclid Circular A"/>
          <w:color w:val="000000" w:themeColor="text1"/>
          <w:sz w:val="24"/>
          <w:szCs w:val="24"/>
        </w:rPr>
        <w:t>‘curtain’ effect</w:t>
      </w:r>
      <w:r w:rsidR="000B7103" w:rsidRPr="00F47947">
        <w:rPr>
          <w:rFonts w:ascii="Euclid Circular A" w:hAnsi="Euclid Circular A"/>
          <w:color w:val="000000" w:themeColor="text1"/>
          <w:sz w:val="24"/>
          <w:szCs w:val="24"/>
        </w:rPr>
        <w:t xml:space="preserve"> </w:t>
      </w:r>
      <w:r w:rsidR="009C6786" w:rsidRPr="00F47947">
        <w:rPr>
          <w:rFonts w:ascii="Euclid Circular A" w:hAnsi="Euclid Circular A"/>
          <w:color w:val="000000" w:themeColor="text1"/>
          <w:sz w:val="24"/>
          <w:szCs w:val="24"/>
        </w:rPr>
        <w:fldChar w:fldCharType="begin"/>
      </w:r>
      <w:r w:rsidR="009C6786" w:rsidRPr="00F47947">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F47947">
        <w:rPr>
          <w:rFonts w:ascii="Euclid Circular A" w:hAnsi="Euclid Circular A"/>
          <w:color w:val="000000" w:themeColor="text1"/>
          <w:sz w:val="24"/>
          <w:szCs w:val="24"/>
        </w:rPr>
        <w:fldChar w:fldCharType="separate"/>
      </w:r>
      <w:r w:rsidR="009C6786" w:rsidRPr="00F47947">
        <w:rPr>
          <w:rFonts w:ascii="Euclid Circular A" w:hAnsi="Euclid Circular A"/>
          <w:sz w:val="24"/>
        </w:rPr>
        <w:t>(Rue, 2013)</w:t>
      </w:r>
      <w:r w:rsidR="009C6786" w:rsidRPr="00F47947">
        <w:rPr>
          <w:rFonts w:ascii="Euclid Circular A" w:hAnsi="Euclid Circular A"/>
          <w:color w:val="000000" w:themeColor="text1"/>
          <w:sz w:val="24"/>
          <w:szCs w:val="24"/>
        </w:rPr>
        <w:fldChar w:fldCharType="end"/>
      </w:r>
      <w:r w:rsidR="000B7103" w:rsidRPr="00F47947">
        <w:rPr>
          <w:rFonts w:ascii="Euclid Circular A" w:hAnsi="Euclid Circular A"/>
          <w:color w:val="000000" w:themeColor="text1"/>
          <w:sz w:val="24"/>
          <w:szCs w:val="24"/>
        </w:rPr>
        <w:t xml:space="preserve">. </w:t>
      </w:r>
    </w:p>
    <w:p w14:paraId="5630635A" w14:textId="6ED899D6" w:rsidR="0037193A" w:rsidRPr="00F47947"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w:t>
      </w:r>
      <w:r w:rsidR="00AC0D85"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Snow Fall</w:t>
      </w:r>
      <w:r w:rsidR="002E52E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gebruikt deze techniek zoals een filmregisseur een ‘establishing shot’</w:t>
      </w:r>
      <w:r w:rsidR="007730BF" w:rsidRPr="00F47947">
        <w:rPr>
          <w:rStyle w:val="FootnoteReference"/>
          <w:rFonts w:ascii="Euclid Circular A" w:hAnsi="Euclid Circular A"/>
          <w:color w:val="000000" w:themeColor="text1"/>
          <w:sz w:val="24"/>
          <w:szCs w:val="24"/>
        </w:rPr>
        <w:footnoteReference w:id="6"/>
      </w:r>
      <w:r w:rsidRPr="00F47947">
        <w:rPr>
          <w:rFonts w:ascii="Euclid Circular A" w:hAnsi="Euclid Circular A"/>
          <w:color w:val="000000" w:themeColor="text1"/>
          <w:sz w:val="24"/>
          <w:szCs w:val="24"/>
        </w:rPr>
        <w:t xml:space="preserve"> zou gebruiken voor hoofdstuktitels en locatieveranderingen in het verhaal. Critici vergelijken</w:t>
      </w:r>
      <w:r w:rsidR="0091400E" w:rsidRPr="00F47947">
        <w:rPr>
          <w:rFonts w:ascii="Euclid Circular A" w:hAnsi="Euclid Circular A"/>
          <w:color w:val="000000" w:themeColor="text1"/>
          <w:sz w:val="24"/>
          <w:szCs w:val="24"/>
        </w:rPr>
        <w:t xml:space="preserve"> digitale long-forms</w:t>
      </w:r>
      <w:r w:rsidRPr="00F47947">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sidRPr="00F47947">
        <w:rPr>
          <w:rFonts w:ascii="Euclid Circular A" w:hAnsi="Euclid Circular A"/>
          <w:color w:val="000000" w:themeColor="text1"/>
          <w:sz w:val="24"/>
          <w:szCs w:val="24"/>
        </w:rPr>
        <w:t xml:space="preserve"> </w:t>
      </w:r>
      <w:r w:rsidR="004D488E" w:rsidRPr="00F47947">
        <w:rPr>
          <w:rFonts w:ascii="Euclid Circular A" w:hAnsi="Euclid Circular A"/>
          <w:color w:val="000000" w:themeColor="text1"/>
          <w:sz w:val="24"/>
          <w:szCs w:val="24"/>
        </w:rPr>
        <w:t xml:space="preserve">Door het lezen van tekst in combinatie met de afbeeldingen en interactieve multimedia krijg je conventies mee uit de wereld van documentairefilms </w:t>
      </w:r>
      <w:r w:rsidR="004D488E"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F47947">
        <w:rPr>
          <w:rFonts w:ascii="Euclid Circular A" w:hAnsi="Euclid Circular A"/>
          <w:color w:val="000000" w:themeColor="text1"/>
          <w:sz w:val="24"/>
          <w:szCs w:val="24"/>
        </w:rPr>
        <w:fldChar w:fldCharType="separate"/>
      </w:r>
      <w:r w:rsidR="007730BF" w:rsidRPr="00F47947">
        <w:rPr>
          <w:rFonts w:ascii="Euclid Circular A" w:hAnsi="Euclid Circular A"/>
          <w:sz w:val="24"/>
        </w:rPr>
        <w:t>(Dowling &amp; Vogan, 2014; D. Thompson, 2012)</w:t>
      </w:r>
      <w:r w:rsidR="004D488E" w:rsidRPr="00F47947">
        <w:rPr>
          <w:rFonts w:ascii="Euclid Circular A" w:hAnsi="Euclid Circular A"/>
          <w:color w:val="000000" w:themeColor="text1"/>
          <w:sz w:val="24"/>
          <w:szCs w:val="24"/>
        </w:rPr>
        <w:fldChar w:fldCharType="end"/>
      </w:r>
      <w:r w:rsidR="004D488E" w:rsidRPr="00F47947">
        <w:rPr>
          <w:rFonts w:ascii="Euclid Circular A" w:hAnsi="Euclid Circular A"/>
          <w:color w:val="000000" w:themeColor="text1"/>
          <w:sz w:val="24"/>
          <w:szCs w:val="24"/>
        </w:rPr>
        <w:t>. Het gebruik van documentaireconventies in digitale longform-journalistiek, zorgt voor een grotere nabijheid tot het onderwerp</w:t>
      </w:r>
      <w:r w:rsidR="0037193A" w:rsidRPr="00F47947">
        <w:rPr>
          <w:rFonts w:ascii="Euclid Circular A" w:hAnsi="Euclid Circular A"/>
          <w:color w:val="000000" w:themeColor="text1"/>
          <w:sz w:val="24"/>
          <w:szCs w:val="24"/>
        </w:rPr>
        <w:t xml:space="preserve">. </w:t>
      </w:r>
      <w:r w:rsidR="004D488E" w:rsidRPr="00F47947">
        <w:rPr>
          <w:rFonts w:ascii="Euclid Circular A" w:hAnsi="Euclid Circular A"/>
          <w:color w:val="000000" w:themeColor="text1"/>
          <w:sz w:val="24"/>
          <w:szCs w:val="24"/>
        </w:rPr>
        <w:t>Hiermee wordt de volledige kracht van het visuele medium benut</w:t>
      </w:r>
      <w:r w:rsidR="0037193A" w:rsidRPr="00F47947">
        <w:rPr>
          <w:rFonts w:ascii="Euclid Circular A" w:hAnsi="Euclid Circular A"/>
          <w:color w:val="000000" w:themeColor="text1"/>
          <w:sz w:val="24"/>
          <w:szCs w:val="24"/>
        </w:rPr>
        <w:t>.</w:t>
      </w:r>
    </w:p>
    <w:p w14:paraId="597B883B" w14:textId="77777777" w:rsidR="00BF081A"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et scrollen stuurt het verhaal en versterkt de </w:t>
      </w:r>
      <w:r w:rsidR="00C51966" w:rsidRPr="00F47947">
        <w:rPr>
          <w:rFonts w:ascii="Euclid Circular A" w:hAnsi="Euclid Circular A"/>
          <w:color w:val="000000" w:themeColor="text1"/>
          <w:sz w:val="24"/>
          <w:szCs w:val="24"/>
        </w:rPr>
        <w:t xml:space="preserve">niet-narratieve </w:t>
      </w:r>
      <w:r w:rsidR="00C8529D" w:rsidRPr="00F47947">
        <w:rPr>
          <w:rFonts w:ascii="Euclid Circular A" w:hAnsi="Euclid Circular A"/>
          <w:color w:val="000000" w:themeColor="text1"/>
          <w:sz w:val="24"/>
          <w:szCs w:val="24"/>
        </w:rPr>
        <w:t xml:space="preserve">GIF </w:t>
      </w:r>
      <w:r w:rsidR="00241767" w:rsidRPr="00F47947">
        <w:rPr>
          <w:rFonts w:ascii="Euclid Circular A" w:hAnsi="Euclid Circular A"/>
          <w:color w:val="000000" w:themeColor="text1"/>
          <w:sz w:val="24"/>
          <w:szCs w:val="24"/>
        </w:rPr>
        <w:t>video’s</w:t>
      </w:r>
      <w:r w:rsidR="00C8529D"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stil</w:t>
      </w:r>
      <w:r w:rsidR="00432EAB" w:rsidRPr="00F47947">
        <w:rPr>
          <w:rFonts w:ascii="Euclid Circular A" w:hAnsi="Euclid Circular A"/>
          <w:color w:val="000000" w:themeColor="text1"/>
          <w:sz w:val="24"/>
          <w:szCs w:val="24"/>
        </w:rPr>
        <w:t xml:space="preserve"> &amp;</w:t>
      </w:r>
      <w:r w:rsidRPr="00F47947">
        <w:rPr>
          <w:rFonts w:ascii="Euclid Circular A" w:hAnsi="Euclid Circular A"/>
          <w:color w:val="000000" w:themeColor="text1"/>
          <w:sz w:val="24"/>
          <w:szCs w:val="24"/>
        </w:rPr>
        <w:t xml:space="preserve"> </w:t>
      </w:r>
      <w:r w:rsidR="003E3760" w:rsidRPr="00F47947">
        <w:rPr>
          <w:rFonts w:ascii="Euclid Circular A" w:hAnsi="Euclid Circular A"/>
          <w:color w:val="000000" w:themeColor="text1"/>
          <w:sz w:val="24"/>
          <w:szCs w:val="24"/>
        </w:rPr>
        <w:t>herhalend</w:t>
      </w:r>
      <w:r w:rsidR="00C8529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die worden gebruikt om de omgeving en de stemming in “Snow Fall” te bepalen. Het specifieke Javascript-scrollmechanisme dat</w:t>
      </w:r>
      <w:r w:rsidR="001124C1" w:rsidRPr="00F47947">
        <w:rPr>
          <w:rFonts w:ascii="Euclid Circular A" w:hAnsi="Euclid Circular A"/>
          <w:color w:val="000000" w:themeColor="text1"/>
          <w:sz w:val="24"/>
          <w:szCs w:val="24"/>
        </w:rPr>
        <w:t xml:space="preserve"> </w:t>
      </w:r>
      <w:r w:rsidR="00666E73" w:rsidRPr="00F47947">
        <w:rPr>
          <w:rFonts w:ascii="Euclid Circular A" w:hAnsi="Euclid Circular A"/>
          <w:color w:val="000000" w:themeColor="text1"/>
          <w:sz w:val="24"/>
          <w:szCs w:val="24"/>
        </w:rPr>
        <w:t>de makers van veel digitale longreads zoals: “Out in the great unknown”</w:t>
      </w:r>
      <w:r w:rsidR="00C37800" w:rsidRPr="00F47947">
        <w:rPr>
          <w:rFonts w:ascii="Euclid Circular A" w:hAnsi="Euclid Circular A"/>
          <w:color w:val="000000" w:themeColor="text1"/>
          <w:sz w:val="24"/>
          <w:szCs w:val="24"/>
        </w:rPr>
        <w:t xml:space="preserve"> </w:t>
      </w:r>
      <w:r w:rsidR="0052272A" w:rsidRPr="00F47947">
        <w:rPr>
          <w:rFonts w:ascii="Euclid Circular A" w:hAnsi="Euclid Circular A"/>
          <w:color w:val="000000" w:themeColor="text1"/>
          <w:sz w:val="24"/>
          <w:szCs w:val="24"/>
        </w:rPr>
        <w:fldChar w:fldCharType="begin"/>
      </w:r>
      <w:r w:rsidR="0052272A" w:rsidRPr="00F47947">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sidRPr="00F47947">
        <w:rPr>
          <w:rFonts w:ascii="Euclid Circular A" w:hAnsi="Euclid Circular A"/>
          <w:color w:val="000000" w:themeColor="text1"/>
          <w:sz w:val="24"/>
          <w:szCs w:val="24"/>
        </w:rPr>
        <w:fldChar w:fldCharType="separate"/>
      </w:r>
      <w:r w:rsidR="0052272A" w:rsidRPr="00F47947">
        <w:rPr>
          <w:rFonts w:ascii="Euclid Circular A" w:hAnsi="Euclid Circular A"/>
          <w:sz w:val="24"/>
        </w:rPr>
        <w:t>(Phillips, 2013)</w:t>
      </w:r>
      <w:r w:rsidR="0052272A" w:rsidRPr="00F47947">
        <w:rPr>
          <w:rFonts w:ascii="Euclid Circular A" w:hAnsi="Euclid Circular A"/>
          <w:color w:val="000000" w:themeColor="text1"/>
          <w:sz w:val="24"/>
          <w:szCs w:val="24"/>
        </w:rPr>
        <w:fldChar w:fldCharType="end"/>
      </w:r>
      <w:r w:rsidR="00C37800" w:rsidRPr="00F47947">
        <w:rPr>
          <w:rFonts w:ascii="Euclid Circular A" w:hAnsi="Euclid Circular A"/>
          <w:color w:val="000000" w:themeColor="text1"/>
          <w:sz w:val="24"/>
          <w:szCs w:val="24"/>
        </w:rPr>
        <w:t xml:space="preserve"> en </w:t>
      </w:r>
      <w:r w:rsidRPr="00F47947">
        <w:rPr>
          <w:rFonts w:ascii="Euclid Circular A" w:hAnsi="Euclid Circular A"/>
          <w:color w:val="000000" w:themeColor="text1"/>
          <w:sz w:val="24"/>
          <w:szCs w:val="24"/>
        </w:rPr>
        <w:t xml:space="preserve"> “Snow </w:t>
      </w:r>
      <w:r w:rsidRPr="00F47947">
        <w:rPr>
          <w:rFonts w:ascii="Euclid Circular A" w:hAnsi="Euclid Circular A"/>
          <w:color w:val="000000" w:themeColor="text1"/>
          <w:sz w:val="24"/>
          <w:szCs w:val="24"/>
        </w:rPr>
        <w:lastRenderedPageBreak/>
        <w:t>Fall”, genaamd jquery.inview, maakt de geleidelijke onthulling van beeld en tekst mogelijk, wat de lezer een gevoel van verkenning geeft (Dowling &amp; Vogan, 2014: 213).</w:t>
      </w:r>
      <w:r w:rsidR="00BD4FE4"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oor het scherm omhoog te</w:t>
      </w:r>
      <w:r w:rsidR="00BB1A3D" w:rsidRPr="00F47947">
        <w:rPr>
          <w:rFonts w:ascii="Euclid Circular A" w:hAnsi="Euclid Circular A"/>
          <w:color w:val="000000" w:themeColor="text1"/>
          <w:sz w:val="24"/>
          <w:szCs w:val="24"/>
        </w:rPr>
        <w:t xml:space="preserve"> scrollen of</w:t>
      </w:r>
      <w:r w:rsidRPr="00F47947">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sidRPr="00F47947">
        <w:rPr>
          <w:rFonts w:ascii="Euclid Circular A" w:hAnsi="Euclid Circular A"/>
          <w:color w:val="000000" w:themeColor="text1"/>
          <w:sz w:val="24"/>
          <w:szCs w:val="24"/>
        </w:rPr>
        <w:t xml:space="preserve">in de materie </w:t>
      </w:r>
      <w:r w:rsidRPr="00F47947">
        <w:rPr>
          <w:rFonts w:ascii="Euclid Circular A" w:hAnsi="Euclid Circular A"/>
          <w:color w:val="000000" w:themeColor="text1"/>
          <w:sz w:val="24"/>
          <w:szCs w:val="24"/>
        </w:rPr>
        <w:t xml:space="preserve">naarmate hij zich dieper in het verhaal </w:t>
      </w:r>
      <w:r w:rsidR="009322CA" w:rsidRPr="00F47947">
        <w:rPr>
          <w:rFonts w:ascii="Euclid Circular A" w:hAnsi="Euclid Circular A"/>
          <w:color w:val="000000" w:themeColor="text1"/>
          <w:sz w:val="24"/>
          <w:szCs w:val="24"/>
        </w:rPr>
        <w:t>bevind</w:t>
      </w:r>
      <w:r w:rsidRPr="00F47947">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beelden </w:t>
      </w:r>
      <w:r w:rsidR="000E09A2"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sidRPr="00F47947">
        <w:rPr>
          <w:rFonts w:ascii="Euclid Circular A" w:hAnsi="Euclid Circular A"/>
          <w:color w:val="000000" w:themeColor="text1"/>
          <w:sz w:val="24"/>
          <w:szCs w:val="24"/>
        </w:rPr>
        <w:fldChar w:fldCharType="separate"/>
      </w:r>
      <w:r w:rsidR="000E09A2" w:rsidRPr="00F47947">
        <w:rPr>
          <w:rFonts w:ascii="Euclid Circular A" w:hAnsi="Euclid Circular A" w:cs="Times New Roman"/>
          <w:sz w:val="24"/>
        </w:rPr>
        <w:t>(Dowling &amp; Vogan, 2014; Tjärnhage et al., 2023)</w:t>
      </w:r>
      <w:r w:rsidR="000E09A2"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515CE5B8" w14:textId="0AD64757" w:rsidR="00596816" w:rsidRPr="00F47947" w:rsidRDefault="000B7103" w:rsidP="00BF081A">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In interne</w:t>
      </w:r>
      <w:r w:rsidR="00D07D34" w:rsidRPr="00F47947">
        <w:rPr>
          <w:rFonts w:ascii="Euclid Circular A" w:hAnsi="Euclid Circular A"/>
          <w:color w:val="000000" w:themeColor="text1"/>
          <w:sz w:val="24"/>
          <w:szCs w:val="24"/>
        </w:rPr>
        <w:t xml:space="preserve"> presentaties </w:t>
      </w:r>
      <w:r w:rsidRPr="00F47947">
        <w:rPr>
          <w:rFonts w:ascii="Euclid Circular A" w:hAnsi="Euclid Circular A"/>
          <w:color w:val="000000" w:themeColor="text1"/>
          <w:sz w:val="24"/>
          <w:szCs w:val="24"/>
        </w:rPr>
        <w:t>van The New York Times wordt hier ook de nadruk op gelegd</w:t>
      </w:r>
      <w:r w:rsidR="00597E70"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597E70" w:rsidRPr="00F47947">
        <w:rPr>
          <w:rFonts w:ascii="Euclid Circular A" w:hAnsi="Euclid Circular A"/>
          <w:color w:val="000000" w:themeColor="text1"/>
          <w:sz w:val="24"/>
          <w:szCs w:val="24"/>
        </w:rPr>
        <w:t>D</w:t>
      </w:r>
      <w:r w:rsidRPr="00F47947">
        <w:rPr>
          <w:rFonts w:ascii="Euclid Circular A" w:hAnsi="Euclid Circular A"/>
          <w:color w:val="000000" w:themeColor="text1"/>
          <w:sz w:val="24"/>
          <w:szCs w:val="24"/>
        </w:rPr>
        <w:t xml:space="preserve">e gebruiker moet eigenlijk maar één taak hebben, namelijk scrollen. Geen stappen, tabs, fixies of sliders gewoon scrollen en daarmee de belangrijke informatie naar de gebruiker laten komen. Dit is wat de </w:t>
      </w:r>
      <w:r w:rsidR="00EB261E" w:rsidRPr="00F47947">
        <w:rPr>
          <w:rFonts w:ascii="Euclid Circular A" w:hAnsi="Euclid Circular A"/>
          <w:color w:val="000000" w:themeColor="text1"/>
          <w:sz w:val="24"/>
          <w:szCs w:val="24"/>
        </w:rPr>
        <w:t>moderne</w:t>
      </w:r>
      <w:r w:rsidRPr="00F47947">
        <w:rPr>
          <w:rFonts w:ascii="Euclid Circular A" w:hAnsi="Euclid Circular A"/>
          <w:color w:val="000000" w:themeColor="text1"/>
          <w:sz w:val="24"/>
          <w:szCs w:val="24"/>
        </w:rPr>
        <w:t xml:space="preserve"> digitale longform onderscheidt van de oudere longform (Tse, 2015).</w:t>
      </w:r>
      <w:r w:rsidR="00BE6C39" w:rsidRPr="00F47947">
        <w:rPr>
          <w:rFonts w:ascii="Euclid Circular A" w:hAnsi="Euclid Circular A"/>
          <w:color w:val="000000" w:themeColor="text1"/>
          <w:sz w:val="24"/>
          <w:szCs w:val="24"/>
        </w:rPr>
        <w:t xml:space="preserve"> </w:t>
      </w:r>
      <w:r w:rsidR="00CD6A1F" w:rsidRPr="00F47947">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 </w:t>
      </w:r>
      <w:r w:rsidR="00CD6A1F" w:rsidRPr="00F47947">
        <w:rPr>
          <w:rFonts w:ascii="Euclid Circular A" w:hAnsi="Euclid Circular A"/>
          <w:color w:val="000000" w:themeColor="text1"/>
          <w:sz w:val="24"/>
          <w:szCs w:val="24"/>
        </w:rPr>
        <w:fldChar w:fldCharType="begin"/>
      </w:r>
      <w:r w:rsidR="00CD6A1F" w:rsidRPr="00F47947">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sidRPr="00F47947">
        <w:rPr>
          <w:rFonts w:ascii="Euclid Circular A" w:hAnsi="Euclid Circular A"/>
          <w:color w:val="000000" w:themeColor="text1"/>
          <w:sz w:val="24"/>
          <w:szCs w:val="24"/>
        </w:rPr>
        <w:fldChar w:fldCharType="separate"/>
      </w:r>
      <w:r w:rsidR="00CD6A1F" w:rsidRPr="00F47947">
        <w:rPr>
          <w:rFonts w:ascii="Euclid Circular A" w:hAnsi="Euclid Circular A"/>
          <w:sz w:val="24"/>
        </w:rPr>
        <w:t>(Greussing &amp; Boomgaarden, 2018)</w:t>
      </w:r>
      <w:r w:rsidR="00CD6A1F" w:rsidRPr="00F47947">
        <w:rPr>
          <w:rFonts w:ascii="Euclid Circular A" w:hAnsi="Euclid Circular A"/>
          <w:color w:val="000000" w:themeColor="text1"/>
          <w:sz w:val="24"/>
          <w:szCs w:val="24"/>
        </w:rPr>
        <w:fldChar w:fldCharType="end"/>
      </w:r>
      <w:r w:rsidR="00CD6A1F" w:rsidRPr="00F47947">
        <w:rPr>
          <w:rFonts w:ascii="Euclid Circular A" w:hAnsi="Euclid Circular A"/>
          <w:color w:val="000000" w:themeColor="text1"/>
          <w:sz w:val="24"/>
          <w:szCs w:val="24"/>
        </w:rPr>
        <w:t xml:space="preserve">. </w:t>
      </w:r>
      <w:r w:rsidR="00F92253" w:rsidRPr="00F47947">
        <w:rPr>
          <w:rFonts w:ascii="Euclid Circular A" w:hAnsi="Euclid Circular A"/>
          <w:color w:val="000000" w:themeColor="text1"/>
          <w:sz w:val="24"/>
          <w:szCs w:val="24"/>
        </w:rPr>
        <w:t xml:space="preserve">Mensen die </w:t>
      </w:r>
      <w:r w:rsidR="00CC33B5" w:rsidRPr="00F47947">
        <w:rPr>
          <w:rFonts w:ascii="Euclid Circular A" w:hAnsi="Euclid Circular A"/>
          <w:color w:val="000000" w:themeColor="text1"/>
          <w:sz w:val="24"/>
          <w:szCs w:val="24"/>
        </w:rPr>
        <w:t>een</w:t>
      </w:r>
      <w:r w:rsidR="00F92253" w:rsidRPr="00F47947">
        <w:rPr>
          <w:rFonts w:ascii="Euclid Circular A" w:hAnsi="Euclid Circular A"/>
          <w:color w:val="000000" w:themeColor="text1"/>
          <w:sz w:val="24"/>
          <w:szCs w:val="24"/>
        </w:rPr>
        <w:t xml:space="preserve"> digitale long</w:t>
      </w:r>
      <w:r w:rsidR="00CC33B5" w:rsidRPr="00F47947">
        <w:rPr>
          <w:rFonts w:ascii="Euclid Circular A" w:hAnsi="Euclid Circular A"/>
          <w:color w:val="000000" w:themeColor="text1"/>
          <w:sz w:val="24"/>
          <w:szCs w:val="24"/>
        </w:rPr>
        <w:t>-</w:t>
      </w:r>
      <w:r w:rsidR="00F92253" w:rsidRPr="00F47947">
        <w:rPr>
          <w:rFonts w:ascii="Euclid Circular A" w:hAnsi="Euclid Circular A"/>
          <w:color w:val="000000" w:themeColor="text1"/>
          <w:sz w:val="24"/>
          <w:szCs w:val="24"/>
        </w:rPr>
        <w:t xml:space="preserve">form </w:t>
      </w:r>
      <w:r w:rsidR="00CC33B5" w:rsidRPr="00F47947">
        <w:rPr>
          <w:rFonts w:ascii="Euclid Circular A" w:hAnsi="Euclid Circular A"/>
          <w:color w:val="000000" w:themeColor="text1"/>
          <w:sz w:val="24"/>
          <w:szCs w:val="24"/>
        </w:rPr>
        <w:t xml:space="preserve">met een juiste lay-out </w:t>
      </w:r>
      <w:r w:rsidR="00F92253" w:rsidRPr="00F47947">
        <w:rPr>
          <w:rFonts w:ascii="Euclid Circular A" w:hAnsi="Euclid Circular A"/>
          <w:color w:val="000000" w:themeColor="text1"/>
          <w:sz w:val="24"/>
          <w:szCs w:val="24"/>
        </w:rPr>
        <w:t xml:space="preserve">van ‘Scrollytelling’ lezen geven </w:t>
      </w:r>
      <w:r w:rsidR="004B3EB4" w:rsidRPr="00F47947">
        <w:rPr>
          <w:rFonts w:ascii="Euclid Circular A" w:hAnsi="Euclid Circular A"/>
          <w:color w:val="000000" w:themeColor="text1"/>
          <w:sz w:val="24"/>
          <w:szCs w:val="24"/>
        </w:rPr>
        <w:t>het volgende aan:</w:t>
      </w:r>
      <w:r w:rsidR="007C4190" w:rsidRPr="00F47947">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F47947">
        <w:rPr>
          <w:rFonts w:ascii="Euclid Circular A" w:hAnsi="Euclid Circular A"/>
          <w:color w:val="000000" w:themeColor="text1"/>
          <w:sz w:val="24"/>
          <w:szCs w:val="24"/>
        </w:rPr>
        <w:t xml:space="preserve"> </w:t>
      </w:r>
      <w:r w:rsidR="00A6173C" w:rsidRPr="00F47947">
        <w:rPr>
          <w:rFonts w:ascii="Euclid Circular A" w:hAnsi="Euclid Circular A"/>
          <w:color w:val="000000" w:themeColor="text1"/>
          <w:sz w:val="24"/>
          <w:szCs w:val="24"/>
        </w:rPr>
        <w:fldChar w:fldCharType="begin"/>
      </w:r>
      <w:r w:rsidR="00A6173C" w:rsidRPr="00F47947">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F47947">
        <w:rPr>
          <w:rFonts w:ascii="Euclid Circular A" w:hAnsi="Euclid Circular A"/>
          <w:color w:val="000000" w:themeColor="text1"/>
          <w:sz w:val="24"/>
          <w:szCs w:val="24"/>
        </w:rPr>
        <w:fldChar w:fldCharType="separate"/>
      </w:r>
      <w:r w:rsidR="00A6173C" w:rsidRPr="00F47947">
        <w:rPr>
          <w:rFonts w:ascii="Euclid Circular A" w:hAnsi="Euclid Circular A" w:cs="Times New Roman"/>
          <w:sz w:val="24"/>
        </w:rPr>
        <w:t>(Tjärnhage et al., 2023)</w:t>
      </w:r>
      <w:r w:rsidR="00A6173C" w:rsidRPr="00F47947">
        <w:rPr>
          <w:rFonts w:ascii="Euclid Circular A" w:hAnsi="Euclid Circular A"/>
          <w:color w:val="000000" w:themeColor="text1"/>
          <w:sz w:val="24"/>
          <w:szCs w:val="24"/>
        </w:rPr>
        <w:fldChar w:fldCharType="end"/>
      </w:r>
      <w:r w:rsidR="007C4190" w:rsidRPr="00F47947">
        <w:rPr>
          <w:rFonts w:ascii="Euclid Circular A" w:hAnsi="Euclid Circular A"/>
          <w:color w:val="000000" w:themeColor="text1"/>
          <w:sz w:val="24"/>
          <w:szCs w:val="24"/>
        </w:rPr>
        <w:t>.</w:t>
      </w:r>
      <w:r w:rsidR="00A6173C" w:rsidRPr="00F47947">
        <w:rPr>
          <w:rFonts w:ascii="Euclid Circular A" w:hAnsi="Euclid Circular A"/>
          <w:color w:val="000000" w:themeColor="text1"/>
          <w:sz w:val="24"/>
          <w:szCs w:val="24"/>
        </w:rPr>
        <w:t xml:space="preserve"> </w:t>
      </w:r>
    </w:p>
    <w:p w14:paraId="65ABAA48" w14:textId="56265EAB" w:rsidR="00BE6C39" w:rsidRPr="00F47947" w:rsidRDefault="00BE6C39" w:rsidP="003D116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overgang tussen video en scrollen noemen Dowling en Vogan (2013) het ‘Curtain Effect’, een verwijzing naar hoe bioscoopgordijnen als overgangen kunnen dienen </w:t>
      </w:r>
      <w:r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owling &amp; Vogan, 2014; Sundar, 2000)</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Dit zijn technieken waarmee de journalist onderwerpen kan introduceren en vloeiend in elkaar laten overlopen. Een goed voorbeeld van het ‘curtain effect’ in combinatie met scrollen is in ‘Snow Fall’ waar een kaart de paden van de skiërs langs de </w:t>
      </w:r>
      <w:r w:rsidRPr="00F47947">
        <w:rPr>
          <w:rFonts w:ascii="Euclid Circular A" w:hAnsi="Euclid Circular A"/>
          <w:color w:val="000000" w:themeColor="text1"/>
          <w:sz w:val="24"/>
          <w:szCs w:val="24"/>
        </w:rPr>
        <w:lastRenderedPageBreak/>
        <w:t xml:space="preserve">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ot just clever. Utter genius”, schreef Thompson (2012) voor concurrent ‘The Atlantic’ over de inclusie van topografische kaarten met scrollbare tekst en beeldlagen. </w:t>
      </w:r>
    </w:p>
    <w:p w14:paraId="71D71E60" w14:textId="239A7472" w:rsidR="00334291" w:rsidRPr="00F47947" w:rsidRDefault="00B4153B" w:rsidP="0094734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Het lezen van digitale longforms gaat ook gemakkelijker </w:t>
      </w:r>
      <w:r w:rsidR="00E61157" w:rsidRPr="00F47947">
        <w:rPr>
          <w:rFonts w:ascii="Euclid Circular A" w:hAnsi="Euclid Circular A"/>
          <w:color w:val="000000" w:themeColor="text1"/>
          <w:sz w:val="24"/>
          <w:szCs w:val="24"/>
        </w:rPr>
        <w:t>blijkt uit het onderzoek van Tjärnhage (2023)</w:t>
      </w:r>
      <w:r w:rsidR="00757E09" w:rsidRPr="00F47947">
        <w:rPr>
          <w:rFonts w:ascii="Euclid Circular A" w:hAnsi="Euclid Circular A"/>
          <w:color w:val="000000" w:themeColor="text1"/>
          <w:sz w:val="24"/>
          <w:szCs w:val="24"/>
        </w:rPr>
        <w:t>,</w:t>
      </w:r>
      <w:r w:rsidR="00E61157"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an de traditionele lange kranten artikel</w:t>
      </w:r>
      <w:r w:rsidR="00DB2130" w:rsidRPr="00F47947">
        <w:rPr>
          <w:rFonts w:ascii="Euclid Circular A" w:hAnsi="Euclid Circular A"/>
          <w:color w:val="000000" w:themeColor="text1"/>
          <w:sz w:val="24"/>
          <w:szCs w:val="24"/>
        </w:rPr>
        <w:t>en</w:t>
      </w:r>
      <w:r w:rsidRPr="00F47947">
        <w:rPr>
          <w:rFonts w:ascii="Euclid Circular A" w:hAnsi="Euclid Circular A"/>
          <w:color w:val="000000" w:themeColor="text1"/>
          <w:sz w:val="24"/>
          <w:szCs w:val="24"/>
        </w:rPr>
        <w:t xml:space="preserve"> die worden beschouwd als tijdrovend. </w:t>
      </w:r>
      <w:r w:rsidR="00924E74" w:rsidRPr="00F47947">
        <w:rPr>
          <w:rFonts w:ascii="Euclid Circular A" w:hAnsi="Euclid Circular A"/>
          <w:color w:val="000000" w:themeColor="text1"/>
          <w:sz w:val="24"/>
          <w:szCs w:val="24"/>
        </w:rPr>
        <w:t xml:space="preserve">De scrollytelling-vorm geeft de </w:t>
      </w:r>
      <w:r w:rsidR="00360976" w:rsidRPr="00F47947">
        <w:rPr>
          <w:rFonts w:ascii="Euclid Circular A" w:hAnsi="Euclid Circular A"/>
          <w:color w:val="000000" w:themeColor="text1"/>
          <w:sz w:val="24"/>
          <w:szCs w:val="24"/>
        </w:rPr>
        <w:t>longreads</w:t>
      </w:r>
      <w:r w:rsidR="00924E74" w:rsidRPr="00F47947">
        <w:rPr>
          <w:rFonts w:ascii="Euclid Circular A" w:hAnsi="Euclid Circular A"/>
          <w:color w:val="000000" w:themeColor="text1"/>
          <w:sz w:val="24"/>
          <w:szCs w:val="24"/>
        </w:rPr>
        <w:t xml:space="preserve"> ook een speelser gevoel, waardoor het veel leuker werd om te lezen. Dit pakt meteen een kritisch zwaktepunt aan in de huidige journalistiek, gemiddelde zeker jonge lezer verkiezen vaker sociale media nieuwsvergaring boven traditionele manieren als een krant</w:t>
      </w:r>
      <w:r w:rsidR="005F0A2C" w:rsidRPr="00F47947">
        <w:rPr>
          <w:rFonts w:ascii="Euclid Circular A" w:hAnsi="Euclid Circular A"/>
          <w:color w:val="000000" w:themeColor="text1"/>
          <w:sz w:val="24"/>
          <w:szCs w:val="24"/>
        </w:rPr>
        <w:t xml:space="preserve"> </w:t>
      </w:r>
      <w:r w:rsidR="005F0A2C" w:rsidRPr="00F47947">
        <w:rPr>
          <w:rFonts w:ascii="Euclid Circular A" w:hAnsi="Euclid Circular A"/>
          <w:color w:val="000000" w:themeColor="text1"/>
          <w:sz w:val="24"/>
          <w:szCs w:val="24"/>
        </w:rPr>
        <w:fldChar w:fldCharType="begin"/>
      </w:r>
      <w:r w:rsidR="005F0A2C" w:rsidRPr="00F47947">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sidRPr="00F47947">
        <w:rPr>
          <w:rFonts w:ascii="Euclid Circular A" w:hAnsi="Euclid Circular A"/>
          <w:color w:val="000000" w:themeColor="text1"/>
          <w:sz w:val="24"/>
          <w:szCs w:val="24"/>
        </w:rPr>
        <w:fldChar w:fldCharType="separate"/>
      </w:r>
      <w:r w:rsidR="005F0A2C" w:rsidRPr="00F47947">
        <w:rPr>
          <w:rFonts w:ascii="Euclid Circular A" w:hAnsi="Euclid Circular A" w:cs="Times New Roman"/>
          <w:sz w:val="24"/>
        </w:rPr>
        <w:t>(Tjärnhage et al., 2023)</w:t>
      </w:r>
      <w:r w:rsidR="005F0A2C" w:rsidRPr="00F47947">
        <w:rPr>
          <w:rFonts w:ascii="Euclid Circular A" w:hAnsi="Euclid Circular A"/>
          <w:color w:val="000000" w:themeColor="text1"/>
          <w:sz w:val="24"/>
          <w:szCs w:val="24"/>
        </w:rPr>
        <w:fldChar w:fldCharType="end"/>
      </w:r>
      <w:r w:rsidR="00924E74" w:rsidRPr="00F47947">
        <w:rPr>
          <w:rFonts w:ascii="Euclid Circular A" w:hAnsi="Euclid Circular A"/>
          <w:color w:val="000000" w:themeColor="text1"/>
          <w:sz w:val="24"/>
          <w:szCs w:val="24"/>
        </w:rPr>
        <w:t xml:space="preserve">. </w:t>
      </w:r>
    </w:p>
    <w:p w14:paraId="2A0C0017" w14:textId="77777777" w:rsidR="00661782" w:rsidRDefault="00F845DE" w:rsidP="0019649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ze v</w:t>
      </w:r>
      <w:r w:rsidR="00334291" w:rsidRPr="00F47947">
        <w:rPr>
          <w:rFonts w:ascii="Euclid Circular A" w:hAnsi="Euclid Circular A"/>
          <w:color w:val="000000" w:themeColor="text1"/>
          <w:sz w:val="24"/>
          <w:szCs w:val="24"/>
        </w:rPr>
        <w:t>isuele esthetiek is</w:t>
      </w:r>
      <w:r w:rsidR="00B061B6" w:rsidRPr="00F47947">
        <w:rPr>
          <w:rFonts w:ascii="Euclid Circular A" w:hAnsi="Euclid Circular A"/>
          <w:color w:val="000000" w:themeColor="text1"/>
          <w:sz w:val="24"/>
          <w:szCs w:val="24"/>
        </w:rPr>
        <w:t xml:space="preserve"> in het onderzoek van </w:t>
      </w:r>
      <w:r w:rsidR="00B061B6"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dontUpdate":true,"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F47947">
        <w:rPr>
          <w:rFonts w:ascii="Euclid Circular A" w:hAnsi="Euclid Circular A"/>
          <w:color w:val="000000" w:themeColor="text1"/>
          <w:sz w:val="24"/>
          <w:szCs w:val="24"/>
        </w:rPr>
        <w:fldChar w:fldCharType="separate"/>
      </w:r>
      <w:r w:rsidR="00B061B6" w:rsidRPr="00F47947">
        <w:rPr>
          <w:rFonts w:ascii="Euclid Circular A" w:hAnsi="Euclid Circular A"/>
          <w:sz w:val="24"/>
        </w:rPr>
        <w:t xml:space="preserve">Greussing </w:t>
      </w:r>
      <w:r w:rsidR="005F6E6D" w:rsidRPr="00F47947">
        <w:rPr>
          <w:rFonts w:ascii="Euclid Circular A" w:hAnsi="Euclid Circular A"/>
          <w:sz w:val="24"/>
        </w:rPr>
        <w:t>en</w:t>
      </w:r>
      <w:r w:rsidR="00B061B6" w:rsidRPr="00F47947">
        <w:rPr>
          <w:rFonts w:ascii="Euclid Circular A" w:hAnsi="Euclid Circular A"/>
          <w:sz w:val="24"/>
        </w:rPr>
        <w:t xml:space="preserve"> Boomgaarden </w:t>
      </w:r>
      <w:r w:rsidR="005F6E6D" w:rsidRPr="00F47947">
        <w:rPr>
          <w:rFonts w:ascii="Euclid Circular A" w:hAnsi="Euclid Circular A"/>
          <w:sz w:val="24"/>
        </w:rPr>
        <w:t>(</w:t>
      </w:r>
      <w:r w:rsidR="00B061B6" w:rsidRPr="00F47947">
        <w:rPr>
          <w:rFonts w:ascii="Euclid Circular A" w:hAnsi="Euclid Circular A"/>
          <w:sz w:val="24"/>
        </w:rPr>
        <w:t>2018)</w:t>
      </w:r>
      <w:r w:rsidR="00B061B6" w:rsidRPr="00F47947">
        <w:rPr>
          <w:rFonts w:ascii="Euclid Circular A" w:hAnsi="Euclid Circular A"/>
          <w:color w:val="000000" w:themeColor="text1"/>
          <w:sz w:val="24"/>
          <w:szCs w:val="24"/>
        </w:rPr>
        <w:fldChar w:fldCharType="end"/>
      </w:r>
      <w:r w:rsidR="00334291" w:rsidRPr="00F47947">
        <w:rPr>
          <w:rFonts w:ascii="Euclid Circular A" w:hAnsi="Euclid Circular A"/>
          <w:color w:val="000000" w:themeColor="text1"/>
          <w:sz w:val="24"/>
          <w:szCs w:val="24"/>
        </w:rPr>
        <w:t xml:space="preserve"> een dubbelzijdig concept, hieronder worden twee onderzoeksgebieden geplaatst: “eigenschap van de technologie” en “de eigenschap van de gebruiken” onderzoek naar de laatstgenoemde is verbonden met persoonlijke smaak</w:t>
      </w:r>
      <w:r w:rsidR="00847757" w:rsidRPr="00F47947">
        <w:rPr>
          <w:rFonts w:ascii="Euclid Circular A" w:hAnsi="Euclid Circular A"/>
          <w:color w:val="000000" w:themeColor="text1"/>
          <w:sz w:val="24"/>
          <w:szCs w:val="24"/>
        </w:rPr>
        <w:t xml:space="preserve">. </w:t>
      </w:r>
      <w:r w:rsidR="00334291" w:rsidRPr="00F47947">
        <w:rPr>
          <w:rFonts w:ascii="Euclid Circular A" w:hAnsi="Euclid Circular A"/>
          <w:color w:val="000000" w:themeColor="text1"/>
          <w:sz w:val="24"/>
          <w:szCs w:val="24"/>
        </w:rPr>
        <w:t xml:space="preserve">Daarom is voor dit onderzoek </w:t>
      </w:r>
      <w:r w:rsidR="00D411A5" w:rsidRPr="00F47947">
        <w:rPr>
          <w:rFonts w:ascii="Euclid Circular A" w:hAnsi="Euclid Circular A"/>
          <w:color w:val="000000" w:themeColor="text1"/>
          <w:sz w:val="24"/>
          <w:szCs w:val="24"/>
        </w:rPr>
        <w:t>alle</w:t>
      </w:r>
      <w:r w:rsidR="00216EE3" w:rsidRPr="00F47947">
        <w:rPr>
          <w:rFonts w:ascii="Euclid Circular A" w:hAnsi="Euclid Circular A"/>
          <w:color w:val="000000" w:themeColor="text1"/>
          <w:sz w:val="24"/>
          <w:szCs w:val="24"/>
        </w:rPr>
        <w:t>e</w:t>
      </w:r>
      <w:r w:rsidR="00D411A5" w:rsidRPr="00F47947">
        <w:rPr>
          <w:rFonts w:ascii="Euclid Circular A" w:hAnsi="Euclid Circular A"/>
          <w:color w:val="000000" w:themeColor="text1"/>
          <w:sz w:val="24"/>
          <w:szCs w:val="24"/>
        </w:rPr>
        <w:t xml:space="preserve">n </w:t>
      </w:r>
      <w:r w:rsidR="00334291" w:rsidRPr="00F47947">
        <w:rPr>
          <w:rFonts w:ascii="Euclid Circular A" w:hAnsi="Euclid Circular A"/>
          <w:color w:val="000000" w:themeColor="text1"/>
          <w:sz w:val="24"/>
          <w:szCs w:val="24"/>
        </w:rPr>
        <w:t xml:space="preserve">de op technologie gebaseerde conceptualisering </w:t>
      </w:r>
      <w:r w:rsidR="0094274D" w:rsidRPr="00F47947">
        <w:rPr>
          <w:rFonts w:ascii="Euclid Circular A" w:hAnsi="Euclid Circular A"/>
          <w:color w:val="000000" w:themeColor="text1"/>
          <w:sz w:val="24"/>
          <w:szCs w:val="24"/>
        </w:rPr>
        <w:t>noemenswaardig</w:t>
      </w:r>
      <w:r w:rsidR="005F6E6D" w:rsidRPr="00F47947">
        <w:rPr>
          <w:rFonts w:ascii="Euclid Circular A" w:hAnsi="Euclid Circular A"/>
          <w:color w:val="000000" w:themeColor="text1"/>
          <w:sz w:val="24"/>
          <w:szCs w:val="24"/>
        </w:rPr>
        <w:t>.</w:t>
      </w:r>
      <w:r w:rsidR="00334291" w:rsidRPr="00F47947">
        <w:rPr>
          <w:rFonts w:ascii="Euclid Circular A" w:hAnsi="Euclid Circular A"/>
          <w:color w:val="000000" w:themeColor="text1"/>
          <w:sz w:val="24"/>
          <w:szCs w:val="24"/>
        </w:rPr>
        <w:t xml:space="preserve"> </w:t>
      </w:r>
      <w:r w:rsidR="00E41C42" w:rsidRPr="00F47947">
        <w:rPr>
          <w:rFonts w:ascii="Euclid Circular A" w:hAnsi="Euclid Circular A"/>
          <w:color w:val="000000" w:themeColor="text1"/>
          <w:sz w:val="24"/>
          <w:szCs w:val="24"/>
        </w:rPr>
        <w:t>De effecten van deze aanwezige visuele esthetiek in digitale long</w:t>
      </w:r>
      <w:r w:rsidR="002356A1" w:rsidRPr="00F47947">
        <w:rPr>
          <w:rFonts w:ascii="Euclid Circular A" w:hAnsi="Euclid Circular A"/>
          <w:color w:val="000000" w:themeColor="text1"/>
          <w:sz w:val="24"/>
          <w:szCs w:val="24"/>
        </w:rPr>
        <w:t>-</w:t>
      </w:r>
      <w:r w:rsidR="00E41C42" w:rsidRPr="00F47947">
        <w:rPr>
          <w:rFonts w:ascii="Euclid Circular A" w:hAnsi="Euclid Circular A"/>
          <w:color w:val="000000" w:themeColor="text1"/>
          <w:sz w:val="24"/>
          <w:szCs w:val="24"/>
        </w:rPr>
        <w:t>form plaatsen gebruikers</w:t>
      </w:r>
      <w:r w:rsidR="002356A1" w:rsidRPr="00F47947">
        <w:rPr>
          <w:rFonts w:ascii="Euclid Circular A" w:hAnsi="Euclid Circular A"/>
          <w:color w:val="000000" w:themeColor="text1"/>
          <w:sz w:val="24"/>
          <w:szCs w:val="24"/>
        </w:rPr>
        <w:t xml:space="preserve"> positief</w:t>
      </w:r>
      <w:r w:rsidR="00E43A25" w:rsidRPr="00F47947">
        <w:rPr>
          <w:rFonts w:ascii="Euclid Circular A" w:hAnsi="Euclid Circular A"/>
          <w:color w:val="000000" w:themeColor="text1"/>
          <w:sz w:val="24"/>
          <w:szCs w:val="24"/>
        </w:rPr>
        <w:t>, waar h</w:t>
      </w:r>
      <w:r w:rsidR="00117862" w:rsidRPr="00F47947">
        <w:rPr>
          <w:rFonts w:ascii="Euclid Circular A" w:hAnsi="Euclid Circular A"/>
          <w:color w:val="000000" w:themeColor="text1"/>
          <w:sz w:val="24"/>
          <w:szCs w:val="24"/>
        </w:rPr>
        <w:t>et toevoegen van beelden dit proces</w:t>
      </w:r>
      <w:r w:rsidR="00B11B53" w:rsidRPr="00F47947">
        <w:rPr>
          <w:rFonts w:ascii="Euclid Circular A" w:hAnsi="Euclid Circular A"/>
          <w:color w:val="000000" w:themeColor="text1"/>
          <w:sz w:val="24"/>
          <w:szCs w:val="24"/>
        </w:rPr>
        <w:t xml:space="preserve"> versterkt</w:t>
      </w:r>
      <w:r w:rsidR="00117862" w:rsidRPr="00F47947">
        <w:rPr>
          <w:rFonts w:ascii="Euclid Circular A" w:hAnsi="Euclid Circular A"/>
          <w:color w:val="000000" w:themeColor="text1"/>
          <w:sz w:val="24"/>
          <w:szCs w:val="24"/>
        </w:rPr>
        <w:t xml:space="preserve"> </w:t>
      </w:r>
      <w:r w:rsidR="00117862" w:rsidRPr="00F47947">
        <w:rPr>
          <w:rFonts w:ascii="Euclid Circular A" w:hAnsi="Euclid Circular A"/>
          <w:color w:val="000000" w:themeColor="text1"/>
          <w:sz w:val="24"/>
          <w:szCs w:val="24"/>
        </w:rPr>
        <w:fldChar w:fldCharType="begin"/>
      </w:r>
      <w:r w:rsidR="00117862" w:rsidRPr="00F47947">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F47947">
        <w:rPr>
          <w:rFonts w:ascii="Euclid Circular A" w:hAnsi="Euclid Circular A"/>
          <w:color w:val="000000" w:themeColor="text1"/>
          <w:sz w:val="24"/>
          <w:szCs w:val="24"/>
        </w:rPr>
        <w:fldChar w:fldCharType="separate"/>
      </w:r>
      <w:r w:rsidR="00117862" w:rsidRPr="00F47947">
        <w:rPr>
          <w:rFonts w:ascii="Euclid Circular A" w:hAnsi="Euclid Circular A"/>
          <w:sz w:val="24"/>
        </w:rPr>
        <w:t>(Greussing &amp; Boomgaarden, 2018)</w:t>
      </w:r>
      <w:r w:rsidR="00117862" w:rsidRPr="00F47947">
        <w:rPr>
          <w:rFonts w:ascii="Euclid Circular A" w:hAnsi="Euclid Circular A"/>
          <w:color w:val="000000" w:themeColor="text1"/>
          <w:sz w:val="24"/>
          <w:szCs w:val="24"/>
        </w:rPr>
        <w:fldChar w:fldCharType="end"/>
      </w:r>
      <w:r w:rsidR="00117862" w:rsidRPr="00F47947">
        <w:rPr>
          <w:rFonts w:ascii="Euclid Circular A" w:hAnsi="Euclid Circular A"/>
          <w:color w:val="000000" w:themeColor="text1"/>
          <w:sz w:val="24"/>
          <w:szCs w:val="24"/>
        </w:rPr>
        <w:t xml:space="preserve">. Maar visueel overbodige en/of onduidelijke beelden werken juist averechts voor gebruikers. </w:t>
      </w:r>
    </w:p>
    <w:p w14:paraId="7CD601F3" w14:textId="7C8C364C" w:rsidR="001F2A5F" w:rsidRPr="00F47947" w:rsidRDefault="00A63354" w:rsidP="00196491">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it komt door de cognitieve belasting van de gebruiker, je moet deze niet teveel overladen met </w:t>
      </w:r>
      <w:r w:rsidR="00204D5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seductive details</w:t>
      </w:r>
      <w:r w:rsidR="00204D5D"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167852" w:rsidRPr="00F47947">
        <w:rPr>
          <w:rFonts w:ascii="Euclid Circular A" w:hAnsi="Euclid Circular A"/>
          <w:color w:val="000000" w:themeColor="text1"/>
          <w:sz w:val="24"/>
          <w:szCs w:val="24"/>
        </w:rPr>
        <w:t>zoal</w:t>
      </w:r>
      <w:r w:rsidR="00E77BCD" w:rsidRPr="00F47947">
        <w:rPr>
          <w:rFonts w:ascii="Euclid Circular A" w:hAnsi="Euclid Circular A"/>
          <w:color w:val="000000" w:themeColor="text1"/>
          <w:sz w:val="24"/>
          <w:szCs w:val="24"/>
        </w:rPr>
        <w:t xml:space="preserve">s de door Rue (2013) </w:t>
      </w:r>
      <w:r w:rsidR="00885B73" w:rsidRPr="00F47947">
        <w:rPr>
          <w:rFonts w:ascii="Euclid Circular A" w:hAnsi="Euclid Circular A"/>
          <w:color w:val="000000" w:themeColor="text1"/>
          <w:sz w:val="24"/>
          <w:szCs w:val="24"/>
        </w:rPr>
        <w:t>b</w:t>
      </w:r>
      <w:r w:rsidR="00E77BCD" w:rsidRPr="00F47947">
        <w:rPr>
          <w:rFonts w:ascii="Euclid Circular A" w:hAnsi="Euclid Circular A"/>
          <w:color w:val="000000" w:themeColor="text1"/>
          <w:sz w:val="24"/>
          <w:szCs w:val="24"/>
        </w:rPr>
        <w:t xml:space="preserve">enoemde drie </w:t>
      </w:r>
      <w:r w:rsidR="000C2CE1" w:rsidRPr="00F47947">
        <w:rPr>
          <w:rFonts w:ascii="Euclid Circular A" w:hAnsi="Euclid Circular A"/>
          <w:color w:val="000000" w:themeColor="text1"/>
          <w:sz w:val="24"/>
          <w:szCs w:val="24"/>
        </w:rPr>
        <w:t>ontwerp</w:t>
      </w:r>
      <w:r w:rsidR="00E77BCD" w:rsidRPr="00F47947">
        <w:rPr>
          <w:rFonts w:ascii="Euclid Circular A" w:hAnsi="Euclid Circular A"/>
          <w:color w:val="000000" w:themeColor="text1"/>
          <w:sz w:val="24"/>
          <w:szCs w:val="24"/>
        </w:rPr>
        <w:t>concepten</w:t>
      </w:r>
      <w:r w:rsidRPr="00F47947">
        <w:rPr>
          <w:rFonts w:ascii="Euclid Circular A" w:hAnsi="Euclid Circular A"/>
          <w:color w:val="000000" w:themeColor="text1"/>
          <w:sz w:val="24"/>
          <w:szCs w:val="24"/>
        </w:rPr>
        <w:t xml:space="preserve">. </w:t>
      </w:r>
      <w:r w:rsidR="001F2A5F" w:rsidRPr="00F47947">
        <w:rPr>
          <w:rFonts w:ascii="Euclid Circular A" w:hAnsi="Euclid Circular A"/>
          <w:color w:val="000000" w:themeColor="text1"/>
          <w:sz w:val="24"/>
          <w:szCs w:val="24"/>
        </w:rPr>
        <w:t xml:space="preserve">Maar al deze elementen als scrollen en videos, wanneer ze goed samenwerken zorgen voor diezelfde goedwerkende </w:t>
      </w:r>
      <w:r w:rsidR="0044272B" w:rsidRPr="00F47947">
        <w:rPr>
          <w:rFonts w:ascii="Euclid Circular A" w:hAnsi="Euclid Circular A"/>
          <w:color w:val="000000" w:themeColor="text1"/>
          <w:sz w:val="24"/>
          <w:szCs w:val="24"/>
        </w:rPr>
        <w:t>‘</w:t>
      </w:r>
      <w:r w:rsidR="001F2A5F" w:rsidRPr="00F47947">
        <w:rPr>
          <w:rFonts w:ascii="Euclid Circular A" w:hAnsi="Euclid Circular A"/>
          <w:color w:val="000000" w:themeColor="text1"/>
          <w:sz w:val="24"/>
          <w:szCs w:val="24"/>
        </w:rPr>
        <w:t>seductive details</w:t>
      </w:r>
      <w:r w:rsidR="0044272B" w:rsidRPr="00F47947">
        <w:rPr>
          <w:rFonts w:ascii="Euclid Circular A" w:hAnsi="Euclid Circular A"/>
          <w:color w:val="000000" w:themeColor="text1"/>
          <w:sz w:val="24"/>
          <w:szCs w:val="24"/>
        </w:rPr>
        <w:t>’</w:t>
      </w:r>
      <w:r w:rsidR="001F2A5F" w:rsidRPr="00F47947">
        <w:rPr>
          <w:rFonts w:ascii="Euclid Circular A" w:hAnsi="Euclid Circular A"/>
          <w:color w:val="000000" w:themeColor="text1"/>
          <w:sz w:val="24"/>
          <w:szCs w:val="24"/>
        </w:rPr>
        <w:t xml:space="preserve"> die positieve emoties opwekken voor de lezer en situationele interesse </w:t>
      </w:r>
      <w:r w:rsidR="001F2A5F" w:rsidRPr="00F47947">
        <w:rPr>
          <w:rFonts w:ascii="Euclid Circular A" w:hAnsi="Euclid Circular A"/>
          <w:color w:val="000000" w:themeColor="text1"/>
          <w:sz w:val="24"/>
          <w:szCs w:val="24"/>
        </w:rPr>
        <w:fldChar w:fldCharType="begin"/>
      </w:r>
      <w:r w:rsidR="001F2A5F" w:rsidRPr="00F47947">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F47947">
        <w:rPr>
          <w:rFonts w:ascii="Euclid Circular A" w:hAnsi="Euclid Circular A"/>
          <w:color w:val="000000" w:themeColor="text1"/>
          <w:sz w:val="24"/>
          <w:szCs w:val="24"/>
        </w:rPr>
        <w:fldChar w:fldCharType="separate"/>
      </w:r>
      <w:r w:rsidR="001F2A5F" w:rsidRPr="00F47947">
        <w:rPr>
          <w:rFonts w:ascii="Euclid Circular A" w:hAnsi="Euclid Circular A"/>
          <w:sz w:val="24"/>
        </w:rPr>
        <w:t>(Greussing &amp; Boomgaarden, 2018)</w:t>
      </w:r>
      <w:r w:rsidR="001F2A5F" w:rsidRPr="00F47947">
        <w:rPr>
          <w:rFonts w:ascii="Euclid Circular A" w:hAnsi="Euclid Circular A"/>
          <w:color w:val="000000" w:themeColor="text1"/>
          <w:sz w:val="24"/>
          <w:szCs w:val="24"/>
        </w:rPr>
        <w:fldChar w:fldCharType="end"/>
      </w:r>
      <w:r w:rsidR="001F2A5F" w:rsidRPr="00F47947">
        <w:rPr>
          <w:rFonts w:ascii="Euclid Circular A" w:hAnsi="Euclid Circular A"/>
          <w:color w:val="000000" w:themeColor="text1"/>
          <w:sz w:val="24"/>
          <w:szCs w:val="24"/>
        </w:rPr>
        <w:t>.</w:t>
      </w:r>
      <w:r w:rsidR="008B790A" w:rsidRPr="00F47947">
        <w:rPr>
          <w:rFonts w:ascii="Euclid Circular A" w:hAnsi="Euclid Circular A"/>
          <w:color w:val="000000" w:themeColor="text1"/>
          <w:sz w:val="24"/>
          <w:szCs w:val="24"/>
        </w:rPr>
        <w:t xml:space="preserve"> Gebruikersbetrokkenheid treedt </w:t>
      </w:r>
      <w:r w:rsidR="00344B71" w:rsidRPr="00F47947">
        <w:rPr>
          <w:rFonts w:ascii="Euclid Circular A" w:hAnsi="Euclid Circular A"/>
          <w:color w:val="000000" w:themeColor="text1"/>
          <w:sz w:val="24"/>
          <w:szCs w:val="24"/>
        </w:rPr>
        <w:t xml:space="preserve">vervolgens </w:t>
      </w:r>
      <w:r w:rsidR="008B790A" w:rsidRPr="00F47947">
        <w:rPr>
          <w:rFonts w:ascii="Euclid Circular A" w:hAnsi="Euclid Circular A"/>
          <w:color w:val="000000" w:themeColor="text1"/>
          <w:sz w:val="24"/>
          <w:szCs w:val="24"/>
        </w:rPr>
        <w:t xml:space="preserve">op wanneer </w:t>
      </w:r>
      <w:r w:rsidR="008B790A" w:rsidRPr="00F47947">
        <w:rPr>
          <w:rFonts w:ascii="Euclid Circular A" w:hAnsi="Euclid Circular A"/>
          <w:color w:val="000000" w:themeColor="text1"/>
          <w:sz w:val="24"/>
          <w:szCs w:val="24"/>
        </w:rPr>
        <w:lastRenderedPageBreak/>
        <w:t>het routineniveau van browsen wordt overschreden en hoogstaande cognitieve en affectieve stimulatie optreedt</w:t>
      </w:r>
      <w:r w:rsidR="002D0B77" w:rsidRPr="00F47947">
        <w:rPr>
          <w:rFonts w:ascii="Euclid Circular A" w:hAnsi="Euclid Circular A"/>
          <w:color w:val="000000" w:themeColor="text1"/>
          <w:sz w:val="24"/>
          <w:szCs w:val="24"/>
        </w:rPr>
        <w:t xml:space="preserve"> </w:t>
      </w:r>
      <w:r w:rsidR="002D0B77" w:rsidRPr="00F47947">
        <w:rPr>
          <w:rFonts w:ascii="Euclid Circular A" w:hAnsi="Euclid Circular A"/>
          <w:color w:val="000000" w:themeColor="text1"/>
          <w:sz w:val="24"/>
          <w:szCs w:val="24"/>
        </w:rPr>
        <w:fldChar w:fldCharType="begin"/>
      </w:r>
      <w:r w:rsidR="002D0B77" w:rsidRPr="00F47947">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F47947">
        <w:rPr>
          <w:rFonts w:ascii="Euclid Circular A" w:hAnsi="Euclid Circular A"/>
          <w:color w:val="000000" w:themeColor="text1"/>
          <w:sz w:val="24"/>
          <w:szCs w:val="24"/>
        </w:rPr>
        <w:fldChar w:fldCharType="separate"/>
      </w:r>
      <w:r w:rsidR="002D0B77" w:rsidRPr="00F47947">
        <w:rPr>
          <w:rFonts w:ascii="Euclid Circular A" w:hAnsi="Euclid Circular A"/>
          <w:sz w:val="24"/>
        </w:rPr>
        <w:t>(Greussing &amp; Boomgaarden, 2018)</w:t>
      </w:r>
      <w:r w:rsidR="002D0B77" w:rsidRPr="00F47947">
        <w:rPr>
          <w:rFonts w:ascii="Euclid Circular A" w:hAnsi="Euclid Circular A"/>
          <w:color w:val="000000" w:themeColor="text1"/>
          <w:sz w:val="24"/>
          <w:szCs w:val="24"/>
        </w:rPr>
        <w:fldChar w:fldCharType="end"/>
      </w:r>
      <w:r w:rsidR="008B790A" w:rsidRPr="00F47947">
        <w:rPr>
          <w:rFonts w:ascii="Euclid Circular A" w:hAnsi="Euclid Circular A"/>
          <w:color w:val="000000" w:themeColor="text1"/>
          <w:sz w:val="24"/>
          <w:szCs w:val="24"/>
        </w:rPr>
        <w:t>.</w:t>
      </w:r>
    </w:p>
    <w:p w14:paraId="1003B2EF" w14:textId="39E8E5D1" w:rsidR="00D14E6A" w:rsidRPr="00F47947" w:rsidRDefault="00D14E6A"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Waarbij zelfs onderzoek naar de kwaliteit van deze visuele elementen aantoont dat een lagere visuele resolutie of kwaliteitsbeoordeling directe negatieve geloofwaardigheidseffecten heeft op de lezer</w:t>
      </w:r>
      <w:r w:rsidR="00BE7452" w:rsidRPr="00F47947">
        <w:rPr>
          <w:rFonts w:ascii="Euclid Circular A" w:hAnsi="Euclid Circular A"/>
          <w:color w:val="000000" w:themeColor="text1"/>
          <w:sz w:val="24"/>
          <w:szCs w:val="24"/>
        </w:rPr>
        <w:t xml:space="preserve"> </w:t>
      </w:r>
      <w:r w:rsidR="00BE7452" w:rsidRPr="00F47947">
        <w:rPr>
          <w:rFonts w:ascii="Euclid Circular A" w:hAnsi="Euclid Circular A"/>
          <w:color w:val="000000" w:themeColor="text1"/>
          <w:sz w:val="24"/>
          <w:szCs w:val="24"/>
        </w:rPr>
        <w:fldChar w:fldCharType="begin"/>
      </w:r>
      <w:r w:rsidR="00BE7452" w:rsidRPr="00F47947">
        <w:rPr>
          <w:rFonts w:ascii="Euclid Circular A" w:hAnsi="Euclid Circular A"/>
          <w:color w:val="000000" w:themeColor="text1"/>
          <w:sz w:val="24"/>
          <w:szCs w:val="24"/>
        </w:rPr>
        <w:instrText xml:space="preserve"> ADDIN ZOTERO_ITEM CSL_CITATION {"citationID":"xnqaDzFJ","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BE7452" w:rsidRPr="00F47947">
        <w:rPr>
          <w:rFonts w:ascii="Euclid Circular A" w:hAnsi="Euclid Circular A"/>
          <w:color w:val="000000" w:themeColor="text1"/>
          <w:sz w:val="24"/>
          <w:szCs w:val="24"/>
        </w:rPr>
        <w:fldChar w:fldCharType="separate"/>
      </w:r>
      <w:r w:rsidR="00BE7452" w:rsidRPr="00F47947">
        <w:rPr>
          <w:rFonts w:ascii="Euclid Circular A" w:hAnsi="Euclid Circular A"/>
          <w:sz w:val="24"/>
        </w:rPr>
        <w:t>(Chen et al., 2017)</w:t>
      </w:r>
      <w:r w:rsidR="00BE7452"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19EB60FD" w14:textId="61C07192" w:rsidR="005F2A80" w:rsidRPr="00F47947" w:rsidRDefault="005F2A80"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resultaten van het waarheidsgetrouwheidsonderzoek van Rieh (2002) bevestigen dat de proefpersonen voorspellingen doen over de volgende webpagina voordat ze deze </w:t>
      </w:r>
      <w:r w:rsidR="00C87600" w:rsidRPr="00F47947">
        <w:rPr>
          <w:rFonts w:ascii="Euclid Circular A" w:hAnsi="Euclid Circular A"/>
          <w:color w:val="000000" w:themeColor="text1"/>
          <w:sz w:val="24"/>
          <w:szCs w:val="24"/>
        </w:rPr>
        <w:t>aanklikken</w:t>
      </w:r>
      <w:r w:rsidR="007C673F"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Rieh, 2002: p.13)</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D77171" w:rsidRPr="00F47947">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sidRPr="00F47947">
        <w:rPr>
          <w:rFonts w:ascii="Euclid Circular A" w:hAnsi="Euclid Circular A"/>
          <w:color w:val="000000" w:themeColor="text1"/>
          <w:sz w:val="24"/>
          <w:szCs w:val="24"/>
        </w:rPr>
        <w:t>Maar a</w:t>
      </w:r>
      <w:r w:rsidRPr="00F47947">
        <w:rPr>
          <w:rFonts w:ascii="Euclid Circular A" w:hAnsi="Euclid Circular A"/>
          <w:color w:val="000000" w:themeColor="text1"/>
          <w:sz w:val="24"/>
          <w:szCs w:val="24"/>
        </w:rPr>
        <w:t xml:space="preserve">ls het evaluatieve oordeel wel overeenkwam met hun voorspellende oordeel, besloten </w:t>
      </w:r>
      <w:r w:rsidR="00617450" w:rsidRPr="00F47947">
        <w:rPr>
          <w:rFonts w:ascii="Euclid Circular A" w:hAnsi="Euclid Circular A"/>
          <w:color w:val="000000" w:themeColor="text1"/>
          <w:sz w:val="24"/>
          <w:szCs w:val="24"/>
        </w:rPr>
        <w:t>lezers</w:t>
      </w:r>
      <w:r w:rsidRPr="00F47947">
        <w:rPr>
          <w:rFonts w:ascii="Euclid Circular A" w:hAnsi="Euclid Circular A"/>
          <w:color w:val="000000" w:themeColor="text1"/>
          <w:sz w:val="24"/>
          <w:szCs w:val="24"/>
        </w:rPr>
        <w:t xml:space="preserve"> op de pagina te blijven.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Rieh, 2002)</w:t>
      </w:r>
      <w:r w:rsidRPr="00F47947">
        <w:rPr>
          <w:rFonts w:ascii="Euclid Circular A" w:hAnsi="Euclid Circular A"/>
          <w:color w:val="000000" w:themeColor="text1"/>
          <w:sz w:val="24"/>
          <w:szCs w:val="24"/>
        </w:rPr>
        <w:fldChar w:fldCharType="end"/>
      </w:r>
    </w:p>
    <w:p w14:paraId="5A405AD5" w14:textId="3C743EEF" w:rsidR="002D1A7A" w:rsidRPr="00F47947" w:rsidRDefault="006816A6" w:rsidP="00840AA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w:t>
      </w:r>
      <w:r w:rsidR="000F0D59" w:rsidRPr="00F47947">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sidRPr="00F47947">
        <w:rPr>
          <w:rFonts w:ascii="Euclid Circular A" w:hAnsi="Euclid Circular A"/>
          <w:color w:val="000000" w:themeColor="text1"/>
          <w:sz w:val="24"/>
          <w:szCs w:val="24"/>
        </w:rPr>
        <w:t xml:space="preserve"> van het artik</w:t>
      </w:r>
      <w:r w:rsidR="009C7823" w:rsidRPr="00F47947">
        <w:rPr>
          <w:rFonts w:ascii="Euclid Circular A" w:hAnsi="Euclid Circular A"/>
          <w:color w:val="000000" w:themeColor="text1"/>
          <w:sz w:val="24"/>
          <w:szCs w:val="24"/>
        </w:rPr>
        <w:t>el</w:t>
      </w:r>
      <w:r w:rsidRPr="00F47947">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longform is opgebouwd </w:t>
      </w:r>
      <w:r w:rsidRPr="00F47947">
        <w:rPr>
          <w:rFonts w:ascii="Euclid Circular A" w:hAnsi="Euclid Circular A"/>
          <w:color w:val="000000" w:themeColor="text1"/>
          <w:sz w:val="24"/>
          <w:szCs w:val="24"/>
        </w:rPr>
        <w:fldChar w:fldCharType="begin"/>
      </w:r>
      <w:r w:rsidR="006362DE" w:rsidRPr="00F47947">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Dowling &amp; Vogan, 2014)</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p>
    <w:p w14:paraId="5E270BCD" w14:textId="06170896" w:rsidR="006816A6" w:rsidRPr="00F47947" w:rsidRDefault="008C3F92" w:rsidP="00E165B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Voorbeelden van interactieve </w:t>
      </w:r>
      <w:r w:rsidR="00C52D64" w:rsidRPr="00F47947">
        <w:rPr>
          <w:rFonts w:ascii="Euclid Circular A" w:hAnsi="Euclid Circular A"/>
          <w:color w:val="000000" w:themeColor="text1"/>
          <w:sz w:val="24"/>
          <w:szCs w:val="24"/>
        </w:rPr>
        <w:t xml:space="preserve">multimedia </w:t>
      </w:r>
      <w:r w:rsidRPr="00F47947">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Houthuijs et al., 2024) en de 'Onveilige plekken kaart' (Pointer, 2024), </w:t>
      </w:r>
      <w:r w:rsidR="00162C41" w:rsidRPr="00F47947">
        <w:rPr>
          <w:rFonts w:ascii="Euclid Circular A" w:hAnsi="Euclid Circular A"/>
          <w:color w:val="000000" w:themeColor="text1"/>
          <w:sz w:val="24"/>
          <w:szCs w:val="24"/>
        </w:rPr>
        <w:t>tot het uiterste waar de gehele journalistieke productie de kaart betreft zoals</w:t>
      </w:r>
      <w:r w:rsidR="00B32B59" w:rsidRPr="00F47947">
        <w:rPr>
          <w:rFonts w:ascii="Euclid Circular A" w:hAnsi="Euclid Circular A"/>
          <w:color w:val="000000" w:themeColor="text1"/>
          <w:sz w:val="24"/>
          <w:szCs w:val="24"/>
        </w:rPr>
        <w:t xml:space="preserve"> de</w:t>
      </w:r>
      <w:r w:rsidR="00162C4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liveuamap'</w:t>
      </w:r>
      <w:r w:rsidR="00B32B59" w:rsidRPr="00F47947">
        <w:rPr>
          <w:rFonts w:ascii="Euclid Circular A" w:hAnsi="Euclid Circular A"/>
          <w:color w:val="000000" w:themeColor="text1"/>
          <w:sz w:val="24"/>
          <w:szCs w:val="24"/>
        </w:rPr>
        <w:t xml:space="preserve"> </w:t>
      </w:r>
      <w:r w:rsidR="00B32B59" w:rsidRPr="00F47947">
        <w:rPr>
          <w:rFonts w:ascii="Euclid Circular A" w:hAnsi="Euclid Circular A"/>
          <w:color w:val="000000" w:themeColor="text1"/>
          <w:sz w:val="24"/>
          <w:szCs w:val="24"/>
        </w:rPr>
        <w:fldChar w:fldCharType="begin"/>
      </w:r>
      <w:r w:rsidR="00B32B59" w:rsidRPr="00F47947">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sidRPr="00F47947">
        <w:rPr>
          <w:rFonts w:ascii="Euclid Circular A" w:hAnsi="Euclid Circular A"/>
          <w:color w:val="000000" w:themeColor="text1"/>
          <w:sz w:val="24"/>
          <w:szCs w:val="24"/>
        </w:rPr>
        <w:fldChar w:fldCharType="separate"/>
      </w:r>
      <w:r w:rsidR="00B32B59" w:rsidRPr="00F47947">
        <w:rPr>
          <w:rFonts w:ascii="Euclid Circular A" w:hAnsi="Euclid Circular A" w:cs="Times New Roman"/>
          <w:sz w:val="24"/>
        </w:rPr>
        <w:t>(Rozhkovsky &amp; Bil’chenko, 2014)</w:t>
      </w:r>
      <w:r w:rsidR="00B32B59"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DB6AE3" w:rsidRPr="00F47947">
        <w:rPr>
          <w:rFonts w:ascii="Euclid Circular A" w:hAnsi="Euclid Circular A"/>
          <w:color w:val="000000" w:themeColor="text1"/>
          <w:sz w:val="24"/>
          <w:szCs w:val="24"/>
        </w:rPr>
        <w:t xml:space="preserve">Wat de vraag kan </w:t>
      </w:r>
      <w:r w:rsidR="00DB6AE3" w:rsidRPr="00F47947">
        <w:rPr>
          <w:rFonts w:ascii="Euclid Circular A" w:hAnsi="Euclid Circular A"/>
          <w:color w:val="000000" w:themeColor="text1"/>
          <w:sz w:val="24"/>
          <w:szCs w:val="24"/>
        </w:rPr>
        <w:lastRenderedPageBreak/>
        <w:t>opwerpen</w:t>
      </w:r>
      <w:r w:rsidRPr="00F47947">
        <w:rPr>
          <w:rFonts w:ascii="Euclid Circular A" w:hAnsi="Euclid Circular A"/>
          <w:color w:val="000000" w:themeColor="text1"/>
          <w:sz w:val="24"/>
          <w:szCs w:val="24"/>
        </w:rPr>
        <w:t xml:space="preserve"> waar een </w:t>
      </w:r>
      <w:r w:rsidR="00F307C3" w:rsidRPr="00F47947">
        <w:rPr>
          <w:rFonts w:ascii="Euclid Circular A" w:hAnsi="Euclid Circular A"/>
          <w:color w:val="000000" w:themeColor="text1"/>
          <w:sz w:val="24"/>
          <w:szCs w:val="24"/>
        </w:rPr>
        <w:t>multimedia journalistiek</w:t>
      </w:r>
      <w:r w:rsidRPr="00F47947">
        <w:rPr>
          <w:rFonts w:ascii="Euclid Circular A" w:hAnsi="Euclid Circular A"/>
          <w:color w:val="000000" w:themeColor="text1"/>
          <w:sz w:val="24"/>
          <w:szCs w:val="24"/>
        </w:rPr>
        <w:t xml:space="preserve"> eindigt en waar een kaart met journalistieke aspecten begint</w:t>
      </w:r>
      <w:r w:rsidR="001B756C" w:rsidRPr="00F47947">
        <w:rPr>
          <w:rFonts w:ascii="Euclid Circular A" w:hAnsi="Euclid Circular A"/>
          <w:color w:val="000000" w:themeColor="text1"/>
          <w:sz w:val="24"/>
          <w:szCs w:val="24"/>
        </w:rPr>
        <w:t>?</w:t>
      </w:r>
      <w:r w:rsidR="00161BE6" w:rsidRPr="00F47947">
        <w:rPr>
          <w:rFonts w:ascii="Euclid Circular A" w:hAnsi="Euclid Circular A"/>
          <w:color w:val="000000" w:themeColor="text1"/>
          <w:sz w:val="24"/>
          <w:szCs w:val="24"/>
        </w:rPr>
        <w:t xml:space="preserve"> </w:t>
      </w:r>
      <w:r w:rsidR="001D5A7F" w:rsidRPr="00F47947">
        <w:rPr>
          <w:rFonts w:ascii="Euclid Circular A" w:hAnsi="Euclid Circular A"/>
          <w:color w:val="000000" w:themeColor="text1"/>
          <w:sz w:val="24"/>
          <w:szCs w:val="24"/>
        </w:rPr>
        <w:t>Andere element</w:t>
      </w:r>
      <w:r w:rsidR="006816A6" w:rsidRPr="00F47947">
        <w:rPr>
          <w:rFonts w:ascii="Euclid Circular A" w:hAnsi="Euclid Circular A"/>
          <w:color w:val="000000" w:themeColor="text1"/>
          <w:sz w:val="24"/>
          <w:szCs w:val="24"/>
        </w:rPr>
        <w:t xml:space="preserve"> keuzes </w:t>
      </w:r>
      <w:r w:rsidR="001D5A7F" w:rsidRPr="00F47947">
        <w:rPr>
          <w:rFonts w:ascii="Euclid Circular A" w:hAnsi="Euclid Circular A"/>
          <w:color w:val="000000" w:themeColor="text1"/>
          <w:sz w:val="24"/>
          <w:szCs w:val="24"/>
        </w:rPr>
        <w:t>zoals</w:t>
      </w:r>
      <w:r w:rsidR="006816A6" w:rsidRPr="00F47947">
        <w:rPr>
          <w:rFonts w:ascii="Euclid Circular A" w:hAnsi="Euclid Circular A"/>
          <w:color w:val="000000" w:themeColor="text1"/>
          <w:sz w:val="24"/>
          <w:szCs w:val="24"/>
        </w:rPr>
        <w:t xml:space="preserve"> geluiden, animaties en kleurveranderingen kunnen de lezer dieper in het verhaal onderdompelen. </w:t>
      </w:r>
      <w:r w:rsidR="00DF2042" w:rsidRPr="00F47947">
        <w:rPr>
          <w:rFonts w:ascii="Euclid Circular A" w:hAnsi="Euclid Circular A"/>
          <w:color w:val="000000" w:themeColor="text1"/>
          <w:sz w:val="24"/>
          <w:szCs w:val="24"/>
        </w:rPr>
        <w:t xml:space="preserve">Het element geluid is </w:t>
      </w:r>
      <w:r w:rsidR="00F703FC" w:rsidRPr="00F47947">
        <w:rPr>
          <w:rFonts w:ascii="Euclid Circular A" w:hAnsi="Euclid Circular A"/>
          <w:color w:val="000000" w:themeColor="text1"/>
          <w:sz w:val="24"/>
          <w:szCs w:val="24"/>
        </w:rPr>
        <w:t>hiervoor</w:t>
      </w:r>
      <w:r w:rsidR="00DF2042" w:rsidRPr="00F47947">
        <w:rPr>
          <w:rFonts w:ascii="Euclid Circular A" w:hAnsi="Euclid Circular A"/>
          <w:color w:val="000000" w:themeColor="text1"/>
          <w:sz w:val="24"/>
          <w:szCs w:val="24"/>
        </w:rPr>
        <w:t xml:space="preserve"> een krachtige tool, om een lezer dieper de wereld van het verhaal in te begeleiden</w:t>
      </w:r>
      <w:r w:rsidR="00234F60" w:rsidRPr="00F47947">
        <w:rPr>
          <w:rFonts w:ascii="Euclid Circular A" w:hAnsi="Euclid Circular A"/>
          <w:color w:val="000000" w:themeColor="text1"/>
          <w:sz w:val="24"/>
          <w:szCs w:val="24"/>
        </w:rPr>
        <w:t xml:space="preserve"> zoals in ‘Snow Fall”</w:t>
      </w:r>
      <w:r w:rsidR="00DF2042" w:rsidRPr="00F47947">
        <w:rPr>
          <w:rFonts w:ascii="Euclid Circular A" w:hAnsi="Euclid Circular A"/>
          <w:color w:val="000000" w:themeColor="text1"/>
          <w:sz w:val="24"/>
          <w:szCs w:val="24"/>
        </w:rPr>
        <w:t>.</w:t>
      </w:r>
      <w:r w:rsidR="00234F60" w:rsidRPr="00F47947">
        <w:rPr>
          <w:rFonts w:ascii="Euclid Circular A" w:hAnsi="Euclid Circular A"/>
          <w:color w:val="000000" w:themeColor="text1"/>
          <w:sz w:val="24"/>
          <w:szCs w:val="24"/>
        </w:rPr>
        <w:t xml:space="preserve"> De makers van KRO</w:t>
      </w:r>
      <w:r w:rsidR="00687600" w:rsidRPr="00F47947">
        <w:rPr>
          <w:rFonts w:ascii="Euclid Circular A" w:hAnsi="Euclid Circular A"/>
          <w:color w:val="000000" w:themeColor="text1"/>
          <w:sz w:val="24"/>
          <w:szCs w:val="24"/>
        </w:rPr>
        <w:t>-</w:t>
      </w:r>
      <w:r w:rsidR="00234F60" w:rsidRPr="00F47947">
        <w:rPr>
          <w:rFonts w:ascii="Euclid Circular A" w:hAnsi="Euclid Circular A"/>
          <w:color w:val="000000" w:themeColor="text1"/>
          <w:sz w:val="24"/>
          <w:szCs w:val="24"/>
        </w:rPr>
        <w:t>NCRV</w:t>
      </w:r>
      <w:r w:rsidR="001C04BB" w:rsidRPr="00F47947">
        <w:rPr>
          <w:rFonts w:ascii="Euclid Circular A" w:hAnsi="Euclid Circular A"/>
          <w:color w:val="000000" w:themeColor="text1"/>
          <w:sz w:val="24"/>
          <w:szCs w:val="24"/>
        </w:rPr>
        <w:t xml:space="preserve"> Pointer</w:t>
      </w:r>
      <w:r w:rsidR="00234F60" w:rsidRPr="00F47947">
        <w:rPr>
          <w:rFonts w:ascii="Euclid Circular A" w:hAnsi="Euclid Circular A"/>
          <w:color w:val="000000" w:themeColor="text1"/>
          <w:sz w:val="24"/>
          <w:szCs w:val="24"/>
        </w:rPr>
        <w:t xml:space="preserve"> schreven over desinformatie in </w:t>
      </w:r>
      <w:r w:rsidR="00717043" w:rsidRPr="00F47947">
        <w:rPr>
          <w:rFonts w:ascii="Euclid Circular A" w:hAnsi="Euclid Circular A"/>
          <w:color w:val="000000" w:themeColor="text1"/>
          <w:sz w:val="24"/>
          <w:szCs w:val="24"/>
        </w:rPr>
        <w:t>podcasts</w:t>
      </w:r>
      <w:r w:rsidR="00234F60" w:rsidRPr="00F47947">
        <w:rPr>
          <w:rFonts w:ascii="Euclid Circular A" w:hAnsi="Euclid Circular A"/>
          <w:color w:val="000000" w:themeColor="text1"/>
          <w:sz w:val="24"/>
          <w:szCs w:val="24"/>
        </w:rPr>
        <w:t xml:space="preserve"> en </w:t>
      </w:r>
      <w:r w:rsidR="00717043" w:rsidRPr="00F47947">
        <w:rPr>
          <w:rFonts w:ascii="Euclid Circular A" w:hAnsi="Euclid Circular A"/>
          <w:color w:val="000000" w:themeColor="text1"/>
          <w:sz w:val="24"/>
          <w:szCs w:val="24"/>
        </w:rPr>
        <w:t>gebruik</w:t>
      </w:r>
      <w:r w:rsidR="00D101B2" w:rsidRPr="00F47947">
        <w:rPr>
          <w:rFonts w:ascii="Euclid Circular A" w:hAnsi="Euclid Circular A"/>
          <w:color w:val="000000" w:themeColor="text1"/>
          <w:sz w:val="24"/>
          <w:szCs w:val="24"/>
        </w:rPr>
        <w:t>ten</w:t>
      </w:r>
      <w:r w:rsidR="00234F60" w:rsidRPr="00F47947">
        <w:rPr>
          <w:rFonts w:ascii="Euclid Circular A" w:hAnsi="Euclid Circular A"/>
          <w:color w:val="000000" w:themeColor="text1"/>
          <w:sz w:val="24"/>
          <w:szCs w:val="24"/>
        </w:rPr>
        <w:t xml:space="preserve"> audiofragmenten hieruit om hun verhaal te versterken </w:t>
      </w:r>
      <w:r w:rsidR="005329BE" w:rsidRPr="00F47947">
        <w:rPr>
          <w:rFonts w:ascii="Euclid Circular A" w:hAnsi="Euclid Circular A"/>
          <w:color w:val="000000" w:themeColor="text1"/>
          <w:sz w:val="24"/>
          <w:szCs w:val="24"/>
        </w:rPr>
        <w:fldChar w:fldCharType="begin"/>
      </w:r>
      <w:r w:rsidR="005329BE" w:rsidRPr="00F47947">
        <w:rPr>
          <w:rFonts w:ascii="Euclid Circular A" w:hAnsi="Euclid Circular A"/>
          <w:color w:val="000000" w:themeColor="text1"/>
          <w:sz w:val="24"/>
          <w:szCs w:val="24"/>
        </w:rPr>
        <w:instrText xml:space="preserve"> ADDIN ZOTERO_ITEM CSL_CITATION {"citationID":"gPd2VMN5","properties":{"formattedCitation":"(Pointer, 2024)","plainCitation":"(Pointer, 2024)","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sidRPr="00F47947">
        <w:rPr>
          <w:rFonts w:ascii="Euclid Circular A" w:hAnsi="Euclid Circular A"/>
          <w:color w:val="000000" w:themeColor="text1"/>
          <w:sz w:val="24"/>
          <w:szCs w:val="24"/>
        </w:rPr>
        <w:fldChar w:fldCharType="separate"/>
      </w:r>
      <w:r w:rsidR="005329BE" w:rsidRPr="00F47947">
        <w:rPr>
          <w:rFonts w:ascii="Euclid Circular A" w:hAnsi="Euclid Circular A"/>
          <w:sz w:val="24"/>
        </w:rPr>
        <w:t>(Pointer, 2024)</w:t>
      </w:r>
      <w:r w:rsidR="005329BE" w:rsidRPr="00F47947">
        <w:rPr>
          <w:rFonts w:ascii="Euclid Circular A" w:hAnsi="Euclid Circular A"/>
          <w:color w:val="000000" w:themeColor="text1"/>
          <w:sz w:val="24"/>
          <w:szCs w:val="24"/>
        </w:rPr>
        <w:fldChar w:fldCharType="end"/>
      </w:r>
      <w:r w:rsidR="005329BE" w:rsidRPr="00F47947">
        <w:rPr>
          <w:rFonts w:ascii="Euclid Circular A" w:hAnsi="Euclid Circular A"/>
          <w:color w:val="000000" w:themeColor="text1"/>
          <w:sz w:val="24"/>
          <w:szCs w:val="24"/>
        </w:rPr>
        <w:t>.</w:t>
      </w:r>
      <w:r w:rsidR="00DF2042" w:rsidRPr="00F47947">
        <w:rPr>
          <w:rFonts w:ascii="Euclid Circular A" w:hAnsi="Euclid Circular A"/>
          <w:color w:val="000000" w:themeColor="text1"/>
          <w:sz w:val="24"/>
          <w:szCs w:val="24"/>
        </w:rPr>
        <w:t xml:space="preserve"> </w:t>
      </w:r>
    </w:p>
    <w:p w14:paraId="0865BDC9" w14:textId="5FF0CC17" w:rsidR="008C6ED3" w:rsidRPr="00F47947" w:rsidRDefault="00D21685" w:rsidP="00E165BD">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Animaties en veranderende achtergronden </w:t>
      </w:r>
      <w:r w:rsidR="00B746FC" w:rsidRPr="00F47947">
        <w:rPr>
          <w:rFonts w:ascii="Euclid Circular A" w:hAnsi="Euclid Circular A"/>
          <w:color w:val="000000" w:themeColor="text1"/>
          <w:sz w:val="24"/>
          <w:szCs w:val="24"/>
        </w:rPr>
        <w:t>stijgen in</w:t>
      </w:r>
      <w:r w:rsidRPr="00F47947">
        <w:rPr>
          <w:rFonts w:ascii="Euclid Circular A" w:hAnsi="Euclid Circular A"/>
          <w:color w:val="000000" w:themeColor="text1"/>
          <w:sz w:val="24"/>
          <w:szCs w:val="24"/>
        </w:rPr>
        <w:t xml:space="preserve"> </w:t>
      </w:r>
      <w:r w:rsidR="00106B6D" w:rsidRPr="00F47947">
        <w:rPr>
          <w:rFonts w:ascii="Euclid Circular A" w:hAnsi="Euclid Circular A"/>
          <w:color w:val="000000" w:themeColor="text1"/>
          <w:sz w:val="24"/>
          <w:szCs w:val="24"/>
        </w:rPr>
        <w:t>populariteit</w:t>
      </w:r>
      <w:r w:rsidRPr="00F47947">
        <w:rPr>
          <w:rFonts w:ascii="Euclid Circular A" w:hAnsi="Euclid Circular A"/>
          <w:color w:val="000000" w:themeColor="text1"/>
          <w:sz w:val="24"/>
          <w:szCs w:val="24"/>
        </w:rPr>
        <w:t xml:space="preserve"> door krachtigere web development tools, die mogelijk zijn door de </w:t>
      </w:r>
      <w:r w:rsidR="0012622B" w:rsidRPr="00F47947">
        <w:rPr>
          <w:rFonts w:ascii="Euclid Circular A" w:hAnsi="Euclid Circular A"/>
          <w:color w:val="000000" w:themeColor="text1"/>
          <w:sz w:val="24"/>
          <w:szCs w:val="24"/>
        </w:rPr>
        <w:t>verbetering in rekenkracht van</w:t>
      </w:r>
      <w:r w:rsidRPr="00F47947">
        <w:rPr>
          <w:rFonts w:ascii="Euclid Circular A" w:hAnsi="Euclid Circular A"/>
          <w:color w:val="000000" w:themeColor="text1"/>
          <w:sz w:val="24"/>
          <w:szCs w:val="24"/>
        </w:rPr>
        <w:t xml:space="preserve"> </w:t>
      </w:r>
      <w:r w:rsidR="00B33706" w:rsidRPr="00F47947">
        <w:rPr>
          <w:rFonts w:ascii="Euclid Circular A" w:hAnsi="Euclid Circular A"/>
          <w:color w:val="000000" w:themeColor="text1"/>
          <w:sz w:val="24"/>
          <w:szCs w:val="24"/>
        </w:rPr>
        <w:t>mobiele telefoons</w:t>
      </w:r>
      <w:r w:rsidRPr="00F47947">
        <w:rPr>
          <w:rFonts w:ascii="Euclid Circular A" w:hAnsi="Euclid Circular A"/>
          <w:color w:val="000000" w:themeColor="text1"/>
          <w:sz w:val="24"/>
          <w:szCs w:val="24"/>
        </w:rPr>
        <w:t xml:space="preserve"> en computers. De balans van de ‘seductive details’ als animatie is cruciaal zoals beschreven door </w:t>
      </w:r>
      <w:r w:rsidRPr="00F47947">
        <w:rPr>
          <w:rFonts w:ascii="Euclid Circular A" w:hAnsi="Euclid Circular A"/>
          <w:color w:val="000000" w:themeColor="text1"/>
          <w:sz w:val="24"/>
          <w:szCs w:val="24"/>
        </w:rPr>
        <w:fldChar w:fldCharType="begin"/>
      </w:r>
      <w:r w:rsidRPr="00F47947">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F47947">
        <w:rPr>
          <w:rFonts w:ascii="Euclid Circular A" w:hAnsi="Euclid Circular A"/>
          <w:color w:val="000000" w:themeColor="text1"/>
          <w:sz w:val="24"/>
          <w:szCs w:val="24"/>
        </w:rPr>
        <w:fldChar w:fldCharType="separate"/>
      </w:r>
      <w:r w:rsidRPr="00F47947">
        <w:rPr>
          <w:rFonts w:ascii="Euclid Circular A" w:hAnsi="Euclid Circular A"/>
          <w:sz w:val="24"/>
        </w:rPr>
        <w:t>(Greussing &amp; Boomgaarden, 2018)</w:t>
      </w:r>
      <w:r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w:t>
      </w:r>
      <w:r w:rsidR="009E2A74" w:rsidRPr="00F47947">
        <w:rPr>
          <w:rFonts w:ascii="Euclid Circular A" w:hAnsi="Euclid Circular A"/>
          <w:color w:val="000000" w:themeColor="text1"/>
          <w:sz w:val="24"/>
          <w:szCs w:val="24"/>
        </w:rPr>
        <w:t>Belangrijk ook is het grote hoeveelheid werk dat gaat in het animeren en implementeren in het artikel, daarvoor worden nu steeds vaker externe bureaus opgericht zodat digitale long-forms niet langer in-house geproduceerd hoeft te worden. Een voorbeeld hiervan is het creatieve bureau ‘Gladeye’ die voor opdracht gevers zoals de ‘Huffington Post’</w:t>
      </w:r>
      <w:r w:rsidR="00C72A39" w:rsidRPr="00F47947">
        <w:rPr>
          <w:rFonts w:ascii="Euclid Circular A" w:hAnsi="Euclid Circular A"/>
          <w:color w:val="000000" w:themeColor="text1"/>
          <w:sz w:val="24"/>
          <w:szCs w:val="24"/>
        </w:rPr>
        <w:t xml:space="preserve"> multimedia ontwikkeling overziet, zoals in het artikel ‘The 21st century Gold Rush’ </w:t>
      </w:r>
      <w:r w:rsidR="00C72A39" w:rsidRPr="00F47947">
        <w:rPr>
          <w:rFonts w:ascii="Euclid Circular A" w:hAnsi="Euclid Circular A"/>
          <w:color w:val="000000" w:themeColor="text1"/>
          <w:sz w:val="24"/>
          <w:szCs w:val="24"/>
        </w:rPr>
        <w:fldChar w:fldCharType="begin"/>
      </w:r>
      <w:r w:rsidR="00C72A39" w:rsidRPr="00F47947">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sidRPr="00F47947">
        <w:rPr>
          <w:rFonts w:ascii="Euclid Circular A" w:hAnsi="Euclid Circular A"/>
          <w:color w:val="000000" w:themeColor="text1"/>
          <w:sz w:val="24"/>
          <w:szCs w:val="24"/>
        </w:rPr>
        <w:fldChar w:fldCharType="separate"/>
      </w:r>
      <w:r w:rsidR="00C72A39" w:rsidRPr="00F47947">
        <w:rPr>
          <w:rFonts w:ascii="Euclid Circular A" w:hAnsi="Euclid Circular A"/>
          <w:sz w:val="24"/>
        </w:rPr>
        <w:t>(Politzer &amp; Kassie, 2017)</w:t>
      </w:r>
      <w:r w:rsidR="00C72A39" w:rsidRPr="00F47947">
        <w:rPr>
          <w:rFonts w:ascii="Euclid Circular A" w:hAnsi="Euclid Circular A"/>
          <w:color w:val="000000" w:themeColor="text1"/>
          <w:sz w:val="24"/>
          <w:szCs w:val="24"/>
        </w:rPr>
        <w:fldChar w:fldCharType="end"/>
      </w:r>
      <w:r w:rsidR="00C72A39" w:rsidRPr="00F47947">
        <w:rPr>
          <w:rFonts w:ascii="Euclid Circular A" w:hAnsi="Euclid Circular A"/>
          <w:color w:val="000000" w:themeColor="text1"/>
          <w:sz w:val="24"/>
          <w:szCs w:val="24"/>
        </w:rPr>
        <w:t>.</w:t>
      </w:r>
      <w:r w:rsidR="00385091" w:rsidRPr="00F47947">
        <w:rPr>
          <w:rFonts w:ascii="Euclid Circular A" w:hAnsi="Euclid Circular A"/>
          <w:color w:val="000000" w:themeColor="text1"/>
          <w:sz w:val="24"/>
          <w:szCs w:val="24"/>
        </w:rPr>
        <w:t xml:space="preserve"> Waarin het verhaal wordt versterkt met animaties en veranderende achtergronden.</w:t>
      </w:r>
      <w:r w:rsidR="00E22422" w:rsidRPr="00F47947">
        <w:rPr>
          <w:rFonts w:ascii="Euclid Circular A" w:hAnsi="Euclid Circular A"/>
          <w:color w:val="000000" w:themeColor="text1"/>
          <w:sz w:val="24"/>
          <w:szCs w:val="24"/>
        </w:rPr>
        <w:t xml:space="preserve"> </w:t>
      </w:r>
      <w:r w:rsidR="008C6ED3" w:rsidRPr="00F47947">
        <w:rPr>
          <w:rFonts w:ascii="Euclid Circular A" w:hAnsi="Euclid Circular A"/>
          <w:color w:val="000000" w:themeColor="text1"/>
          <w:sz w:val="24"/>
          <w:szCs w:val="24"/>
        </w:rPr>
        <w:t>Interactieve journalistieke games, zijn ook een manier van</w:t>
      </w:r>
      <w:r w:rsidR="00393BF5" w:rsidRPr="00F47947">
        <w:rPr>
          <w:rFonts w:ascii="Euclid Circular A" w:hAnsi="Euclid Circular A"/>
          <w:color w:val="000000" w:themeColor="text1"/>
          <w:sz w:val="24"/>
          <w:szCs w:val="24"/>
        </w:rPr>
        <w:t xml:space="preserve"> actieve rol in een verhaal versterken door</w:t>
      </w:r>
      <w:r w:rsidR="008C6ED3" w:rsidRPr="00F47947">
        <w:rPr>
          <w:rFonts w:ascii="Euclid Circular A" w:hAnsi="Euclid Circular A"/>
          <w:color w:val="000000" w:themeColor="text1"/>
          <w:sz w:val="24"/>
          <w:szCs w:val="24"/>
        </w:rPr>
        <w:t xml:space="preserve"> multimedia convergentie. Met werken zoals de ‘Uber Game’ </w:t>
      </w:r>
      <w:r w:rsidR="008C6ED3" w:rsidRPr="00F47947">
        <w:rPr>
          <w:rFonts w:ascii="Euclid Circular A" w:hAnsi="Euclid Circular A"/>
          <w:color w:val="000000" w:themeColor="text1"/>
          <w:sz w:val="24"/>
          <w:szCs w:val="24"/>
        </w:rPr>
        <w:fldChar w:fldCharType="begin"/>
      </w:r>
      <w:r w:rsidR="00235C40" w:rsidRPr="00F47947">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The Uber Game","URL":"https://ig.ft.com/uber-game","author":[{"family":"Kwong","given":"Robin"}],"contributor":[{"family":"Turner","given":"Rebecca"},{"family":"Knoll","given":"Nicolai"},{"family":"Blood","given":"David"},{"family":"Rininsland","given":"Ændrew"},{"family":"Locke","given":"Callum"},{"family":"Kao","given":"Joanna"}],"accessed":{"date-parts":[["2025",3,10]]},"issued":{"date-parts":[["2017"]]},"citation-key":"kwongUberGame2017"}}],"schema":"https://github.com/citation-style-language/schema/raw/master/csl-citation.json"} </w:instrText>
      </w:r>
      <w:r w:rsidR="008C6ED3" w:rsidRPr="00F47947">
        <w:rPr>
          <w:rFonts w:ascii="Euclid Circular A" w:hAnsi="Euclid Circular A"/>
          <w:color w:val="000000" w:themeColor="text1"/>
          <w:sz w:val="24"/>
          <w:szCs w:val="24"/>
        </w:rPr>
        <w:fldChar w:fldCharType="separate"/>
      </w:r>
      <w:r w:rsidR="008C6ED3" w:rsidRPr="00F47947">
        <w:rPr>
          <w:rFonts w:ascii="Euclid Circular A" w:hAnsi="Euclid Circular A"/>
          <w:sz w:val="24"/>
        </w:rPr>
        <w:t>(Kwong, 2017)</w:t>
      </w:r>
      <w:r w:rsidR="008C6ED3" w:rsidRPr="00F47947">
        <w:rPr>
          <w:rFonts w:ascii="Euclid Circular A" w:hAnsi="Euclid Circular A"/>
          <w:color w:val="000000" w:themeColor="text1"/>
          <w:sz w:val="24"/>
          <w:szCs w:val="24"/>
        </w:rPr>
        <w:fldChar w:fldCharType="end"/>
      </w:r>
      <w:r w:rsidR="00084256" w:rsidRPr="00F47947">
        <w:rPr>
          <w:rFonts w:ascii="Euclid Circular A" w:hAnsi="Euclid Circular A"/>
          <w:color w:val="000000" w:themeColor="text1"/>
          <w:sz w:val="24"/>
          <w:szCs w:val="24"/>
        </w:rPr>
        <w:t xml:space="preserve"> en ‘De Groene Havenbaas’ </w:t>
      </w:r>
      <w:r w:rsidR="001D5D7C" w:rsidRPr="00F47947">
        <w:rPr>
          <w:rFonts w:ascii="Euclid Circular A" w:hAnsi="Euclid Circular A"/>
          <w:color w:val="000000" w:themeColor="text1"/>
          <w:sz w:val="24"/>
          <w:szCs w:val="24"/>
        </w:rPr>
        <w:fldChar w:fldCharType="begin"/>
      </w:r>
      <w:r w:rsidR="001D5D7C" w:rsidRPr="00F47947">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sidRPr="00F47947">
        <w:rPr>
          <w:rFonts w:ascii="Euclid Circular A" w:hAnsi="Euclid Circular A"/>
          <w:color w:val="000000" w:themeColor="text1"/>
          <w:sz w:val="24"/>
          <w:szCs w:val="24"/>
        </w:rPr>
        <w:fldChar w:fldCharType="separate"/>
      </w:r>
      <w:r w:rsidR="001D5D7C" w:rsidRPr="00F47947">
        <w:rPr>
          <w:rFonts w:ascii="Euclid Circular A" w:hAnsi="Euclid Circular A"/>
          <w:sz w:val="24"/>
        </w:rPr>
        <w:t>(Janse, 2018)</w:t>
      </w:r>
      <w:r w:rsidR="001D5D7C" w:rsidRPr="00F47947">
        <w:rPr>
          <w:rFonts w:ascii="Euclid Circular A" w:hAnsi="Euclid Circular A"/>
          <w:color w:val="000000" w:themeColor="text1"/>
          <w:sz w:val="24"/>
          <w:szCs w:val="24"/>
        </w:rPr>
        <w:fldChar w:fldCharType="end"/>
      </w:r>
      <w:r w:rsidR="00084256" w:rsidRPr="00F47947">
        <w:rPr>
          <w:rFonts w:ascii="Euclid Circular A" w:hAnsi="Euclid Circular A"/>
          <w:color w:val="000000" w:themeColor="text1"/>
          <w:sz w:val="24"/>
          <w:szCs w:val="24"/>
        </w:rPr>
        <w:t>, die keuzes geven om de lezer een actieve rol in het verhaal te geven.</w:t>
      </w:r>
    </w:p>
    <w:p w14:paraId="76FA1A40" w14:textId="566226FD" w:rsidR="008C6ED3" w:rsidRPr="00F47947" w:rsidRDefault="00F65221" w:rsidP="006816A6">
      <w:pPr>
        <w:spacing w:line="360" w:lineRule="auto"/>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Redacties kunnen met deze verschillende multimedia elementen een artikel construeren. </w:t>
      </w:r>
      <w:r w:rsidR="0038481C" w:rsidRPr="00F47947">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sidRPr="00F47947">
        <w:rPr>
          <w:rFonts w:ascii="Euclid Circular A" w:hAnsi="Euclid Circular A"/>
          <w:color w:val="000000" w:themeColor="text1"/>
          <w:sz w:val="24"/>
          <w:szCs w:val="24"/>
        </w:rPr>
        <w:t xml:space="preserve">. </w:t>
      </w:r>
    </w:p>
    <w:p w14:paraId="240BF350" w14:textId="77777777" w:rsidR="00027354" w:rsidRPr="00F47947" w:rsidRDefault="00027354">
      <w:pPr>
        <w:rPr>
          <w:rFonts w:ascii="Euclid Circular A Semibold" w:eastAsiaTheme="majorEastAsia" w:hAnsi="Euclid Circular A Semibold" w:cstheme="majorBidi"/>
          <w:color w:val="000000" w:themeColor="text1"/>
          <w:sz w:val="24"/>
          <w:szCs w:val="24"/>
        </w:rPr>
      </w:pPr>
      <w:r w:rsidRPr="00F47947">
        <w:rPr>
          <w:rFonts w:ascii="Euclid Circular A Semibold" w:hAnsi="Euclid Circular A Semibold"/>
          <w:color w:val="000000" w:themeColor="text1"/>
          <w:sz w:val="24"/>
          <w:szCs w:val="24"/>
        </w:rPr>
        <w:br w:type="page"/>
      </w:r>
    </w:p>
    <w:p w14:paraId="3DC8A352" w14:textId="24A68A14" w:rsidR="000C6A22" w:rsidRPr="00F47947" w:rsidRDefault="000C6A22" w:rsidP="000C6A22">
      <w:pPr>
        <w:pStyle w:val="Heading2"/>
        <w:spacing w:line="360" w:lineRule="auto"/>
        <w:rPr>
          <w:rFonts w:ascii="Euclid Circular A Semibold" w:hAnsi="Euclid Circular A Semibold"/>
          <w:color w:val="000000" w:themeColor="text1"/>
          <w:sz w:val="24"/>
          <w:szCs w:val="24"/>
        </w:rPr>
      </w:pPr>
      <w:bookmarkStart w:id="12" w:name="_Toc193112241"/>
      <w:r w:rsidRPr="00F47947">
        <w:rPr>
          <w:rFonts w:ascii="Euclid Circular A Semibold" w:hAnsi="Euclid Circular A Semibold"/>
          <w:color w:val="000000" w:themeColor="text1"/>
          <w:sz w:val="24"/>
          <w:szCs w:val="24"/>
        </w:rPr>
        <w:lastRenderedPageBreak/>
        <w:t>2.</w:t>
      </w:r>
      <w:r w:rsidR="00333938"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 xml:space="preserve"> Onderzoeksvragen</w:t>
      </w:r>
      <w:r w:rsidR="0034337A" w:rsidRPr="00F47947">
        <w:rPr>
          <w:rFonts w:ascii="Euclid Circular A Semibold" w:hAnsi="Euclid Circular A Semibold"/>
          <w:color w:val="000000" w:themeColor="text1"/>
          <w:sz w:val="24"/>
          <w:szCs w:val="24"/>
        </w:rPr>
        <w:t xml:space="preserve"> en Hypotheses</w:t>
      </w:r>
      <w:bookmarkEnd w:id="12"/>
    </w:p>
    <w:p w14:paraId="1F04DBB6" w14:textId="54AA635F" w:rsidR="00C97BB0" w:rsidRPr="00F47947" w:rsidRDefault="00C97BB0" w:rsidP="00333938">
      <w:pPr>
        <w:pStyle w:val="Heading3"/>
        <w:rPr>
          <w:rFonts w:ascii="Euclid Circular A Semibold" w:hAnsi="Euclid Circular A Semibold"/>
          <w:color w:val="000000" w:themeColor="text1"/>
          <w:sz w:val="24"/>
          <w:szCs w:val="24"/>
        </w:rPr>
      </w:pPr>
      <w:bookmarkStart w:id="13" w:name="_Toc193112242"/>
      <w:r w:rsidRPr="00F47947">
        <w:rPr>
          <w:rFonts w:ascii="Euclid Circular A Semibold" w:hAnsi="Euclid Circular A Semibold"/>
          <w:color w:val="000000" w:themeColor="text1"/>
          <w:sz w:val="24"/>
          <w:szCs w:val="24"/>
        </w:rPr>
        <w:t>2.</w:t>
      </w:r>
      <w:r w:rsidR="00333938"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1 Onderzoeksvragen</w:t>
      </w:r>
      <w:bookmarkEnd w:id="13"/>
    </w:p>
    <w:p w14:paraId="10A15EBF" w14:textId="6834DE82" w:rsidR="00E144A7" w:rsidRPr="00F47947" w:rsidRDefault="00E144A7" w:rsidP="00E144A7">
      <w:pPr>
        <w:spacing w:before="100" w:beforeAutospacing="1" w:after="100" w:afterAutospacing="1" w:line="360" w:lineRule="auto"/>
        <w:rPr>
          <w:rFonts w:ascii="Euclid Circular A" w:hAnsi="Euclid Circular A"/>
          <w:color w:val="000000" w:themeColor="text1"/>
          <w:sz w:val="24"/>
          <w:szCs w:val="24"/>
        </w:rPr>
      </w:pPr>
      <w:r w:rsidRPr="00F47947">
        <w:rPr>
          <w:rFonts w:ascii="Euclid Circular A" w:hAnsi="Euclid Circular A"/>
          <w:color w:val="000000" w:themeColor="text1"/>
          <w:sz w:val="24"/>
          <w:szCs w:val="24"/>
        </w:rPr>
        <w:t>Dit onderzoek richt zich op de volgende centrale onderzoeksvraag:</w:t>
      </w:r>
      <w:r w:rsidR="0075479A">
        <w:rPr>
          <w:rFonts w:ascii="Euclid Circular A" w:hAnsi="Euclid Circular A"/>
          <w:color w:val="000000" w:themeColor="text1"/>
          <w:sz w:val="24"/>
          <w:szCs w:val="24"/>
        </w:rPr>
        <w:t xml:space="preserve"> </w:t>
      </w:r>
      <w:r w:rsidR="0034336A" w:rsidRPr="00F47947">
        <w:rPr>
          <w:rFonts w:ascii="Euclid Circular A Regular Ita" w:hAnsi="Euclid Circular A Regular Ita"/>
          <w:color w:val="000000" w:themeColor="text1"/>
          <w:sz w:val="24"/>
          <w:szCs w:val="24"/>
        </w:rPr>
        <w:t xml:space="preserve">“Vinden nieuwsconsumenten digitale multimedia long-forms geloofwaardiger dan standaard nieuwsartikelen? </w:t>
      </w:r>
      <w:r w:rsidRPr="00F47947">
        <w:rPr>
          <w:rFonts w:ascii="Euclid Circular A" w:hAnsi="Euclid Circular A"/>
          <w:color w:val="000000" w:themeColor="text1"/>
          <w:sz w:val="24"/>
          <w:szCs w:val="24"/>
        </w:rPr>
        <w:t xml:space="preserve">Om deze vraag te beantwoorden, zijn er </w:t>
      </w:r>
      <w:r w:rsidR="00C6270E" w:rsidRPr="00F47947">
        <w:rPr>
          <w:rFonts w:ascii="Euclid Circular A" w:hAnsi="Euclid Circular A"/>
          <w:color w:val="000000" w:themeColor="text1"/>
          <w:sz w:val="24"/>
          <w:szCs w:val="24"/>
        </w:rPr>
        <w:t>drie</w:t>
      </w:r>
      <w:r w:rsidRPr="00F47947">
        <w:rPr>
          <w:rFonts w:ascii="Euclid Circular A" w:hAnsi="Euclid Circular A"/>
          <w:color w:val="000000" w:themeColor="text1"/>
          <w:sz w:val="24"/>
          <w:szCs w:val="24"/>
        </w:rPr>
        <w:t xml:space="preserve"> subvragen geformuleerd:</w:t>
      </w:r>
    </w:p>
    <w:p w14:paraId="627FA4DE" w14:textId="7CF51856" w:rsidR="00A52A50" w:rsidRPr="00F47947" w:rsidRDefault="00A52A50" w:rsidP="00A52A50">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t xml:space="preserve">"In welke mate verschilt de geloofwaardigheidsperceptie van individuele respondenten bij digitale multimedia long-forms en </w:t>
      </w:r>
      <w:r w:rsidR="00347F9C" w:rsidRPr="00F47947">
        <w:rPr>
          <w:rFonts w:ascii="Euclid Circular A Regular Ita" w:hAnsi="Euclid Circular A Regular Ita"/>
          <w:color w:val="000000" w:themeColor="text1"/>
          <w:sz w:val="24"/>
          <w:szCs w:val="24"/>
        </w:rPr>
        <w:t>standaard</w:t>
      </w:r>
      <w:r w:rsidRPr="00F47947">
        <w:rPr>
          <w:rFonts w:ascii="Euclid Circular A Regular Ita" w:hAnsi="Euclid Circular A Regular Ita"/>
          <w:color w:val="000000" w:themeColor="text1"/>
          <w:sz w:val="24"/>
          <w:szCs w:val="24"/>
        </w:rPr>
        <w:t xml:space="preserve"> nieuwsartikelen?"</w:t>
      </w:r>
    </w:p>
    <w:p w14:paraId="74DE569D" w14:textId="28C68240" w:rsidR="000A4A3A" w:rsidRPr="00F47947" w:rsidRDefault="00E144A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t>"Hoe beïnvloeden verschillende convergente multimodale elementen binnen digitale multimedia long-forms de perceptie van betrouwbaarheid?"</w:t>
      </w:r>
    </w:p>
    <w:p w14:paraId="4735D8F6" w14:textId="77777777" w:rsidR="00133417" w:rsidRPr="00F47947" w:rsidRDefault="00133417" w:rsidP="000A4A3A">
      <w:pPr>
        <w:pStyle w:val="ListParagraph"/>
        <w:numPr>
          <w:ilvl w:val="0"/>
          <w:numId w:val="9"/>
        </w:numPr>
        <w:spacing w:before="100" w:beforeAutospacing="1" w:after="100" w:afterAutospacing="1" w:line="360" w:lineRule="auto"/>
        <w:rPr>
          <w:rFonts w:ascii="Euclid Circular A Regular Ita" w:hAnsi="Euclid Circular A Regular Ita"/>
          <w:color w:val="000000" w:themeColor="text1"/>
          <w:sz w:val="24"/>
          <w:szCs w:val="24"/>
        </w:rPr>
      </w:pPr>
      <w:r w:rsidRPr="00F47947">
        <w:rPr>
          <w:rFonts w:ascii="Euclid Circular A Regular Ita" w:hAnsi="Euclid Circular A Regular Ita"/>
          <w:color w:val="000000" w:themeColor="text1"/>
          <w:sz w:val="24"/>
          <w:szCs w:val="24"/>
        </w:rPr>
        <w:t>"Is het verschil in geloofwaardigheidsscores tussen twee nieuwsartikelen, zoals gemeten in een paired t-test, groter bij nieuwslezers die over het algemeen lage geloofwaardigheidsscores geven dan bij nieuwslezers die hoge geloofwaardigheidsscores toekennen?"</w:t>
      </w:r>
    </w:p>
    <w:p w14:paraId="6CD3137A" w14:textId="77777777" w:rsidR="0047774C"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Door deze subvragen systematisch te beantwoorden, wordt niet alleen onderzocht of digitale multimedia long-forms een hogere geloofwaardigheid genieten dan traditionele nieuwsartikelen, maar ook waarom en op welke manier dit het geval kan zijn.</w:t>
      </w:r>
      <w:r w:rsidR="00706067" w:rsidRPr="00F47947">
        <w:rPr>
          <w:rFonts w:ascii="Euclid Circular A" w:hAnsi="Euclid Circular A"/>
          <w:color w:val="000000" w:themeColor="text1"/>
          <w:sz w:val="24"/>
          <w:szCs w:val="24"/>
        </w:rPr>
        <w:t xml:space="preserve"> Hiermee wordt een poging te doen de onderzoeksvraag te beantwoorden of er een significant verschil bestaat in geloofwaardigheidsscores tussen beide gepresenteerde formats.</w:t>
      </w:r>
      <w:r w:rsidR="005F1EEA">
        <w:rPr>
          <w:rFonts w:ascii="Euclid Circular A" w:hAnsi="Euclid Circular A"/>
          <w:color w:val="000000" w:themeColor="text1"/>
          <w:sz w:val="24"/>
          <w:szCs w:val="24"/>
        </w:rPr>
        <w:t xml:space="preserve"> </w:t>
      </w:r>
    </w:p>
    <w:p w14:paraId="3855A161" w14:textId="6B7E7172" w:rsidR="00E144A7" w:rsidRPr="00F47947" w:rsidRDefault="00E144A7" w:rsidP="004A184E">
      <w:pPr>
        <w:spacing w:before="100" w:beforeAutospacing="1" w:after="100" w:afterAutospacing="1" w:line="360" w:lineRule="auto"/>
        <w:ind w:firstLine="720"/>
        <w:rPr>
          <w:rFonts w:ascii="Euclid Circular A" w:hAnsi="Euclid Circular A"/>
          <w:color w:val="000000" w:themeColor="text1"/>
          <w:sz w:val="24"/>
          <w:szCs w:val="24"/>
        </w:rPr>
      </w:pPr>
      <w:r w:rsidRPr="00F47947">
        <w:rPr>
          <w:rFonts w:ascii="Euclid Circular A" w:hAnsi="Euclid Circular A"/>
          <w:color w:val="000000" w:themeColor="text1"/>
          <w:sz w:val="24"/>
          <w:szCs w:val="24"/>
        </w:rPr>
        <w:t>De eerste twee subvragen richten zich op de</w:t>
      </w:r>
      <w:r w:rsidR="00A91BC6" w:rsidRPr="00F47947">
        <w:rPr>
          <w:rFonts w:ascii="Euclid Circular A" w:hAnsi="Euclid Circular A"/>
          <w:color w:val="000000" w:themeColor="text1"/>
          <w:sz w:val="24"/>
          <w:szCs w:val="24"/>
        </w:rPr>
        <w:t xml:space="preserve"> beoordeling van de</w:t>
      </w:r>
      <w:r w:rsidRPr="00F47947">
        <w:rPr>
          <w:rFonts w:ascii="Euclid Circular A" w:hAnsi="Euclid Circular A"/>
          <w:color w:val="000000" w:themeColor="text1"/>
          <w:sz w:val="24"/>
          <w:szCs w:val="24"/>
        </w:rPr>
        <w:t xml:space="preserve"> structurele en inhoudelijke kenmerken van multimedia long-forms</w:t>
      </w:r>
      <w:r w:rsidR="000D1EB3"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0D1EB3" w:rsidRPr="00F47947">
        <w:rPr>
          <w:rFonts w:ascii="Euclid Circular A" w:hAnsi="Euclid Circular A"/>
          <w:color w:val="000000" w:themeColor="text1"/>
          <w:sz w:val="24"/>
          <w:szCs w:val="24"/>
        </w:rPr>
        <w:t>W</w:t>
      </w:r>
      <w:r w:rsidRPr="00F47947">
        <w:rPr>
          <w:rFonts w:ascii="Euclid Circular A" w:hAnsi="Euclid Circular A"/>
          <w:color w:val="000000" w:themeColor="text1"/>
          <w:sz w:val="24"/>
          <w:szCs w:val="24"/>
        </w:rPr>
        <w:t xml:space="preserve">aarbij de invloed van formulering, presentatie en multimodale elementen wordt geanalyseerd. Dit sluit aan bij de theoretische modellen van onder andere Appelman &amp; Sundar (2016), die berichtgeloofwaardigheid opdelen in </w:t>
      </w:r>
      <w:r w:rsidRPr="00F47947">
        <w:rPr>
          <w:rFonts w:ascii="Euclid Circular A" w:hAnsi="Euclid Circular A"/>
          <w:color w:val="000000" w:themeColor="text1"/>
          <w:sz w:val="24"/>
          <w:szCs w:val="24"/>
        </w:rPr>
        <w:lastRenderedPageBreak/>
        <w:t>waargenomen accuraatheid, authenticiteit en betrouwbaarheid.</w:t>
      </w:r>
      <w:r w:rsidR="004001EE"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De derde subvraag kijkt naar de relatie tussen geloofwaardigheid en vertrouwen in digitale journalistieke producties. Hierbij wordt onderzocht in hoeverre de absolute scores die respondenten toekennen, een bredere indicatie geven van het vertrouwen in nieuwscontent.</w:t>
      </w:r>
    </w:p>
    <w:p w14:paraId="06F64E8E" w14:textId="77777777" w:rsidR="00E144A7" w:rsidRPr="00F47947" w:rsidRDefault="00E144A7" w:rsidP="004A184E">
      <w:pPr>
        <w:spacing w:before="100" w:beforeAutospacing="1" w:after="100" w:afterAutospacing="1" w:line="360" w:lineRule="auto"/>
        <w:ind w:firstLine="360"/>
        <w:rPr>
          <w:rFonts w:ascii="Euclid Circular A" w:hAnsi="Euclid Circular A"/>
          <w:color w:val="000000" w:themeColor="text1"/>
          <w:sz w:val="24"/>
          <w:szCs w:val="24"/>
        </w:rPr>
      </w:pPr>
      <w:r w:rsidRPr="00F47947">
        <w:rPr>
          <w:rFonts w:ascii="Euclid Circular A" w:hAnsi="Euclid Circular A"/>
          <w:color w:val="000000" w:themeColor="text1"/>
          <w:sz w:val="24"/>
          <w:szCs w:val="24"/>
        </w:rPr>
        <w:t>Gezamenlijk bieden deze onderzoeksvragen een gestructureerd kader om vast te stellen hoe digitale multimedia long-forms zich verhouden tot traditionele nieuwsartikelen in termen van geloofwaardigheid en vertrouwen.</w:t>
      </w:r>
    </w:p>
    <w:p w14:paraId="10EE5165" w14:textId="50EFD0FE" w:rsidR="003D060D" w:rsidRPr="00F47947" w:rsidRDefault="003D060D">
      <w:pPr>
        <w:rPr>
          <w:rFonts w:ascii="Euclid Circular A Semibold" w:eastAsiaTheme="majorEastAsia" w:hAnsi="Euclid Circular A Semibold" w:cstheme="majorBidi"/>
          <w:color w:val="000000" w:themeColor="text1"/>
          <w:sz w:val="24"/>
          <w:szCs w:val="24"/>
        </w:rPr>
      </w:pPr>
    </w:p>
    <w:p w14:paraId="722AC2EA" w14:textId="239EE30E" w:rsidR="00712592" w:rsidRPr="005C1C19" w:rsidRDefault="00071F3F" w:rsidP="005C1C19">
      <w:pPr>
        <w:pStyle w:val="Heading3"/>
        <w:spacing w:line="480" w:lineRule="auto"/>
        <w:rPr>
          <w:rFonts w:ascii="Euclid Circular A Semibold" w:hAnsi="Euclid Circular A Semibold"/>
          <w:color w:val="000000" w:themeColor="text1"/>
          <w:sz w:val="24"/>
          <w:szCs w:val="24"/>
        </w:rPr>
      </w:pPr>
      <w:bookmarkStart w:id="14" w:name="_Toc193112243"/>
      <w:r w:rsidRPr="00F47947">
        <w:rPr>
          <w:rFonts w:ascii="Euclid Circular A Semibold" w:hAnsi="Euclid Circular A Semibold"/>
          <w:color w:val="000000" w:themeColor="text1"/>
          <w:sz w:val="24"/>
          <w:szCs w:val="24"/>
        </w:rPr>
        <w:t>2.</w:t>
      </w:r>
      <w:r w:rsidR="00F90F43" w:rsidRPr="00F47947">
        <w:rPr>
          <w:rFonts w:ascii="Euclid Circular A Semibold" w:hAnsi="Euclid Circular A Semibold"/>
          <w:color w:val="000000" w:themeColor="text1"/>
          <w:sz w:val="24"/>
          <w:szCs w:val="24"/>
        </w:rPr>
        <w:t>6</w:t>
      </w:r>
      <w:r w:rsidRPr="00F47947">
        <w:rPr>
          <w:rFonts w:ascii="Euclid Circular A Semibold" w:hAnsi="Euclid Circular A Semibold"/>
          <w:color w:val="000000" w:themeColor="text1"/>
          <w:sz w:val="24"/>
          <w:szCs w:val="24"/>
        </w:rPr>
        <w:t>.2 Hypotheses</w:t>
      </w:r>
      <w:bookmarkEnd w:id="14"/>
    </w:p>
    <w:p w14:paraId="5EF5DC2B" w14:textId="652F7DAE" w:rsidR="00E40C1D" w:rsidRPr="00F47947" w:rsidRDefault="000658DF" w:rsidP="000658D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Om de onderzoeksvragen te beantwoorden worden hypotheses opgesteld op basis </w:t>
      </w:r>
      <w:r w:rsidR="004237BF" w:rsidRPr="00F47947">
        <w:rPr>
          <w:rFonts w:ascii="Euclid Circular A" w:hAnsi="Euclid Circular A"/>
          <w:color w:val="000000" w:themeColor="text1"/>
          <w:sz w:val="24"/>
          <w:szCs w:val="24"/>
        </w:rPr>
        <w:t xml:space="preserve">van het theoretische kader en de bestaande literatuur over geloofwaardigheid in digitale long-forms. De opgestelde hypotheses zijn bedoeld om zowel het effect van multimediaproducties op de waargenomen geloofwaardigheid als de rol van de evaluatiecriteria van nieuwsconsumenten te onderzoeken. </w:t>
      </w:r>
    </w:p>
    <w:p w14:paraId="570CF150" w14:textId="73870936" w:rsidR="0053207C" w:rsidRPr="00F47947" w:rsidRDefault="0053207C" w:rsidP="0053207C">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1: </w:t>
      </w:r>
    </w:p>
    <w:p w14:paraId="26926EEB" w14:textId="77777777" w:rsidR="0053207C" w:rsidRPr="00F47947" w:rsidRDefault="0053207C" w:rsidP="0053207C">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Nieuwsconsumenten ervaren een journalistieke multimediaproductie geloofwaardiger dan een traditioneel nieuwsartikel.</w:t>
      </w:r>
    </w:p>
    <w:p w14:paraId="573B4346" w14:textId="00FAB036" w:rsidR="00246B49" w:rsidRPr="00F47947" w:rsidRDefault="00EC715F" w:rsidP="000018CF">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e conclusie die vanuit de gepresenteerde literatuur </w:t>
      </w:r>
      <w:r w:rsidR="00472F21" w:rsidRPr="00F47947">
        <w:rPr>
          <w:rFonts w:ascii="Euclid Circular A" w:hAnsi="Euclid Circular A"/>
          <w:color w:val="000000" w:themeColor="text1"/>
          <w:sz w:val="24"/>
          <w:szCs w:val="24"/>
        </w:rPr>
        <w:t>geëxtrapoleerd</w:t>
      </w:r>
      <w:r w:rsidRPr="00F47947">
        <w:rPr>
          <w:rFonts w:ascii="Euclid Circular A" w:hAnsi="Euclid Circular A"/>
          <w:color w:val="000000" w:themeColor="text1"/>
          <w:sz w:val="24"/>
          <w:szCs w:val="24"/>
        </w:rPr>
        <w:t xml:space="preserve"> kan worden is als volgt</w:t>
      </w:r>
      <w:r w:rsidR="00017091"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246B49" w:rsidRPr="00F47947">
        <w:rPr>
          <w:rFonts w:ascii="Euclid Circular A" w:hAnsi="Euclid Circular A"/>
          <w:color w:val="000000" w:themeColor="text1"/>
          <w:sz w:val="24"/>
          <w:szCs w:val="24"/>
        </w:rPr>
        <w:t>Het theoretische kader suggereert dat multimediaproducties</w:t>
      </w:r>
      <w:r w:rsidR="001E16D6" w:rsidRPr="00F47947">
        <w:rPr>
          <w:rFonts w:ascii="Euclid Circular A" w:hAnsi="Euclid Circular A"/>
          <w:color w:val="000000" w:themeColor="text1"/>
          <w:sz w:val="24"/>
          <w:szCs w:val="24"/>
        </w:rPr>
        <w:t>,</w:t>
      </w:r>
      <w:r w:rsidR="00246B49" w:rsidRPr="00F47947">
        <w:rPr>
          <w:rFonts w:ascii="Euclid Circular A" w:hAnsi="Euclid Circular A"/>
          <w:color w:val="000000" w:themeColor="text1"/>
          <w:sz w:val="24"/>
          <w:szCs w:val="24"/>
        </w:rPr>
        <w:t xml:space="preserve"> waarin visuele, audiovisuele en interactieve elementen geïntegreerd zijn</w:t>
      </w:r>
      <w:r w:rsidR="001E16D6" w:rsidRPr="00F47947">
        <w:rPr>
          <w:rFonts w:ascii="Euclid Circular A" w:hAnsi="Euclid Circular A"/>
          <w:color w:val="000000" w:themeColor="text1"/>
          <w:sz w:val="24"/>
          <w:szCs w:val="24"/>
        </w:rPr>
        <w:t>. Z</w:t>
      </w:r>
      <w:r w:rsidR="00246B49" w:rsidRPr="00F47947">
        <w:rPr>
          <w:rFonts w:ascii="Euclid Circular A" w:hAnsi="Euclid Circular A"/>
          <w:color w:val="000000" w:themeColor="text1"/>
          <w:sz w:val="24"/>
          <w:szCs w:val="24"/>
        </w:rPr>
        <w:t xml:space="preserve">orgen voor een meer holistische en meeslepende beleving. Deze integratie leidt tot een verbeterde verwerking van informatie en verhoogt de perceptie van betrouwbaarheid. Appelman en Sundar (2016) benadrukken dat een multidimensionale presentatie van een boodschap de geloofwaardigheid kan versterken, doordat deze meerdere zintuigen aanspreekt en een coherente ervaring oplevert. Tevens bevestigt Greussing en Boomgaarden (2018) dat de </w:t>
      </w:r>
      <w:r w:rsidR="00246B49" w:rsidRPr="00F47947">
        <w:rPr>
          <w:rFonts w:ascii="Euclid Circular A" w:hAnsi="Euclid Circular A"/>
          <w:color w:val="000000" w:themeColor="text1"/>
          <w:sz w:val="24"/>
          <w:szCs w:val="24"/>
        </w:rPr>
        <w:lastRenderedPageBreak/>
        <w:t>cognitieve effecten van visuele esthetiek een positieve invloed hebben op de waargenomen authenticiteit en betrouwbaarheid van nieuwsinhoud. Deze bevindingen impliceren dat digitale long</w:t>
      </w:r>
      <w:r w:rsidR="00D048A6" w:rsidRPr="00F47947">
        <w:rPr>
          <w:rFonts w:ascii="Euclid Circular A" w:hAnsi="Euclid Circular A"/>
          <w:color w:val="000000" w:themeColor="text1"/>
          <w:sz w:val="24"/>
          <w:szCs w:val="24"/>
        </w:rPr>
        <w:t>-</w:t>
      </w:r>
      <w:r w:rsidR="00246B49" w:rsidRPr="00F47947">
        <w:rPr>
          <w:rFonts w:ascii="Euclid Circular A" w:hAnsi="Euclid Circular A"/>
          <w:color w:val="000000" w:themeColor="text1"/>
          <w:sz w:val="24"/>
          <w:szCs w:val="24"/>
        </w:rPr>
        <w:t xml:space="preserve">forms met rijke multimediacomponenten als geloofwaardiger worden ervaren dan traditionele </w:t>
      </w:r>
      <w:r w:rsidR="00B744FD" w:rsidRPr="00F47947">
        <w:rPr>
          <w:rFonts w:ascii="Euclid Circular A" w:hAnsi="Euclid Circular A"/>
          <w:color w:val="000000" w:themeColor="text1"/>
          <w:sz w:val="24"/>
          <w:szCs w:val="24"/>
        </w:rPr>
        <w:t>platte</w:t>
      </w:r>
      <w:r w:rsidR="00246B49" w:rsidRPr="00F47947">
        <w:rPr>
          <w:rFonts w:ascii="Euclid Circular A" w:hAnsi="Euclid Circular A"/>
          <w:color w:val="000000" w:themeColor="text1"/>
          <w:sz w:val="24"/>
          <w:szCs w:val="24"/>
        </w:rPr>
        <w:t xml:space="preserve"> nieuwsartikelen.</w:t>
      </w:r>
    </w:p>
    <w:p w14:paraId="36F5F7B5" w14:textId="62460B7B" w:rsidR="006824B0" w:rsidRPr="00F47947" w:rsidRDefault="00246B49" w:rsidP="006824B0">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 xml:space="preserve">Daarbij </w:t>
      </w:r>
      <w:r w:rsidR="00ED7AC0" w:rsidRPr="00F47947">
        <w:rPr>
          <w:rFonts w:ascii="Euclid Circular A" w:hAnsi="Euclid Circular A"/>
          <w:color w:val="000000" w:themeColor="text1"/>
          <w:sz w:val="24"/>
          <w:szCs w:val="24"/>
        </w:rPr>
        <w:t>volgt ook</w:t>
      </w:r>
      <w:r w:rsidRPr="00F47947">
        <w:rPr>
          <w:rFonts w:ascii="Euclid Circular A" w:hAnsi="Euclid Circular A"/>
          <w:color w:val="000000" w:themeColor="text1"/>
          <w:sz w:val="24"/>
          <w:szCs w:val="24"/>
        </w:rPr>
        <w:t xml:space="preserve"> dat de contextuele interactie tussen verschillende mediavormen zoals</w:t>
      </w:r>
      <w:r w:rsidR="007955C6"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video, audio en interactieve elementen</w:t>
      </w:r>
      <w:r w:rsidR="001D5209" w:rsidRPr="00F47947">
        <w:rPr>
          <w:rFonts w:ascii="Euclid Circular A" w:hAnsi="Euclid Circular A"/>
          <w:color w:val="000000" w:themeColor="text1"/>
          <w:sz w:val="24"/>
          <w:szCs w:val="24"/>
        </w:rPr>
        <w:t>. D</w:t>
      </w:r>
      <w:r w:rsidRPr="00F47947">
        <w:rPr>
          <w:rFonts w:ascii="Euclid Circular A" w:hAnsi="Euclid Circular A"/>
          <w:color w:val="000000" w:themeColor="text1"/>
          <w:sz w:val="24"/>
          <w:szCs w:val="24"/>
        </w:rPr>
        <w:t xml:space="preserve">e betrokkenheid van de lezer vergroot en </w:t>
      </w:r>
      <w:r w:rsidR="00201E82" w:rsidRPr="00F47947">
        <w:rPr>
          <w:rFonts w:ascii="Euclid Circular A" w:hAnsi="Euclid Circular A"/>
          <w:color w:val="000000" w:themeColor="text1"/>
          <w:sz w:val="24"/>
          <w:szCs w:val="24"/>
        </w:rPr>
        <w:t>daarmee</w:t>
      </w:r>
      <w:r w:rsidRPr="00F47947">
        <w:rPr>
          <w:rFonts w:ascii="Euclid Circular A" w:hAnsi="Euclid Circular A"/>
          <w:color w:val="000000" w:themeColor="text1"/>
          <w:sz w:val="24"/>
          <w:szCs w:val="24"/>
        </w:rPr>
        <w:t xml:space="preserve"> een diepere evaluatie van de berichtgeving stimuleert. Dit ondersteunt de verwachting dat de presentatie</w:t>
      </w:r>
      <w:r w:rsidR="00B43AF7" w:rsidRPr="00F47947">
        <w:rPr>
          <w:rFonts w:ascii="Euclid Circular A" w:hAnsi="Euclid Circular A"/>
          <w:color w:val="000000" w:themeColor="text1"/>
          <w:sz w:val="24"/>
          <w:szCs w:val="24"/>
        </w:rPr>
        <w:t xml:space="preserve"> met meerdere lagen</w:t>
      </w:r>
      <w:r w:rsidR="0006577C" w:rsidRPr="00F47947">
        <w:rPr>
          <w:rFonts w:ascii="Euclid Circular A" w:hAnsi="Euclid Circular A"/>
          <w:color w:val="000000" w:themeColor="text1"/>
          <w:sz w:val="24"/>
          <w:szCs w:val="24"/>
        </w:rPr>
        <w:t xml:space="preserve"> zoals beschreven door </w:t>
      </w:r>
      <w:r w:rsidR="0006577C" w:rsidRPr="00F47947">
        <w:rPr>
          <w:rFonts w:ascii="Euclid Circular A" w:hAnsi="Euclid Circular A"/>
          <w:color w:val="000000" w:themeColor="text1"/>
          <w:sz w:val="24"/>
          <w:szCs w:val="24"/>
        </w:rPr>
        <w:fldChar w:fldCharType="begin"/>
      </w:r>
      <w:r w:rsidR="0006577C" w:rsidRPr="00F47947">
        <w:rPr>
          <w:rFonts w:ascii="Euclid Circular A" w:hAnsi="Euclid Circular A"/>
          <w:color w:val="000000" w:themeColor="text1"/>
          <w:sz w:val="24"/>
          <w:szCs w:val="24"/>
        </w:rPr>
        <w:instrText xml:space="preserve"> ADDIN ZOTERO_ITEM CSL_CITATION {"citationID":"IT5YYDbg","properties":{"formattedCitation":"(Hilligoss &amp; Rieh, 2008)","plainCitation":"(Hilligoss &amp; Rieh, 2008)","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06577C" w:rsidRPr="00F47947">
        <w:rPr>
          <w:rFonts w:ascii="Euclid Circular A" w:hAnsi="Euclid Circular A"/>
          <w:color w:val="000000" w:themeColor="text1"/>
          <w:sz w:val="24"/>
          <w:szCs w:val="24"/>
        </w:rPr>
        <w:fldChar w:fldCharType="separate"/>
      </w:r>
      <w:r w:rsidR="0006577C" w:rsidRPr="00F47947">
        <w:rPr>
          <w:rFonts w:ascii="Euclid Circular A" w:hAnsi="Euclid Circular A"/>
          <w:sz w:val="24"/>
        </w:rPr>
        <w:t>Hilligoss en Rieh (2008)</w:t>
      </w:r>
      <w:r w:rsidR="0006577C" w:rsidRPr="00F47947">
        <w:rPr>
          <w:rFonts w:ascii="Euclid Circular A" w:hAnsi="Euclid Circular A"/>
          <w:color w:val="000000" w:themeColor="text1"/>
          <w:sz w:val="24"/>
          <w:szCs w:val="24"/>
        </w:rPr>
        <w:fldChar w:fldCharType="end"/>
      </w:r>
      <w:r w:rsidRPr="00F47947">
        <w:rPr>
          <w:rFonts w:ascii="Euclid Circular A" w:hAnsi="Euclid Circular A"/>
          <w:color w:val="000000" w:themeColor="text1"/>
          <w:sz w:val="24"/>
          <w:szCs w:val="24"/>
        </w:rPr>
        <w:t xml:space="preserve"> in multimediaproducties niet alleen de informatieve waarde verhoogt, maar ook het vertrouwen in de bron versterkt</w:t>
      </w:r>
      <w:r w:rsidR="00FF0E93" w:rsidRPr="00F47947">
        <w:rPr>
          <w:rFonts w:ascii="Euclid Circular A" w:hAnsi="Euclid Circular A"/>
          <w:color w:val="000000" w:themeColor="text1"/>
          <w:sz w:val="24"/>
          <w:szCs w:val="24"/>
        </w:rPr>
        <w:t>.</w:t>
      </w:r>
      <w:r w:rsidRPr="00F47947">
        <w:rPr>
          <w:rFonts w:ascii="Euclid Circular A" w:hAnsi="Euclid Circular A"/>
          <w:color w:val="000000" w:themeColor="text1"/>
          <w:sz w:val="24"/>
          <w:szCs w:val="24"/>
        </w:rPr>
        <w:t xml:space="preserve"> </w:t>
      </w:r>
      <w:r w:rsidR="00FF0E93" w:rsidRPr="00F47947">
        <w:rPr>
          <w:rFonts w:ascii="Euclid Circular A" w:hAnsi="Euclid Circular A"/>
          <w:color w:val="000000" w:themeColor="text1"/>
          <w:sz w:val="24"/>
          <w:szCs w:val="24"/>
        </w:rPr>
        <w:t>W</w:t>
      </w:r>
      <w:r w:rsidRPr="00F47947">
        <w:rPr>
          <w:rFonts w:ascii="Euclid Circular A" w:hAnsi="Euclid Circular A"/>
          <w:color w:val="000000" w:themeColor="text1"/>
          <w:sz w:val="24"/>
          <w:szCs w:val="24"/>
        </w:rPr>
        <w:t xml:space="preserve">at </w:t>
      </w:r>
      <w:r w:rsidR="00315845" w:rsidRPr="00F47947">
        <w:rPr>
          <w:rFonts w:ascii="Euclid Circular A" w:hAnsi="Euclid Circular A"/>
          <w:color w:val="000000" w:themeColor="text1"/>
          <w:sz w:val="24"/>
          <w:szCs w:val="24"/>
        </w:rPr>
        <w:t xml:space="preserve">volgens de literatuur </w:t>
      </w:r>
      <w:r w:rsidRPr="00F47947">
        <w:rPr>
          <w:rFonts w:ascii="Euclid Circular A" w:hAnsi="Euclid Circular A"/>
          <w:color w:val="000000" w:themeColor="text1"/>
          <w:sz w:val="24"/>
          <w:szCs w:val="24"/>
        </w:rPr>
        <w:t>leidt tot een significant hogere geloofwaardigheidsscore in vergelijking met conventionele nieuwsartikelen.</w:t>
      </w:r>
    </w:p>
    <w:p w14:paraId="762B0AF1" w14:textId="6BF30DEB" w:rsidR="00D503DF" w:rsidRPr="00F47947" w:rsidRDefault="001C29AD" w:rsidP="00077EC3">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 </w:t>
      </w:r>
      <w:r w:rsidR="00D503DF" w:rsidRPr="00F47947">
        <w:rPr>
          <w:rFonts w:ascii="Euclid Circular A Semibold" w:eastAsia="Times New Roman" w:hAnsi="Euclid Circular A Semibold" w:cs="Times New Roman"/>
          <w:color w:val="000000"/>
          <w:sz w:val="24"/>
          <w:szCs w:val="24"/>
          <w:lang w:eastAsia="en-NL"/>
        </w:rPr>
        <w:t>Hypothese 2</w:t>
      </w:r>
      <w:r w:rsidR="00DE7B71" w:rsidRPr="00F47947">
        <w:rPr>
          <w:rFonts w:ascii="Euclid Circular A Semibold" w:eastAsia="Times New Roman" w:hAnsi="Euclid Circular A Semibold" w:cs="Times New Roman"/>
          <w:color w:val="000000"/>
          <w:sz w:val="24"/>
          <w:szCs w:val="24"/>
          <w:lang w:eastAsia="en-NL"/>
        </w:rPr>
        <w:t>a</w:t>
      </w:r>
      <w:r w:rsidR="00D503DF" w:rsidRPr="00F47947">
        <w:rPr>
          <w:rFonts w:ascii="Euclid Circular A Semibold" w:eastAsia="Times New Roman" w:hAnsi="Euclid Circular A Semibold" w:cs="Times New Roman"/>
          <w:color w:val="000000"/>
          <w:sz w:val="24"/>
          <w:szCs w:val="24"/>
          <w:lang w:eastAsia="en-NL"/>
        </w:rPr>
        <w:t>:</w:t>
      </w:r>
    </w:p>
    <w:p w14:paraId="76F2BEC3" w14:textId="44A3007D" w:rsidR="00D503DF" w:rsidRPr="00F47947" w:rsidRDefault="00D503DF" w:rsidP="00077EC3">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Nieuwsconsumenten ervaren de volledige multimediaproductie als het meest geloofwaardig.</w:t>
      </w:r>
    </w:p>
    <w:p w14:paraId="06FC3FD4" w14:textId="77777777" w:rsidR="007304DB" w:rsidRPr="00F47947" w:rsidRDefault="00DE7B71" w:rsidP="00DE7B71">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2b: </w:t>
      </w:r>
    </w:p>
    <w:p w14:paraId="68796C62" w14:textId="6F72177E" w:rsidR="00FA3388" w:rsidRPr="00F47947" w:rsidRDefault="00FA3388" w:rsidP="00DE7B71">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 xml:space="preserve">Nieuwsconsumenten ervaren de versie zonder scrollanimaties </w:t>
      </w:r>
      <w:r w:rsidRPr="00F47947">
        <w:rPr>
          <w:rFonts w:ascii="Euclid Circular A Regular Ita" w:eastAsia="Times New Roman" w:hAnsi="Euclid Circular A Regular Ita" w:cs="Times New Roman"/>
          <w:color w:val="000000"/>
          <w:sz w:val="24"/>
          <w:szCs w:val="24"/>
          <w:lang w:eastAsia="en-NL"/>
        </w:rPr>
        <w:t>vergelijkbaar als</w:t>
      </w:r>
      <w:r w:rsidRPr="00F47947">
        <w:rPr>
          <w:rFonts w:ascii="Euclid Circular A Regular Ita" w:eastAsia="Times New Roman" w:hAnsi="Euclid Circular A Regular Ita" w:cs="Times New Roman"/>
          <w:color w:val="000000"/>
          <w:sz w:val="24"/>
          <w:szCs w:val="24"/>
          <w:lang w:eastAsia="en-NL"/>
        </w:rPr>
        <w:t xml:space="preserve"> de volledige multimediaproductie.</w:t>
      </w:r>
    </w:p>
    <w:p w14:paraId="472B35E4" w14:textId="77777777" w:rsidR="000066E5" w:rsidRPr="00F47947" w:rsidRDefault="00DE7B71" w:rsidP="00DE7B71">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2c: </w:t>
      </w:r>
    </w:p>
    <w:p w14:paraId="2B87C037" w14:textId="318E9D09" w:rsidR="00775DAE" w:rsidRPr="00F47947" w:rsidRDefault="00775DAE" w:rsidP="00DE7B71">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Nieuwsconsumenten ervaren de versie zonder interactieve elementen als minder geloofwaardig dan de volledige multimediaproductie, maar als geloofwaardiger dan de versie zonder video en audio.</w:t>
      </w:r>
    </w:p>
    <w:p w14:paraId="6AD277E0" w14:textId="77777777" w:rsidR="00003798" w:rsidRPr="00F47947" w:rsidRDefault="00DE7B71" w:rsidP="00DE7B71">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2d: </w:t>
      </w:r>
    </w:p>
    <w:p w14:paraId="253C6647" w14:textId="7078F16B" w:rsidR="00DE7B71" w:rsidRPr="00F47947" w:rsidRDefault="0056633F" w:rsidP="00DE7B71">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Nieuwsconsumenten ervaren de versie zonder video en audio als het minst geloofwaardig van alle</w:t>
      </w:r>
      <w:r w:rsidRPr="00F47947">
        <w:rPr>
          <w:rFonts w:ascii="Euclid Circular A Regular Ita" w:eastAsia="Times New Roman" w:hAnsi="Euclid Circular A Regular Ita" w:cs="Times New Roman"/>
          <w:color w:val="000000"/>
          <w:sz w:val="24"/>
          <w:szCs w:val="24"/>
          <w:lang w:eastAsia="en-NL"/>
        </w:rPr>
        <w:t xml:space="preserve"> multimedia</w:t>
      </w:r>
      <w:r w:rsidRPr="00F47947">
        <w:rPr>
          <w:rFonts w:ascii="Euclid Circular A Regular Ita" w:eastAsia="Times New Roman" w:hAnsi="Euclid Circular A Regular Ita" w:cs="Times New Roman"/>
          <w:color w:val="000000"/>
          <w:sz w:val="24"/>
          <w:szCs w:val="24"/>
          <w:lang w:eastAsia="en-NL"/>
        </w:rPr>
        <w:t xml:space="preserve"> versies</w:t>
      </w:r>
      <w:r w:rsidR="00BE0CB3" w:rsidRPr="00F47947">
        <w:rPr>
          <w:rFonts w:ascii="Euclid Circular A Regular Ita" w:eastAsia="Times New Roman" w:hAnsi="Euclid Circular A Regular Ita" w:cs="Times New Roman"/>
          <w:color w:val="000000"/>
          <w:sz w:val="24"/>
          <w:szCs w:val="24"/>
          <w:lang w:eastAsia="en-NL"/>
        </w:rPr>
        <w:t>.</w:t>
      </w:r>
    </w:p>
    <w:p w14:paraId="4EECBAD0" w14:textId="2ECCA3EE" w:rsidR="00CA7E24" w:rsidRPr="00F47947" w:rsidRDefault="00CA7E24" w:rsidP="0024664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lastRenderedPageBreak/>
        <w:t>Uit het theoretische kader paragraaf vier en vijf, blijkt dat een volledige multimediaproductie met geïntegreerde scrollanimaties, interactieve elementen, video en audio leidt tot een verhoogde perceptie van geloofwaardigheid. Onderzoek wijst uit dat deze combinatie een meer coherente, multisensorische en meeslepende leeservaring oplevert, waardoor de waargenomen betrouwbaarheid toeneemt (Appelman &amp; Sundar, 2016; Greussing &amp; Boomgaarden, 2018). Eveneens blijkt dat het weglaten van essentiële elementen met name video en audio leidt tot een significante daling in de geloofwaardigheid. Daarbij ondersteunt de literatuur de opvatting dat de afwezigheid van scrollanimaties weinig effect heeft, terwijl interactieve elementen wel bijdragen aan een verhoogde betrokkenheid en authenticiteit.</w:t>
      </w:r>
    </w:p>
    <w:p w14:paraId="5B7C5499" w14:textId="65BE41BC" w:rsidR="00EB0056" w:rsidRPr="00F47947" w:rsidRDefault="00EB0056" w:rsidP="00246646">
      <w:pPr>
        <w:spacing w:line="360" w:lineRule="auto"/>
        <w:ind w:firstLine="720"/>
        <w:jc w:val="both"/>
        <w:rPr>
          <w:rFonts w:ascii="Euclid Circular A" w:hAnsi="Euclid Circular A"/>
          <w:color w:val="000000" w:themeColor="text1"/>
          <w:sz w:val="24"/>
          <w:szCs w:val="24"/>
        </w:rPr>
      </w:pPr>
      <w:r w:rsidRPr="00F47947">
        <w:rPr>
          <w:rFonts w:ascii="Euclid Circular A" w:hAnsi="Euclid Circular A"/>
          <w:color w:val="000000" w:themeColor="text1"/>
          <w:sz w:val="24"/>
          <w:szCs w:val="24"/>
        </w:rPr>
        <w:t>Bovendien suggereert het theoretisch kader dat nieuwslezers die over het algemeen lagere geloofwaardigheidsscores hanteren, gevoeliger zijn voor variaties in de presentatie van multimodale elementen. Zij ervaren daardoor grotere verschillen tussen de verschillende versies van een artikel. Deze hogere gevoeligheid kan worden verklaard door een kritischer evaluatieproces en een grotere variabiliteit in de normatieve referentiekaders van deze lezers (Chen et al., 2017; Hiippala, 2017). Dit impliceert dat het effect van het weglaten van bepaalde multimedia-elementen</w:t>
      </w:r>
      <w:r w:rsidR="008D5EF0"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zoals het ontbreken van interactieve elementen of audiovisuele content </w:t>
      </w:r>
      <w:r w:rsidR="008D5EF0"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sterker naar voren komt bij nieuwslezers met een lage basisperceptie van geloofwaardigheid, </w:t>
      </w:r>
      <w:r w:rsidR="00441959" w:rsidRPr="00F47947">
        <w:rPr>
          <w:rFonts w:ascii="Euclid Circular A" w:hAnsi="Euclid Circular A"/>
          <w:color w:val="000000" w:themeColor="text1"/>
          <w:sz w:val="24"/>
          <w:szCs w:val="24"/>
        </w:rPr>
        <w:t>wat</w:t>
      </w:r>
      <w:r w:rsidRPr="00F47947">
        <w:rPr>
          <w:rFonts w:ascii="Euclid Circular A" w:hAnsi="Euclid Circular A"/>
          <w:color w:val="000000" w:themeColor="text1"/>
          <w:sz w:val="24"/>
          <w:szCs w:val="24"/>
        </w:rPr>
        <w:t xml:space="preserve"> de hypothese ondersteunt dat de effectgrootte bij deze groep groter is.</w:t>
      </w:r>
    </w:p>
    <w:p w14:paraId="5EC7BCCA" w14:textId="1D850CCE" w:rsidR="00077EC3" w:rsidRPr="00F47947" w:rsidRDefault="00077EC3" w:rsidP="00E40C1D">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erschillende convergente multimodale elementen binnen digitale multimediale long</w:t>
      </w:r>
      <w:r w:rsidR="00045099"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forms lijken verschillende effecten te hebben op de waargenomen betrouwbaarheid. Specifiek lijken video en audio een sterkere positieve invloed te hebben op betrouwbaarheid vergeleken met interactieve elementen en scrollanimaties. Dit is gebaseerd op onderzoek zoals</w:t>
      </w:r>
      <w:r w:rsidR="006362DE" w:rsidRPr="00F47947">
        <w:rPr>
          <w:rFonts w:ascii="Euclid Circular A" w:eastAsia="Times New Roman" w:hAnsi="Euclid Circular A" w:cs="Times New Roman"/>
          <w:color w:val="000000"/>
          <w:sz w:val="24"/>
          <w:szCs w:val="24"/>
          <w:lang w:eastAsia="en-NL"/>
        </w:rPr>
        <w:t xml:space="preserve"> onderzoek naar hoge en lage videokwaliteit</w:t>
      </w:r>
      <w:r w:rsidR="004D0753" w:rsidRPr="00F47947">
        <w:rPr>
          <w:rFonts w:ascii="Euclid Circular A" w:eastAsia="Times New Roman" w:hAnsi="Euclid Circular A" w:cs="Times New Roman"/>
          <w:color w:val="000000"/>
          <w:sz w:val="24"/>
          <w:szCs w:val="24"/>
          <w:lang w:eastAsia="en-NL"/>
        </w:rPr>
        <w:t xml:space="preserve"> in het nieuws.</w:t>
      </w:r>
      <w:r w:rsidR="006362DE" w:rsidRPr="00F47947">
        <w:rPr>
          <w:rFonts w:ascii="Euclid Circular A" w:eastAsia="Times New Roman" w:hAnsi="Euclid Circular A" w:cs="Times New Roman"/>
          <w:color w:val="000000"/>
          <w:sz w:val="24"/>
          <w:szCs w:val="24"/>
          <w:lang w:eastAsia="en-NL"/>
        </w:rPr>
        <w:t xml:space="preserve"> </w:t>
      </w:r>
      <w:r w:rsidR="002920B4" w:rsidRPr="00F47947">
        <w:rPr>
          <w:rFonts w:ascii="Euclid Circular A" w:eastAsia="Times New Roman" w:hAnsi="Euclid Circular A" w:cs="Times New Roman"/>
          <w:color w:val="000000"/>
          <w:sz w:val="24"/>
          <w:szCs w:val="24"/>
          <w:lang w:eastAsia="en-NL"/>
        </w:rPr>
        <w:t>W</w:t>
      </w:r>
      <w:r w:rsidR="006362DE" w:rsidRPr="00F47947">
        <w:rPr>
          <w:rFonts w:ascii="Euclid Circular A" w:eastAsia="Times New Roman" w:hAnsi="Euclid Circular A" w:cs="Times New Roman"/>
          <w:color w:val="000000"/>
          <w:sz w:val="24"/>
          <w:szCs w:val="24"/>
          <w:lang w:eastAsia="en-NL"/>
        </w:rPr>
        <w:t xml:space="preserve">aar lage kwaliteit door voornamelijk jonge lezers werd geassocieerd met lage geloofwaardigheid </w:t>
      </w:r>
      <w:r w:rsidR="006362DE" w:rsidRPr="00F47947">
        <w:rPr>
          <w:rFonts w:ascii="Euclid Circular A" w:eastAsia="Times New Roman" w:hAnsi="Euclid Circular A" w:cs="Times New Roman"/>
          <w:color w:val="000000"/>
          <w:sz w:val="24"/>
          <w:szCs w:val="24"/>
          <w:lang w:eastAsia="en-NL"/>
        </w:rPr>
        <w:fldChar w:fldCharType="begin"/>
      </w:r>
      <w:r w:rsidR="006362DE" w:rsidRPr="00F47947">
        <w:rPr>
          <w:rFonts w:ascii="Euclid Circular A" w:eastAsia="Times New Roman" w:hAnsi="Euclid Circular A" w:cs="Times New Roman"/>
          <w:color w:val="000000"/>
          <w:sz w:val="24"/>
          <w:szCs w:val="24"/>
          <w:lang w:eastAsia="en-NL"/>
        </w:rPr>
        <w:instrText xml:space="preserve"> ADDIN ZOTERO_ITEM CSL_CITATION {"citationID":"Z28PMghQ","properties":{"formattedCitation":"(Chen et al., 2017)","plainCitation":"(Chen et al., 2017)","noteIndex":0},"citationItems":[{"id":147,"uris":["http://zotero.org/users/local/JYrcCqg2/items/TPGPFEJ4"],"itemData":{"id":147,"type":"article-journal","abstract":"PDF | Exposure to low-quality news videos on a newspaper website led a younger audience to see the news organization as less credible and lacking in... | Find, read and cite all the research you need on ResearchGate","container-title":"Newspaper research journal","DOI":"10.1177/0739532917696087","issue":"1","language":"en","page":"19-31","source":"www.researchgate.net","title":"News video quality affects online sites' credibility","volume":"38","author":[{"family":"Chen","given":"Gina Masullo"},{"family":"Chen","given":"Peter S"},{"family":"Chang","given":"Chen-Wei"},{"family":"Abedin","given":"Zainul"}],"issued":{"date-parts":[["2017",3]]},"citation-key":"chenNewsVideoQuality2017"}}],"schema":"https://github.com/citation-style-language/schema/raw/master/csl-citation.json"} </w:instrText>
      </w:r>
      <w:r w:rsidR="006362DE" w:rsidRPr="00F47947">
        <w:rPr>
          <w:rFonts w:ascii="Euclid Circular A" w:eastAsia="Times New Roman" w:hAnsi="Euclid Circular A" w:cs="Times New Roman"/>
          <w:color w:val="000000"/>
          <w:sz w:val="24"/>
          <w:szCs w:val="24"/>
          <w:lang w:eastAsia="en-NL"/>
        </w:rPr>
        <w:fldChar w:fldCharType="separate"/>
      </w:r>
      <w:r w:rsidR="006362DE" w:rsidRPr="00F47947">
        <w:rPr>
          <w:rFonts w:ascii="Euclid Circular A" w:hAnsi="Euclid Circular A"/>
          <w:sz w:val="24"/>
        </w:rPr>
        <w:t>(Chen et al., 2017</w:t>
      </w:r>
      <w:r w:rsidR="00804DC0" w:rsidRPr="00F47947">
        <w:rPr>
          <w:rFonts w:ascii="Euclid Circular A" w:hAnsi="Euclid Circular A"/>
          <w:sz w:val="24"/>
        </w:rPr>
        <w:t>: p.25-27</w:t>
      </w:r>
      <w:r w:rsidR="006362DE" w:rsidRPr="00F47947">
        <w:rPr>
          <w:rFonts w:ascii="Euclid Circular A" w:hAnsi="Euclid Circular A"/>
          <w:sz w:val="24"/>
        </w:rPr>
        <w:t>)</w:t>
      </w:r>
      <w:r w:rsidR="006362DE" w:rsidRPr="00F47947">
        <w:rPr>
          <w:rFonts w:ascii="Euclid Circular A" w:eastAsia="Times New Roman" w:hAnsi="Euclid Circular A" w:cs="Times New Roman"/>
          <w:color w:val="000000"/>
          <w:sz w:val="24"/>
          <w:szCs w:val="24"/>
          <w:lang w:eastAsia="en-NL"/>
        </w:rPr>
        <w:fldChar w:fldCharType="end"/>
      </w:r>
      <w:r w:rsidR="00946F26" w:rsidRPr="00F47947">
        <w:rPr>
          <w:rFonts w:ascii="Euclid Circular A" w:eastAsia="Times New Roman" w:hAnsi="Euclid Circular A" w:cs="Times New Roman"/>
          <w:color w:val="000000"/>
          <w:sz w:val="24"/>
          <w:szCs w:val="24"/>
          <w:lang w:eastAsia="en-NL"/>
        </w:rPr>
        <w:t>.</w:t>
      </w:r>
      <w:r w:rsidR="008F779C"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 xml:space="preserve">Interactieve elementen, zoals kaarten en grafieken, kunnen </w:t>
      </w:r>
      <w:r w:rsidRPr="00F47947">
        <w:rPr>
          <w:rFonts w:ascii="Euclid Circular A" w:eastAsia="Times New Roman" w:hAnsi="Euclid Circular A" w:cs="Times New Roman"/>
          <w:color w:val="000000"/>
          <w:sz w:val="24"/>
          <w:szCs w:val="24"/>
          <w:lang w:eastAsia="en-NL"/>
        </w:rPr>
        <w:lastRenderedPageBreak/>
        <w:t>de betrouwbaarheid verhogen door lezers te helpen gegevens te verifiëren, terwijl audio mogelijk meer invloed heeft op betrokkenheid dan op geloofwaardigheid, zoals gesuggereerd in</w:t>
      </w:r>
      <w:r w:rsidR="00611C14" w:rsidRPr="00F47947">
        <w:rPr>
          <w:rFonts w:ascii="Euclid Circular A" w:eastAsia="Times New Roman" w:hAnsi="Euclid Circular A" w:cs="Times New Roman"/>
          <w:color w:val="000000"/>
          <w:sz w:val="24"/>
          <w:szCs w:val="24"/>
          <w:lang w:eastAsia="en-NL"/>
        </w:rPr>
        <w:t xml:space="preserve"> ….  De voorspelde</w:t>
      </w:r>
      <w:r w:rsidRPr="00F47947">
        <w:rPr>
          <w:rFonts w:ascii="Euclid Circular A" w:eastAsia="Times New Roman" w:hAnsi="Euclid Circular A" w:cs="Times New Roman"/>
          <w:color w:val="000000"/>
          <w:sz w:val="24"/>
          <w:szCs w:val="24"/>
          <w:lang w:eastAsia="en-NL"/>
        </w:rPr>
        <w:t xml:space="preserve"> rangorde</w:t>
      </w:r>
      <w:r w:rsidR="00611C14" w:rsidRPr="00F47947">
        <w:rPr>
          <w:rFonts w:ascii="Euclid Circular A" w:eastAsia="Times New Roman" w:hAnsi="Euclid Circular A" w:cs="Times New Roman"/>
          <w:color w:val="000000"/>
          <w:sz w:val="24"/>
          <w:szCs w:val="24"/>
          <w:lang w:eastAsia="en-NL"/>
        </w:rPr>
        <w:t xml:space="preserve"> voor deze convergente </w:t>
      </w:r>
      <w:r w:rsidR="001F18CE" w:rsidRPr="00F47947">
        <w:rPr>
          <w:rFonts w:ascii="Euclid Circular A" w:eastAsia="Times New Roman" w:hAnsi="Euclid Circular A" w:cs="Times New Roman"/>
          <w:color w:val="000000"/>
          <w:sz w:val="24"/>
          <w:szCs w:val="24"/>
          <w:lang w:eastAsia="en-NL"/>
        </w:rPr>
        <w:t xml:space="preserve">multimedia </w:t>
      </w:r>
      <w:r w:rsidR="00611C14" w:rsidRPr="00F47947">
        <w:rPr>
          <w:rFonts w:ascii="Euclid Circular A" w:eastAsia="Times New Roman" w:hAnsi="Euclid Circular A" w:cs="Times New Roman"/>
          <w:color w:val="000000"/>
          <w:sz w:val="24"/>
          <w:szCs w:val="24"/>
          <w:lang w:eastAsia="en-NL"/>
        </w:rPr>
        <w:t>elementen</w:t>
      </w:r>
      <w:r w:rsidRPr="00F47947">
        <w:rPr>
          <w:rFonts w:ascii="Euclid Circular A" w:eastAsia="Times New Roman" w:hAnsi="Euclid Circular A" w:cs="Times New Roman"/>
          <w:color w:val="000000"/>
          <w:sz w:val="24"/>
          <w:szCs w:val="24"/>
          <w:lang w:eastAsia="en-NL"/>
        </w:rPr>
        <w:t xml:space="preserve"> is:</w:t>
      </w:r>
    </w:p>
    <w:tbl>
      <w:tblPr>
        <w:tblStyle w:val="PlainTable5"/>
        <w:tblW w:w="0" w:type="auto"/>
        <w:tblLook w:val="04A0" w:firstRow="1" w:lastRow="0" w:firstColumn="1" w:lastColumn="0" w:noHBand="0" w:noVBand="1"/>
      </w:tblPr>
      <w:tblGrid>
        <w:gridCol w:w="3544"/>
        <w:gridCol w:w="5472"/>
      </w:tblGrid>
      <w:tr w:rsidR="00077EC3" w:rsidRPr="00F47947" w14:paraId="49E49C19" w14:textId="77777777" w:rsidTr="00732E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2FA26C46" w14:textId="77777777" w:rsidR="00077EC3" w:rsidRPr="00F47947" w:rsidRDefault="00077EC3" w:rsidP="00732E28">
            <w:pPr>
              <w:spacing w:line="360" w:lineRule="auto"/>
              <w:jc w:val="both"/>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Element</w:t>
            </w:r>
          </w:p>
        </w:tc>
        <w:tc>
          <w:tcPr>
            <w:tcW w:w="5472" w:type="dxa"/>
          </w:tcPr>
          <w:p w14:paraId="05207992" w14:textId="77777777" w:rsidR="00077EC3" w:rsidRPr="00F47947" w:rsidRDefault="00077EC3" w:rsidP="00732E28">
            <w:pPr>
              <w:spacing w:line="360" w:lineRule="auto"/>
              <w:jc w:val="both"/>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Verwachte Impact op Betrouwbaarheid</w:t>
            </w:r>
          </w:p>
        </w:tc>
      </w:tr>
      <w:tr w:rsidR="00077EC3" w:rsidRPr="00F47947" w14:paraId="0CCCBD78" w14:textId="77777777" w:rsidTr="0073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2453E8D"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1: Volledige Longread</w:t>
            </w:r>
          </w:p>
        </w:tc>
        <w:tc>
          <w:tcPr>
            <w:tcW w:w="5472" w:type="dxa"/>
          </w:tcPr>
          <w:p w14:paraId="157D8E67" w14:textId="77777777" w:rsidR="00077EC3" w:rsidRPr="00F47947" w:rsidRDefault="00077EC3" w:rsidP="00732E28">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og</w:t>
            </w:r>
          </w:p>
        </w:tc>
      </w:tr>
      <w:tr w:rsidR="00077EC3" w:rsidRPr="00F47947" w14:paraId="708DDC70" w14:textId="77777777" w:rsidTr="00732E28">
        <w:tc>
          <w:tcPr>
            <w:cnfStyle w:val="001000000000" w:firstRow="0" w:lastRow="0" w:firstColumn="1" w:lastColumn="0" w:oddVBand="0" w:evenVBand="0" w:oddHBand="0" w:evenHBand="0" w:firstRowFirstColumn="0" w:firstRowLastColumn="0" w:lastRowFirstColumn="0" w:lastRowLastColumn="0"/>
            <w:tcW w:w="3544" w:type="dxa"/>
          </w:tcPr>
          <w:p w14:paraId="258D52FA"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2: Interactieve elementen</w:t>
            </w:r>
          </w:p>
        </w:tc>
        <w:tc>
          <w:tcPr>
            <w:tcW w:w="5472" w:type="dxa"/>
          </w:tcPr>
          <w:p w14:paraId="39B50501" w14:textId="77777777" w:rsidR="00077EC3" w:rsidRPr="00F47947" w:rsidRDefault="00077EC3" w:rsidP="00732E28">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og</w:t>
            </w:r>
          </w:p>
        </w:tc>
      </w:tr>
      <w:tr w:rsidR="00077EC3" w:rsidRPr="00F47947" w14:paraId="20F5F008" w14:textId="77777777" w:rsidTr="00732E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0D4EB62B"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3: Audio en video</w:t>
            </w:r>
          </w:p>
        </w:tc>
        <w:tc>
          <w:tcPr>
            <w:tcW w:w="5472" w:type="dxa"/>
          </w:tcPr>
          <w:p w14:paraId="1FAF3E4E" w14:textId="77777777" w:rsidR="00077EC3" w:rsidRPr="00F47947" w:rsidRDefault="00077EC3" w:rsidP="00732E28">
            <w:pPr>
              <w:spacing w:line="360" w:lineRule="auto"/>
              <w:jc w:val="both"/>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Gemiddeld</w:t>
            </w:r>
          </w:p>
        </w:tc>
      </w:tr>
      <w:tr w:rsidR="00077EC3" w:rsidRPr="00F47947" w14:paraId="21D34D7F" w14:textId="77777777" w:rsidTr="00732E28">
        <w:tc>
          <w:tcPr>
            <w:cnfStyle w:val="001000000000" w:firstRow="0" w:lastRow="0" w:firstColumn="1" w:lastColumn="0" w:oddVBand="0" w:evenVBand="0" w:oddHBand="0" w:evenHBand="0" w:firstRowFirstColumn="0" w:firstRowLastColumn="0" w:lastRowFirstColumn="0" w:lastRowLastColumn="0"/>
            <w:tcW w:w="3544" w:type="dxa"/>
          </w:tcPr>
          <w:p w14:paraId="16063781" w14:textId="77777777" w:rsidR="00077EC3" w:rsidRPr="00F47947" w:rsidRDefault="00077EC3" w:rsidP="00732E28">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4: Scrollanimaties</w:t>
            </w:r>
          </w:p>
        </w:tc>
        <w:tc>
          <w:tcPr>
            <w:tcW w:w="5472" w:type="dxa"/>
          </w:tcPr>
          <w:p w14:paraId="078C061D" w14:textId="77777777" w:rsidR="00077EC3" w:rsidRPr="00F47947" w:rsidRDefault="00077EC3" w:rsidP="00732E28">
            <w:pPr>
              <w:spacing w:line="360" w:lineRule="auto"/>
              <w:jc w:val="both"/>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Laag</w:t>
            </w:r>
          </w:p>
        </w:tc>
      </w:tr>
    </w:tbl>
    <w:p w14:paraId="4250B523" w14:textId="77777777" w:rsidR="00077EC3" w:rsidRPr="00F47947" w:rsidRDefault="00077EC3" w:rsidP="00077EC3">
      <w:pPr>
        <w:spacing w:line="360" w:lineRule="auto"/>
        <w:jc w:val="both"/>
        <w:rPr>
          <w:rFonts w:ascii="Euclid Circular A" w:eastAsia="Times New Roman" w:hAnsi="Euclid Circular A" w:cs="Times New Roman"/>
          <w:color w:val="000000"/>
          <w:sz w:val="24"/>
          <w:szCs w:val="24"/>
          <w:lang w:eastAsia="en-NL"/>
        </w:rPr>
      </w:pPr>
    </w:p>
    <w:p w14:paraId="529A2A61" w14:textId="6096641D" w:rsidR="00077EC3" w:rsidRPr="00F47947" w:rsidRDefault="00431F22" w:rsidP="00077EC3">
      <w:pPr>
        <w:spacing w:line="360" w:lineRule="auto"/>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b/>
      </w:r>
      <w:r w:rsidR="004B775D" w:rsidRPr="00F47947">
        <w:rPr>
          <w:rFonts w:ascii="Euclid Circular A" w:eastAsia="Times New Roman" w:hAnsi="Euclid Circular A" w:cs="Times New Roman"/>
          <w:color w:val="000000"/>
          <w:sz w:val="24"/>
          <w:szCs w:val="24"/>
          <w:lang w:eastAsia="en-NL"/>
        </w:rPr>
        <w:t xml:space="preserve">Hieruit valt een analyse te maken welke elementen het meest bijdragen aan de perceptie van geloofwaardigheid. Hiermee kan een advies worden opgesteld sinds elk element de productie verlengt en kostenplaatje vergroot. Redacties wisselen regelmatig tussen deze elementen welke het beste bij het stuk past. Vandaar de toegevoegde waarde van een duidelijke impact schaal van </w:t>
      </w:r>
      <w:r w:rsidR="006D054A" w:rsidRPr="00F47947">
        <w:rPr>
          <w:rFonts w:ascii="Euclid Circular A" w:eastAsia="Times New Roman" w:hAnsi="Euclid Circular A" w:cs="Times New Roman"/>
          <w:color w:val="000000"/>
          <w:sz w:val="24"/>
          <w:szCs w:val="24"/>
          <w:lang w:eastAsia="en-NL"/>
        </w:rPr>
        <w:t>geïmplementeerde</w:t>
      </w:r>
      <w:r w:rsidR="004B775D" w:rsidRPr="00F47947">
        <w:rPr>
          <w:rFonts w:ascii="Euclid Circular A" w:eastAsia="Times New Roman" w:hAnsi="Euclid Circular A" w:cs="Times New Roman"/>
          <w:color w:val="000000"/>
          <w:sz w:val="24"/>
          <w:szCs w:val="24"/>
          <w:lang w:eastAsia="en-NL"/>
        </w:rPr>
        <w:t xml:space="preserve"> elementen.</w:t>
      </w:r>
    </w:p>
    <w:p w14:paraId="361BB415" w14:textId="03A9C659" w:rsidR="00B53265" w:rsidRPr="00F47947" w:rsidRDefault="00B53265" w:rsidP="00077EC3">
      <w:pPr>
        <w:spacing w:line="360" w:lineRule="auto"/>
        <w:jc w:val="both"/>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Hypothese 3: </w:t>
      </w:r>
    </w:p>
    <w:p w14:paraId="0A54F784" w14:textId="77777777" w:rsidR="004155D4" w:rsidRPr="00F47947" w:rsidRDefault="00B53265" w:rsidP="00077EC3">
      <w:pPr>
        <w:spacing w:line="360" w:lineRule="auto"/>
        <w:jc w:val="both"/>
        <w:rPr>
          <w:rFonts w:ascii="Euclid Circular A Regular Ita" w:eastAsia="Times New Roman" w:hAnsi="Euclid Circular A Regular Ita" w:cs="Times New Roman"/>
          <w:color w:val="000000"/>
          <w:sz w:val="24"/>
          <w:szCs w:val="24"/>
          <w:lang w:eastAsia="en-NL"/>
        </w:rPr>
      </w:pPr>
      <w:r w:rsidRPr="00F47947">
        <w:rPr>
          <w:rFonts w:ascii="Euclid Circular A Regular Ita" w:eastAsia="Times New Roman" w:hAnsi="Euclid Circular A Regular Ita" w:cs="Times New Roman"/>
          <w:color w:val="000000"/>
          <w:sz w:val="24"/>
          <w:szCs w:val="24"/>
          <w:lang w:eastAsia="en-NL"/>
        </w:rPr>
        <w:t xml:space="preserve">Nieuwsconsumenten die over het algemeen lage geloofwaardigheidsscores toekennen, ervaren een groter verschil in geloofwaardigheidsscores tussen </w:t>
      </w:r>
      <w:r w:rsidR="00BD2E16" w:rsidRPr="00F47947">
        <w:rPr>
          <w:rFonts w:ascii="Euclid Circular A Regular Ita" w:eastAsia="Times New Roman" w:hAnsi="Euclid Circular A Regular Ita" w:cs="Times New Roman"/>
          <w:color w:val="000000"/>
          <w:sz w:val="24"/>
          <w:szCs w:val="24"/>
          <w:lang w:eastAsia="en-NL"/>
        </w:rPr>
        <w:t xml:space="preserve">de </w:t>
      </w:r>
      <w:r w:rsidRPr="00F47947">
        <w:rPr>
          <w:rFonts w:ascii="Euclid Circular A Regular Ita" w:eastAsia="Times New Roman" w:hAnsi="Euclid Circular A Regular Ita" w:cs="Times New Roman"/>
          <w:color w:val="000000"/>
          <w:sz w:val="24"/>
          <w:szCs w:val="24"/>
          <w:lang w:eastAsia="en-NL"/>
        </w:rPr>
        <w:t xml:space="preserve">twee </w:t>
      </w:r>
      <w:r w:rsidR="00D451D0" w:rsidRPr="00F47947">
        <w:rPr>
          <w:rFonts w:ascii="Euclid Circular A Regular Ita" w:eastAsia="Times New Roman" w:hAnsi="Euclid Circular A Regular Ita" w:cs="Times New Roman"/>
          <w:color w:val="000000"/>
          <w:sz w:val="24"/>
          <w:szCs w:val="24"/>
          <w:lang w:eastAsia="en-NL"/>
        </w:rPr>
        <w:t>digitale nieuwsproducties</w:t>
      </w:r>
      <w:r w:rsidRPr="00F47947">
        <w:rPr>
          <w:rFonts w:ascii="Euclid Circular A Regular Ita" w:eastAsia="Times New Roman" w:hAnsi="Euclid Circular A Regular Ita" w:cs="Times New Roman"/>
          <w:color w:val="000000"/>
          <w:sz w:val="24"/>
          <w:szCs w:val="24"/>
          <w:lang w:eastAsia="en-NL"/>
        </w:rPr>
        <w:t xml:space="preserve"> dan nieuwsconsumenten die over het algemeen hoge geloofwaardigheidsscores toekennen.</w:t>
      </w:r>
    </w:p>
    <w:p w14:paraId="4C608C75" w14:textId="48FF99E6" w:rsidR="00D27AB3" w:rsidRPr="00F47947" w:rsidRDefault="00D27AB3" w:rsidP="00D27AB3">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Het theoretische kader geeft aan dat de perceptie van geloofwaardigheid niet </w:t>
      </w:r>
      <w:r w:rsidR="00A16349" w:rsidRPr="00F47947">
        <w:rPr>
          <w:rFonts w:ascii="Euclid Circular A" w:eastAsia="Times New Roman" w:hAnsi="Euclid Circular A" w:cs="Times New Roman"/>
          <w:color w:val="000000"/>
          <w:sz w:val="24"/>
          <w:szCs w:val="24"/>
          <w:lang w:eastAsia="en-NL"/>
        </w:rPr>
        <w:t>alleen</w:t>
      </w:r>
      <w:r w:rsidRPr="00F47947">
        <w:rPr>
          <w:rFonts w:ascii="Euclid Circular A" w:eastAsia="Times New Roman" w:hAnsi="Euclid Circular A" w:cs="Times New Roman"/>
          <w:color w:val="000000"/>
          <w:sz w:val="24"/>
          <w:szCs w:val="24"/>
          <w:lang w:eastAsia="en-NL"/>
        </w:rPr>
        <w:t xml:space="preserve"> afhankelijk is van de multimodale presentatie, maar ook van de subjectieve evaluatiecriteria van de nieuwsconsument. Lezers met een strikter beoordelingskader oftewel </w:t>
      </w:r>
      <w:r w:rsidR="00710229" w:rsidRPr="00F47947">
        <w:rPr>
          <w:rFonts w:ascii="Euclid Circular A" w:eastAsia="Times New Roman" w:hAnsi="Euclid Circular A" w:cs="Times New Roman"/>
          <w:color w:val="000000"/>
          <w:sz w:val="24"/>
          <w:szCs w:val="24"/>
          <w:lang w:eastAsia="en-NL"/>
        </w:rPr>
        <w:t>lezers</w:t>
      </w:r>
      <w:r w:rsidRPr="00F47947">
        <w:rPr>
          <w:rFonts w:ascii="Euclid Circular A" w:eastAsia="Times New Roman" w:hAnsi="Euclid Circular A" w:cs="Times New Roman"/>
          <w:color w:val="000000"/>
          <w:sz w:val="24"/>
          <w:szCs w:val="24"/>
          <w:lang w:eastAsia="en-NL"/>
        </w:rPr>
        <w:t xml:space="preserve"> die over het algemeen lagere geloofwaardigheidsscores hanteren</w:t>
      </w:r>
      <w:r w:rsidR="00AA453D" w:rsidRPr="00F47947">
        <w:rPr>
          <w:rFonts w:ascii="Euclid Circular A" w:eastAsia="Times New Roman" w:hAnsi="Euclid Circular A" w:cs="Times New Roman"/>
          <w:color w:val="000000"/>
          <w:sz w:val="24"/>
          <w:szCs w:val="24"/>
          <w:lang w:eastAsia="en-NL"/>
        </w:rPr>
        <w:t>, z</w:t>
      </w:r>
      <w:r w:rsidRPr="00F47947">
        <w:rPr>
          <w:rFonts w:ascii="Euclid Circular A" w:eastAsia="Times New Roman" w:hAnsi="Euclid Circular A" w:cs="Times New Roman"/>
          <w:color w:val="000000"/>
          <w:sz w:val="24"/>
          <w:szCs w:val="24"/>
          <w:lang w:eastAsia="en-NL"/>
        </w:rPr>
        <w:t xml:space="preserve">ijn gevoeliger voor variaties in de presentatie van digitale nieuwsproducties. Chen et al. (2017) en Hiippala (2017) laten zien dat deze groep nieuwsconsumenten kritischer is en grotere verschillen waarneemt wanneer essentiële multimedia-elementen ontbreken of juist </w:t>
      </w:r>
      <w:r w:rsidRPr="00F47947">
        <w:rPr>
          <w:rFonts w:ascii="Euclid Circular A" w:eastAsia="Times New Roman" w:hAnsi="Euclid Circular A" w:cs="Times New Roman"/>
          <w:color w:val="000000"/>
          <w:sz w:val="24"/>
          <w:szCs w:val="24"/>
          <w:lang w:eastAsia="en-NL"/>
        </w:rPr>
        <w:lastRenderedPageBreak/>
        <w:t xml:space="preserve">aanwezig zijn. Dit impliceert dat het effect van de afwezigheid of de integratie van </w:t>
      </w:r>
      <w:r w:rsidR="00395EA3" w:rsidRPr="00F47947">
        <w:rPr>
          <w:rFonts w:ascii="Euclid Circular A" w:eastAsia="Times New Roman" w:hAnsi="Euclid Circular A" w:cs="Times New Roman"/>
          <w:color w:val="000000"/>
          <w:sz w:val="24"/>
          <w:szCs w:val="24"/>
          <w:lang w:eastAsia="en-NL"/>
        </w:rPr>
        <w:t>multimedia</w:t>
      </w:r>
      <w:r w:rsidRPr="00F47947">
        <w:rPr>
          <w:rFonts w:ascii="Euclid Circular A" w:eastAsia="Times New Roman" w:hAnsi="Euclid Circular A" w:cs="Times New Roman"/>
          <w:color w:val="000000"/>
          <w:sz w:val="24"/>
          <w:szCs w:val="24"/>
          <w:lang w:eastAsia="en-NL"/>
        </w:rPr>
        <w:t xml:space="preserve"> elementen, sterker naar voren komt bij deze lezers.</w:t>
      </w:r>
    </w:p>
    <w:p w14:paraId="0E011198" w14:textId="5A4411E1" w:rsidR="00D27AB3" w:rsidRPr="00F47947" w:rsidRDefault="00D27AB3" w:rsidP="00D27AB3">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Bijgevolg zal </w:t>
      </w:r>
      <w:r w:rsidR="00616A36" w:rsidRPr="00F47947">
        <w:rPr>
          <w:rFonts w:ascii="Euclid Circular A" w:eastAsia="Times New Roman" w:hAnsi="Euclid Circular A" w:cs="Times New Roman"/>
          <w:color w:val="000000"/>
          <w:sz w:val="24"/>
          <w:szCs w:val="24"/>
          <w:lang w:eastAsia="en-NL"/>
        </w:rPr>
        <w:t>het verschil</w:t>
      </w:r>
      <w:r w:rsidRPr="00F47947">
        <w:rPr>
          <w:rFonts w:ascii="Euclid Circular A" w:eastAsia="Times New Roman" w:hAnsi="Euclid Circular A" w:cs="Times New Roman"/>
          <w:color w:val="000000"/>
          <w:sz w:val="24"/>
          <w:szCs w:val="24"/>
          <w:lang w:eastAsia="en-NL"/>
        </w:rPr>
        <w:t xml:space="preserve"> tussen de geloofwaardigheidsscores van twee digitale nieuwsproducties</w:t>
      </w:r>
      <w:r w:rsidR="00FC40DC"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bijvoorbeeld een volledige multimediaversie versus een versie met weglatingen</w:t>
      </w:r>
      <w:r w:rsidR="00BA17EB"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groter zijn voor consumenten met lage basispercepties van geloofwaardigheid. De literatuur ondersteunt hiermee de verwachting dat deze consumenten gevoeliger zijn voor de impact van multimodale presentatieverschillen, wat leidt tot een significant grotere effectgrootte in vergelijking met nieuwsconsumenten die over het algemeen hogere geloofwaardigheidsscores hanteren.</w:t>
      </w:r>
    </w:p>
    <w:p w14:paraId="3609923E" w14:textId="77777777" w:rsidR="00077EC3" w:rsidRPr="00F47947" w:rsidRDefault="00077EC3" w:rsidP="00077EC3">
      <w:pPr>
        <w:spacing w:line="360" w:lineRule="auto"/>
        <w:jc w:val="both"/>
        <w:rPr>
          <w:rFonts w:ascii="Euclid Circular A" w:eastAsia="Times New Roman" w:hAnsi="Euclid Circular A" w:cs="Times New Roman"/>
          <w:color w:val="000000"/>
          <w:sz w:val="24"/>
          <w:szCs w:val="24"/>
          <w:lang w:eastAsia="en-NL"/>
        </w:rPr>
      </w:pPr>
    </w:p>
    <w:p w14:paraId="19AA9963" w14:textId="77777777" w:rsidR="00CF581E" w:rsidRPr="00F47947" w:rsidRDefault="00CF581E" w:rsidP="00CF581E">
      <w:pPr>
        <w:spacing w:line="360" w:lineRule="auto"/>
        <w:jc w:val="both"/>
        <w:rPr>
          <w:rFonts w:ascii="Euclid Circular A" w:eastAsia="Times New Roman" w:hAnsi="Euclid Circular A" w:cs="Times New Roman"/>
          <w:color w:val="000000"/>
          <w:sz w:val="24"/>
          <w:szCs w:val="24"/>
          <w:lang w:eastAsia="en-NL"/>
        </w:rPr>
      </w:pPr>
    </w:p>
    <w:p w14:paraId="435F8FC3" w14:textId="77777777" w:rsidR="00CF581E" w:rsidRPr="00F47947" w:rsidRDefault="00CF581E">
      <w:pPr>
        <w:rPr>
          <w:rFonts w:ascii="Euclid Circular A Semibold" w:eastAsiaTheme="majorEastAsia" w:hAnsi="Euclid Circular A Semibold" w:cstheme="majorBidi"/>
          <w:color w:val="000000" w:themeColor="text1"/>
          <w:sz w:val="32"/>
          <w:szCs w:val="32"/>
        </w:rPr>
      </w:pPr>
      <w:r w:rsidRPr="00F47947">
        <w:rPr>
          <w:rFonts w:ascii="Euclid Circular A Semibold" w:hAnsi="Euclid Circular A Semibold"/>
          <w:color w:val="000000" w:themeColor="text1"/>
          <w:sz w:val="32"/>
          <w:szCs w:val="32"/>
        </w:rPr>
        <w:br w:type="page"/>
      </w:r>
    </w:p>
    <w:p w14:paraId="60A14BC8" w14:textId="086FC830" w:rsidR="00796323"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5" w:name="_Toc193112244"/>
      <w:r w:rsidRPr="00F47947">
        <w:rPr>
          <w:rFonts w:ascii="Euclid Circular A Semibold" w:hAnsi="Euclid Circular A Semibold"/>
          <w:color w:val="000000" w:themeColor="text1"/>
          <w:sz w:val="32"/>
          <w:szCs w:val="32"/>
        </w:rPr>
        <w:lastRenderedPageBreak/>
        <w:t>Methode</w:t>
      </w:r>
      <w:bookmarkEnd w:id="15"/>
    </w:p>
    <w:p w14:paraId="3A6614C2" w14:textId="77777777" w:rsidR="00255350" w:rsidRDefault="00255350" w:rsidP="00255350"/>
    <w:p w14:paraId="6772F129" w14:textId="77777777" w:rsidR="00697DAA" w:rsidRPr="00F47947" w:rsidRDefault="00697DAA" w:rsidP="00255350"/>
    <w:p w14:paraId="04A083ED" w14:textId="290266E0" w:rsidR="00657540" w:rsidRPr="00F47947"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16" w:name="_Toc193112245"/>
      <w:r w:rsidRPr="00F47947">
        <w:rPr>
          <w:rFonts w:ascii="Euclid Circular A Semibold" w:eastAsia="Times New Roman" w:hAnsi="Euclid Circular A Semibold" w:cs="Times New Roman"/>
          <w:b/>
          <w:bCs/>
          <w:color w:val="000000"/>
          <w:sz w:val="24"/>
          <w:szCs w:val="24"/>
          <w:lang w:eastAsia="en-NL"/>
        </w:rPr>
        <w:t>Globale opzet van het onderzoek</w:t>
      </w:r>
      <w:bookmarkEnd w:id="16"/>
    </w:p>
    <w:p w14:paraId="5DC401FD" w14:textId="77777777" w:rsidR="001055F8" w:rsidRPr="00F47947"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AB361B2" w14:textId="6772D2B3" w:rsidR="00767CB6" w:rsidRPr="00767CB6" w:rsidRDefault="00767CB6" w:rsidP="00915694">
      <w:pPr>
        <w:spacing w:line="360" w:lineRule="auto"/>
        <w:ind w:firstLine="720"/>
        <w:jc w:val="both"/>
        <w:rPr>
          <w:rFonts w:ascii="Euclid Circular A" w:eastAsia="Times New Roman" w:hAnsi="Euclid Circular A" w:cs="Times New Roman"/>
          <w:color w:val="000000"/>
          <w:sz w:val="24"/>
          <w:szCs w:val="24"/>
          <w:lang w:eastAsia="en-NL"/>
        </w:rPr>
      </w:pPr>
      <w:r w:rsidRPr="00767CB6">
        <w:rPr>
          <w:rFonts w:ascii="Euclid Circular A" w:eastAsia="Times New Roman" w:hAnsi="Euclid Circular A" w:cs="Times New Roman"/>
          <w:color w:val="000000"/>
          <w:sz w:val="24"/>
          <w:szCs w:val="24"/>
          <w:lang w:eastAsia="en-NL"/>
        </w:rPr>
        <w:t xml:space="preserve">Dit onderzoek richt zich op de invloed van multimediale digitale longreads op de waargenomen geloofwaardigheid in journalistiek, met een specifieke focus op de rol van verschillende media-elementen. Om deze doelstelling te bereiken, is een experimenteel ontwerp ontwikkeld dat gebruikmaakt van een </w:t>
      </w:r>
      <w:r w:rsidR="00C74532">
        <w:rPr>
          <w:rFonts w:ascii="Euclid Circular A" w:eastAsia="Times New Roman" w:hAnsi="Euclid Circular A" w:cs="Times New Roman"/>
          <w:color w:val="000000"/>
          <w:sz w:val="24"/>
          <w:szCs w:val="24"/>
          <w:lang w:eastAsia="en-NL"/>
        </w:rPr>
        <w:t>paired t-test</w:t>
      </w:r>
      <w:r w:rsidRPr="00767CB6">
        <w:rPr>
          <w:rFonts w:ascii="Euclid Circular A" w:eastAsia="Times New Roman" w:hAnsi="Euclid Circular A" w:cs="Times New Roman"/>
          <w:color w:val="000000"/>
          <w:sz w:val="24"/>
          <w:szCs w:val="24"/>
          <w:lang w:eastAsia="en-NL"/>
        </w:rPr>
        <w:t xml:space="preserve">. Deze benadering combineert een binnen-subjectenontwerp voor de vergelijking van twee artikeltypen </w:t>
      </w:r>
      <w:r w:rsidR="000A6046">
        <w:rPr>
          <w:rFonts w:ascii="Euclid Circular A" w:eastAsia="Times New Roman" w:hAnsi="Euclid Circular A" w:cs="Times New Roman"/>
          <w:color w:val="000000"/>
          <w:sz w:val="24"/>
          <w:szCs w:val="24"/>
          <w:lang w:eastAsia="en-NL"/>
        </w:rPr>
        <w:t>a</w:t>
      </w:r>
      <w:r w:rsidRPr="00767CB6">
        <w:rPr>
          <w:rFonts w:ascii="Euclid Circular A" w:eastAsia="Times New Roman" w:hAnsi="Euclid Circular A" w:cs="Times New Roman"/>
          <w:color w:val="000000"/>
          <w:sz w:val="24"/>
          <w:szCs w:val="24"/>
          <w:lang w:eastAsia="en-NL"/>
        </w:rPr>
        <w:t xml:space="preserve">rtikel A en </w:t>
      </w:r>
      <w:r w:rsidR="000A6046">
        <w:rPr>
          <w:rFonts w:ascii="Euclid Circular A" w:eastAsia="Times New Roman" w:hAnsi="Euclid Circular A" w:cs="Times New Roman"/>
          <w:color w:val="000000"/>
          <w:sz w:val="24"/>
          <w:szCs w:val="24"/>
          <w:lang w:eastAsia="en-NL"/>
        </w:rPr>
        <w:t>a</w:t>
      </w:r>
      <w:r w:rsidRPr="00767CB6">
        <w:rPr>
          <w:rFonts w:ascii="Euclid Circular A" w:eastAsia="Times New Roman" w:hAnsi="Euclid Circular A" w:cs="Times New Roman"/>
          <w:color w:val="000000"/>
          <w:sz w:val="24"/>
          <w:szCs w:val="24"/>
          <w:lang w:eastAsia="en-NL"/>
        </w:rPr>
        <w:t>rtikel B</w:t>
      </w:r>
      <w:r w:rsidR="000A6046">
        <w:rPr>
          <w:rFonts w:ascii="Euclid Circular A" w:eastAsia="Times New Roman" w:hAnsi="Euclid Circular A" w:cs="Times New Roman"/>
          <w:color w:val="000000"/>
          <w:sz w:val="24"/>
          <w:szCs w:val="24"/>
          <w:lang w:eastAsia="en-NL"/>
        </w:rPr>
        <w:t>. M</w:t>
      </w:r>
      <w:r w:rsidRPr="00767CB6">
        <w:rPr>
          <w:rFonts w:ascii="Euclid Circular A" w:eastAsia="Times New Roman" w:hAnsi="Euclid Circular A" w:cs="Times New Roman"/>
          <w:color w:val="000000"/>
          <w:sz w:val="24"/>
          <w:szCs w:val="24"/>
          <w:lang w:eastAsia="en-NL"/>
        </w:rPr>
        <w:t>et een tussen-subjectenontwerp voor de variatie in multimodale elementen</w:t>
      </w:r>
      <w:r w:rsidR="004876F7">
        <w:rPr>
          <w:rFonts w:ascii="Euclid Circular A" w:eastAsia="Times New Roman" w:hAnsi="Euclid Circular A" w:cs="Times New Roman"/>
          <w:color w:val="000000"/>
          <w:sz w:val="24"/>
          <w:szCs w:val="24"/>
          <w:lang w:eastAsia="en-NL"/>
        </w:rPr>
        <w:t>, waarbij de groep een van de vier vormen van artikel B krijgt. Artikel B functioneert in dit onderzoek voornamelijk als een controle, om te zorgen dat factoren zoals nieuwsvertrouwen niet worden meegenomen</w:t>
      </w:r>
      <w:r w:rsidR="00083364">
        <w:rPr>
          <w:rFonts w:ascii="Euclid Circular A" w:eastAsia="Times New Roman" w:hAnsi="Euclid Circular A" w:cs="Times New Roman"/>
          <w:color w:val="000000"/>
          <w:sz w:val="24"/>
          <w:szCs w:val="24"/>
          <w:lang w:eastAsia="en-NL"/>
        </w:rPr>
        <w:t>, met het beantwoorden van de centrale onderzoeksvraag.</w:t>
      </w:r>
    </w:p>
    <w:p w14:paraId="2A031262" w14:textId="3696C758" w:rsidR="00767CB6" w:rsidRPr="00767CB6" w:rsidRDefault="000A6442" w:rsidP="00F60E35">
      <w:pPr>
        <w:spacing w:line="360" w:lineRule="auto"/>
        <w:ind w:firstLine="720"/>
        <w:jc w:val="both"/>
        <w:rPr>
          <w:rFonts w:ascii="Euclid Circular A" w:eastAsia="Times New Roman" w:hAnsi="Euclid Circular A" w:cs="Times New Roman"/>
          <w:color w:val="000000"/>
          <w:sz w:val="24"/>
          <w:szCs w:val="24"/>
          <w:lang w:eastAsia="en-NL"/>
        </w:rPr>
      </w:pPr>
      <w:r>
        <w:rPr>
          <w:rFonts w:ascii="Euclid Circular A" w:eastAsia="Times New Roman" w:hAnsi="Euclid Circular A" w:cs="Times New Roman"/>
          <w:color w:val="000000"/>
          <w:sz w:val="24"/>
          <w:szCs w:val="24"/>
          <w:lang w:eastAsia="en-NL"/>
        </w:rPr>
        <w:t>Dit</w:t>
      </w:r>
      <w:r w:rsidR="00767CB6" w:rsidRPr="00767CB6">
        <w:rPr>
          <w:rFonts w:ascii="Euclid Circular A" w:eastAsia="Times New Roman" w:hAnsi="Euclid Circular A" w:cs="Times New Roman"/>
          <w:color w:val="000000"/>
          <w:sz w:val="24"/>
          <w:szCs w:val="24"/>
          <w:lang w:eastAsia="en-NL"/>
        </w:rPr>
        <w:t xml:space="preserve"> experimente</w:t>
      </w:r>
      <w:r>
        <w:rPr>
          <w:rFonts w:ascii="Euclid Circular A" w:eastAsia="Times New Roman" w:hAnsi="Euclid Circular A" w:cs="Times New Roman"/>
          <w:color w:val="000000"/>
          <w:sz w:val="24"/>
          <w:szCs w:val="24"/>
          <w:lang w:eastAsia="en-NL"/>
        </w:rPr>
        <w:t xml:space="preserve">le onderzoek </w:t>
      </w:r>
      <w:r w:rsidR="00767CB6" w:rsidRPr="00767CB6">
        <w:rPr>
          <w:rFonts w:ascii="Euclid Circular A" w:eastAsia="Times New Roman" w:hAnsi="Euclid Circular A" w:cs="Times New Roman"/>
          <w:color w:val="000000"/>
          <w:sz w:val="24"/>
          <w:szCs w:val="24"/>
          <w:lang w:eastAsia="en-NL"/>
        </w:rPr>
        <w:t>is ontworpen om de effecten van multimediale elementen op de waargenomen geloofwaardigheid te onderzoeken. Het binnen-subjectenontwerp vergelijkt de reacties van dezelfde deelnemers op twee verschillende artikeltypen, wat variabiliteit door individuele verschillen minimaliseert. Het tussen-subjectenontwerp vergelijkt daarentegen de effecten van specifieke media-elementen tussen verschillende groepen deelnemers.</w:t>
      </w:r>
    </w:p>
    <w:p w14:paraId="4D400A68" w14:textId="5459BAD5" w:rsidR="00767CB6" w:rsidRPr="00767CB6" w:rsidRDefault="00767CB6" w:rsidP="00954269">
      <w:pPr>
        <w:spacing w:line="360" w:lineRule="auto"/>
        <w:jc w:val="both"/>
        <w:rPr>
          <w:rFonts w:ascii="Euclid Circular A" w:eastAsia="Times New Roman" w:hAnsi="Euclid Circular A" w:cs="Times New Roman"/>
          <w:color w:val="000000"/>
          <w:sz w:val="24"/>
          <w:szCs w:val="24"/>
          <w:lang w:eastAsia="en-NL"/>
        </w:rPr>
      </w:pPr>
      <w:r w:rsidRPr="00767CB6">
        <w:rPr>
          <w:rFonts w:ascii="Euclid Circular A" w:eastAsia="Times New Roman" w:hAnsi="Euclid Circular A" w:cs="Times New Roman"/>
          <w:color w:val="000000"/>
          <w:sz w:val="24"/>
          <w:szCs w:val="24"/>
          <w:lang w:eastAsia="en-NL"/>
        </w:rPr>
        <w:t>Deze benadering biedt een aantal voordelen:</w:t>
      </w:r>
    </w:p>
    <w:p w14:paraId="1326A0B8" w14:textId="74875B65" w:rsidR="00767CB6" w:rsidRPr="00A80DE8" w:rsidRDefault="00767CB6" w:rsidP="00A80DE8">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A80DE8">
        <w:rPr>
          <w:rFonts w:ascii="Euclid Circular A" w:eastAsia="Times New Roman" w:hAnsi="Euclid Circular A" w:cs="Times New Roman"/>
          <w:color w:val="000000"/>
          <w:sz w:val="24"/>
          <w:szCs w:val="24"/>
          <w:lang w:eastAsia="en-NL"/>
        </w:rPr>
        <w:t>Controle over Variabiliteit: Het binnen-subjectenontwerp zorgt ervoor dat individuele verschillen tussen deelnemers de uitkomsten niet beïnvloeden, wat leidt tot een hogere interne validiteit</w:t>
      </w:r>
      <w:r w:rsidR="00885AD7">
        <w:rPr>
          <w:rFonts w:ascii="Euclid Circular A" w:eastAsia="Times New Roman" w:hAnsi="Euclid Circular A" w:cs="Times New Roman"/>
          <w:color w:val="000000"/>
          <w:sz w:val="24"/>
          <w:szCs w:val="24"/>
          <w:lang w:eastAsia="en-NL"/>
        </w:rPr>
        <w:t xml:space="preserve"> </w:t>
      </w:r>
      <w:r w:rsidR="00885AD7" w:rsidRPr="00A80DE8">
        <w:rPr>
          <w:rFonts w:ascii="Euclid Circular A" w:eastAsia="Times New Roman" w:hAnsi="Euclid Circular A" w:cs="Times New Roman"/>
          <w:color w:val="000000"/>
          <w:sz w:val="24"/>
          <w:szCs w:val="24"/>
          <w:lang w:eastAsia="en-NL"/>
        </w:rPr>
        <w:t>(Koetsenruijter, 2011, p. 76).</w:t>
      </w:r>
    </w:p>
    <w:p w14:paraId="4BF070BC" w14:textId="77777777" w:rsidR="00767CB6" w:rsidRPr="00767CB6" w:rsidRDefault="00767CB6" w:rsidP="00954269">
      <w:pPr>
        <w:spacing w:line="360" w:lineRule="auto"/>
        <w:jc w:val="both"/>
        <w:rPr>
          <w:rFonts w:ascii="Euclid Circular A" w:eastAsia="Times New Roman" w:hAnsi="Euclid Circular A" w:cs="Times New Roman"/>
          <w:color w:val="000000"/>
          <w:sz w:val="24"/>
          <w:szCs w:val="24"/>
          <w:lang w:eastAsia="en-NL"/>
        </w:rPr>
      </w:pPr>
    </w:p>
    <w:p w14:paraId="53182958" w14:textId="13C3AD82" w:rsidR="00A80DE8" w:rsidRDefault="00767CB6" w:rsidP="00D472A5">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997108">
        <w:rPr>
          <w:rFonts w:ascii="Euclid Circular A" w:eastAsia="Times New Roman" w:hAnsi="Euclid Circular A" w:cs="Times New Roman"/>
          <w:color w:val="000000"/>
          <w:sz w:val="24"/>
          <w:szCs w:val="24"/>
          <w:lang w:eastAsia="en-NL"/>
        </w:rPr>
        <w:lastRenderedPageBreak/>
        <w:t>Vergelijking van Media-Elementen: Het tussen-subjectenontwerp maakt het mogelijk om de effecten van specifieke media-elementen tussen verschillende groepen te vergelijken, wat inzicht biedt in hoe deze elementen de waargenomen geloofwaardigheid beïnvloeden</w:t>
      </w:r>
      <w:r w:rsidR="004661B0" w:rsidRPr="00997108">
        <w:rPr>
          <w:rFonts w:ascii="Euclid Circular A" w:eastAsia="Times New Roman" w:hAnsi="Euclid Circular A" w:cs="Times New Roman"/>
          <w:color w:val="000000"/>
          <w:sz w:val="24"/>
          <w:szCs w:val="24"/>
          <w:lang w:eastAsia="en-NL"/>
        </w:rPr>
        <w:t xml:space="preserve"> </w:t>
      </w:r>
      <w:r w:rsidR="004661B0" w:rsidRPr="00997108">
        <w:rPr>
          <w:rFonts w:ascii="Euclid Circular A" w:eastAsia="Times New Roman" w:hAnsi="Euclid Circular A" w:cs="Times New Roman"/>
          <w:color w:val="000000"/>
          <w:sz w:val="24"/>
          <w:szCs w:val="24"/>
          <w:lang w:eastAsia="en-NL"/>
        </w:rPr>
        <w:t>(Koetsenruijter, 2011, p. 76).</w:t>
      </w:r>
    </w:p>
    <w:p w14:paraId="7A610D52" w14:textId="77777777" w:rsidR="00693F5D" w:rsidRPr="00693F5D" w:rsidRDefault="00693F5D" w:rsidP="00693F5D">
      <w:pPr>
        <w:pStyle w:val="ListParagraph"/>
        <w:rPr>
          <w:rFonts w:ascii="Euclid Circular A" w:eastAsia="Times New Roman" w:hAnsi="Euclid Circular A" w:cs="Times New Roman"/>
          <w:color w:val="000000"/>
          <w:sz w:val="24"/>
          <w:szCs w:val="24"/>
          <w:lang w:eastAsia="en-NL"/>
        </w:rPr>
      </w:pPr>
    </w:p>
    <w:p w14:paraId="19DE25E9" w14:textId="77777777" w:rsidR="00693F5D" w:rsidRPr="00997108" w:rsidRDefault="00693F5D" w:rsidP="00693F5D">
      <w:pPr>
        <w:pStyle w:val="ListParagraph"/>
        <w:spacing w:line="360" w:lineRule="auto"/>
        <w:jc w:val="both"/>
        <w:rPr>
          <w:rFonts w:ascii="Euclid Circular A" w:eastAsia="Times New Roman" w:hAnsi="Euclid Circular A" w:cs="Times New Roman"/>
          <w:color w:val="000000"/>
          <w:sz w:val="24"/>
          <w:szCs w:val="24"/>
          <w:lang w:eastAsia="en-NL"/>
        </w:rPr>
      </w:pPr>
    </w:p>
    <w:p w14:paraId="19D4D764" w14:textId="0F884861" w:rsidR="00767CB6" w:rsidRPr="00A80DE8" w:rsidRDefault="00767CB6" w:rsidP="00A80DE8">
      <w:pPr>
        <w:pStyle w:val="ListParagraph"/>
        <w:numPr>
          <w:ilvl w:val="0"/>
          <w:numId w:val="32"/>
        </w:numPr>
        <w:spacing w:line="360" w:lineRule="auto"/>
        <w:jc w:val="both"/>
        <w:rPr>
          <w:rFonts w:ascii="Euclid Circular A" w:eastAsia="Times New Roman" w:hAnsi="Euclid Circular A" w:cs="Times New Roman"/>
          <w:color w:val="000000"/>
          <w:sz w:val="24"/>
          <w:szCs w:val="24"/>
          <w:lang w:eastAsia="en-NL"/>
        </w:rPr>
      </w:pPr>
      <w:r w:rsidRPr="00A80DE8">
        <w:rPr>
          <w:rFonts w:ascii="Euclid Circular A" w:eastAsia="Times New Roman" w:hAnsi="Euclid Circular A" w:cs="Times New Roman"/>
          <w:color w:val="000000"/>
          <w:sz w:val="24"/>
          <w:szCs w:val="24"/>
          <w:lang w:eastAsia="en-NL"/>
        </w:rPr>
        <w:t>Kwantitatieve Data: Het experimenteel ontwerp levert kwantitatieve data op, wat een hoge mate van betrouwbaarheid en controlemogelijkheid biedt. Hoewel de externe validiteit mogelijk lager is dan bij een etnografische studie, biedt dit ontwerp een gestructureerde en reproduceerbare manier om de onderzoeksvraag te beantwoorden (Koetsenruijter, 2011, p. 76).</w:t>
      </w:r>
    </w:p>
    <w:p w14:paraId="32828492" w14:textId="77777777" w:rsidR="00156F4B" w:rsidRPr="00F47947"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5D56ACD9" w14:textId="77777777" w:rsidR="0002406D" w:rsidRPr="00F47947" w:rsidRDefault="0002406D"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6E39A6EF" w14:textId="2CB4797C" w:rsidR="001E5144" w:rsidRPr="00F47947" w:rsidRDefault="001E5144"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17" w:name="_Toc193112246"/>
      <w:r w:rsidRPr="00F47947">
        <w:rPr>
          <w:rFonts w:ascii="Euclid Circular A Semibold" w:eastAsia="Times New Roman" w:hAnsi="Euclid Circular A Semibold" w:cs="Times New Roman"/>
          <w:b/>
          <w:bCs/>
          <w:color w:val="000000"/>
          <w:sz w:val="24"/>
          <w:szCs w:val="24"/>
          <w:lang w:eastAsia="en-NL"/>
        </w:rPr>
        <w:t>Stimulusmateriaal: Beschrijving en Rechtvaardiging</w:t>
      </w:r>
      <w:bookmarkEnd w:id="17"/>
    </w:p>
    <w:p w14:paraId="48677AB9" w14:textId="77777777" w:rsidR="00193843" w:rsidRPr="00F47947" w:rsidRDefault="00193843" w:rsidP="00B74670">
      <w:pPr>
        <w:rPr>
          <w:rFonts w:ascii="Euclid Circular A Semibold" w:eastAsia="Times New Roman" w:hAnsi="Euclid Circular A Semibold" w:cs="Times New Roman"/>
          <w:color w:val="000000"/>
          <w:sz w:val="24"/>
          <w:szCs w:val="24"/>
          <w:lang w:eastAsia="en-NL"/>
        </w:rPr>
      </w:pPr>
    </w:p>
    <w:p w14:paraId="10D57BC1" w14:textId="4360ABCA" w:rsidR="00AF0C3F" w:rsidRDefault="00154B62" w:rsidP="005A5CB5">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 stimulusmaterialen bestaan uit twee journalistieke artikelen: Artikel A, een multimodale digitale longread, en Artikel B, een standaard 'plat' artikel dat dient als controle. Artikel A is</w:t>
      </w:r>
      <w:r w:rsidR="00BC6EE6" w:rsidRPr="00F47947">
        <w:rPr>
          <w:rFonts w:ascii="Euclid Circular A" w:eastAsia="Times New Roman" w:hAnsi="Euclid Circular A" w:cs="Times New Roman"/>
          <w:color w:val="000000"/>
          <w:sz w:val="24"/>
          <w:szCs w:val="24"/>
          <w:lang w:eastAsia="en-NL"/>
        </w:rPr>
        <w:t xml:space="preserve"> als digitale long-form</w:t>
      </w:r>
      <w:r w:rsidRPr="00F47947">
        <w:rPr>
          <w:rFonts w:ascii="Euclid Circular A" w:eastAsia="Times New Roman" w:hAnsi="Euclid Circular A" w:cs="Times New Roman"/>
          <w:color w:val="000000"/>
          <w:sz w:val="24"/>
          <w:szCs w:val="24"/>
          <w:lang w:eastAsia="en-NL"/>
        </w:rPr>
        <w:t xml:space="preserve"> ontworpen op basis van Deuze’s (2001) concept van mediaconvergentie, waarbij tekst wordt gecombineerd met multimediale elementen zoals</w:t>
      </w:r>
      <w:r w:rsidR="00D637BE"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afbeeldingen, video, audio, interactieve kaarten en grafieken, en animaties</w:t>
      </w:r>
      <w:r w:rsidR="00997431" w:rsidRPr="00F47947">
        <w:rPr>
          <w:rFonts w:ascii="Euclid Circular A" w:eastAsia="Times New Roman" w:hAnsi="Euclid Circular A" w:cs="Times New Roman"/>
          <w:color w:val="000000"/>
          <w:sz w:val="24"/>
          <w:szCs w:val="24"/>
          <w:lang w:eastAsia="en-NL"/>
        </w:rPr>
        <w:t xml:space="preserve"> (p.4)</w:t>
      </w:r>
      <w:r w:rsidRPr="00F47947">
        <w:rPr>
          <w:rFonts w:ascii="Euclid Circular A" w:eastAsia="Times New Roman" w:hAnsi="Euclid Circular A" w:cs="Times New Roman"/>
          <w:color w:val="000000"/>
          <w:sz w:val="24"/>
          <w:szCs w:val="24"/>
          <w:lang w:eastAsia="en-NL"/>
        </w:rPr>
        <w:t>. Om de specifieke bijdrage</w:t>
      </w:r>
      <w:r w:rsidR="00B560A7" w:rsidRPr="00F47947">
        <w:rPr>
          <w:rFonts w:ascii="Euclid Circular A" w:eastAsia="Times New Roman" w:hAnsi="Euclid Circular A" w:cs="Times New Roman"/>
          <w:color w:val="000000"/>
          <w:sz w:val="24"/>
          <w:szCs w:val="24"/>
          <w:lang w:eastAsia="en-NL"/>
        </w:rPr>
        <w:t xml:space="preserve"> zoals aangegeven in subvraag 3 </w:t>
      </w:r>
      <w:r w:rsidRPr="00F47947">
        <w:rPr>
          <w:rFonts w:ascii="Euclid Circular A" w:eastAsia="Times New Roman" w:hAnsi="Euclid Circular A" w:cs="Times New Roman"/>
          <w:color w:val="000000"/>
          <w:sz w:val="24"/>
          <w:szCs w:val="24"/>
          <w:lang w:eastAsia="en-NL"/>
        </w:rPr>
        <w:t>van deze elementen aan geloofwaardigheid te onderzoeken, zijn vier versies van Artikel A ontwikkeld</w:t>
      </w:r>
      <w:r w:rsidR="00760A76" w:rsidRPr="00F47947">
        <w:rPr>
          <w:rFonts w:ascii="Euclid Circular A" w:eastAsia="Times New Roman" w:hAnsi="Euclid Circular A" w:cs="Times New Roman"/>
          <w:color w:val="000000"/>
          <w:sz w:val="24"/>
          <w:szCs w:val="24"/>
          <w:lang w:eastAsia="en-NL"/>
        </w:rPr>
        <w:t xml:space="preserve">. Die </w:t>
      </w:r>
      <w:r w:rsidRPr="00F47947">
        <w:rPr>
          <w:rFonts w:ascii="Euclid Circular A" w:eastAsia="Times New Roman" w:hAnsi="Euclid Circular A" w:cs="Times New Roman"/>
          <w:color w:val="000000"/>
          <w:sz w:val="24"/>
          <w:szCs w:val="24"/>
          <w:lang w:eastAsia="en-NL"/>
        </w:rPr>
        <w:t>willekeurig</w:t>
      </w:r>
      <w:r w:rsidR="00760A76" w:rsidRPr="00F47947">
        <w:rPr>
          <w:rFonts w:ascii="Euclid Circular A" w:eastAsia="Times New Roman" w:hAnsi="Euclid Circular A" w:cs="Times New Roman"/>
          <w:color w:val="000000"/>
          <w:sz w:val="24"/>
          <w:szCs w:val="24"/>
          <w:lang w:eastAsia="en-NL"/>
        </w:rPr>
        <w:t xml:space="preserve"> door het platform worden</w:t>
      </w:r>
      <w:r w:rsidRPr="00F47947">
        <w:rPr>
          <w:rFonts w:ascii="Euclid Circular A" w:eastAsia="Times New Roman" w:hAnsi="Euclid Circular A" w:cs="Times New Roman"/>
          <w:color w:val="000000"/>
          <w:sz w:val="24"/>
          <w:szCs w:val="24"/>
          <w:lang w:eastAsia="en-NL"/>
        </w:rPr>
        <w:t xml:space="preserve"> toegewezen aan deelnemers:</w:t>
      </w:r>
    </w:p>
    <w:p w14:paraId="6A531C90"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51EECCA3"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53F9105F" w14:textId="77777777" w:rsidR="006C4E5E" w:rsidRDefault="006C4E5E" w:rsidP="00AF0C3F">
      <w:pPr>
        <w:spacing w:line="360" w:lineRule="auto"/>
        <w:jc w:val="both"/>
        <w:rPr>
          <w:rFonts w:ascii="Euclid Circular A" w:eastAsia="Times New Roman" w:hAnsi="Euclid Circular A" w:cs="Times New Roman"/>
          <w:color w:val="000000"/>
          <w:sz w:val="24"/>
          <w:szCs w:val="24"/>
          <w:lang w:eastAsia="en-NL"/>
        </w:rPr>
      </w:pPr>
    </w:p>
    <w:p w14:paraId="394DB3F6" w14:textId="77777777" w:rsidR="006C4E5E" w:rsidRPr="00F47947" w:rsidRDefault="006C4E5E" w:rsidP="00AF0C3F">
      <w:pPr>
        <w:spacing w:line="360" w:lineRule="auto"/>
        <w:jc w:val="both"/>
        <w:rPr>
          <w:rFonts w:ascii="Euclid Circular A" w:eastAsia="Times New Roman" w:hAnsi="Euclid Circular A" w:cs="Times New Roman"/>
          <w:color w:val="000000"/>
          <w:sz w:val="24"/>
          <w:szCs w:val="24"/>
          <w:lang w:eastAsia="en-NL"/>
        </w:rPr>
      </w:pPr>
    </w:p>
    <w:tbl>
      <w:tblPr>
        <w:tblStyle w:val="PlainTable5"/>
        <w:tblW w:w="0" w:type="auto"/>
        <w:tblLook w:val="04A0" w:firstRow="1" w:lastRow="0" w:firstColumn="1" w:lastColumn="0" w:noHBand="0" w:noVBand="1"/>
      </w:tblPr>
      <w:tblGrid>
        <w:gridCol w:w="1134"/>
        <w:gridCol w:w="7882"/>
      </w:tblGrid>
      <w:tr w:rsidR="00AF0C3F" w:rsidRPr="00F47947"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F47947" w:rsidRDefault="00AF0C3F" w:rsidP="00813E78">
            <w:pPr>
              <w:rPr>
                <w:rFonts w:ascii="Euclid Circular A Semibold" w:eastAsia="Times New Roman" w:hAnsi="Euclid Circular A Semibold" w:cs="Times New Roman"/>
                <w:b/>
                <w:bCs/>
                <w:i w:val="0"/>
                <w:iCs w:val="0"/>
                <w:color w:val="000000"/>
                <w:sz w:val="24"/>
                <w:szCs w:val="24"/>
                <w:lang w:eastAsia="en-NL"/>
              </w:rPr>
            </w:pPr>
            <w:r w:rsidRPr="00F47947">
              <w:rPr>
                <w:rFonts w:ascii="Euclid Circular A Semibold" w:eastAsia="Times New Roman" w:hAnsi="Euclid Circular A Semibold" w:cs="Times New Roman"/>
                <w:b/>
                <w:bCs/>
                <w:i w:val="0"/>
                <w:iCs w:val="0"/>
                <w:color w:val="000000"/>
                <w:sz w:val="24"/>
                <w:szCs w:val="24"/>
                <w:lang w:eastAsia="en-NL"/>
              </w:rPr>
              <w:lastRenderedPageBreak/>
              <w:t>Versie</w:t>
            </w:r>
          </w:p>
        </w:tc>
        <w:tc>
          <w:tcPr>
            <w:tcW w:w="7882" w:type="dxa"/>
          </w:tcPr>
          <w:p w14:paraId="429BA23F" w14:textId="77777777" w:rsidR="00AF0C3F" w:rsidRPr="00F47947"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F47947">
              <w:rPr>
                <w:rFonts w:ascii="Euclid Circular A Semibold" w:eastAsia="Times New Roman" w:hAnsi="Euclid Circular A Semibold" w:cs="Times New Roman"/>
                <w:b/>
                <w:bCs/>
                <w:i w:val="0"/>
                <w:iCs w:val="0"/>
                <w:color w:val="000000"/>
                <w:sz w:val="24"/>
                <w:szCs w:val="24"/>
                <w:lang w:eastAsia="en-NL"/>
              </w:rPr>
              <w:t>Beschrijving</w:t>
            </w:r>
          </w:p>
        </w:tc>
      </w:tr>
      <w:tr w:rsidR="00AF0C3F" w:rsidRPr="00F47947"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1</w:t>
            </w:r>
          </w:p>
        </w:tc>
        <w:tc>
          <w:tcPr>
            <w:tcW w:w="7882" w:type="dxa"/>
          </w:tcPr>
          <w:p w14:paraId="12D53E33"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F47947" w14:paraId="140D4D8D" w14:textId="77777777" w:rsidTr="00813E78">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747792B5"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2</w:t>
            </w:r>
          </w:p>
        </w:tc>
        <w:tc>
          <w:tcPr>
            <w:tcW w:w="7882" w:type="dxa"/>
          </w:tcPr>
          <w:p w14:paraId="2A442A08" w14:textId="77777777" w:rsidR="00AF0C3F" w:rsidRPr="00F47947"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AF0C3F" w:rsidRPr="00F47947" w14:paraId="0F32FBBB" w14:textId="77777777" w:rsidTr="00813E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D64C920"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3</w:t>
            </w:r>
          </w:p>
        </w:tc>
        <w:tc>
          <w:tcPr>
            <w:tcW w:w="7882" w:type="dxa"/>
          </w:tcPr>
          <w:p w14:paraId="7E84C596"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Zonder video en audio, maar met tekst, afbeeldingen, interactieve elementen, animaties.</w:t>
            </w:r>
          </w:p>
          <w:p w14:paraId="469CFA16" w14:textId="77777777" w:rsidR="00AF0C3F" w:rsidRPr="00F47947"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AF0C3F" w:rsidRPr="00F47947"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77777777" w:rsidR="00AF0C3F" w:rsidRPr="00F47947" w:rsidRDefault="00AF0C3F" w:rsidP="00813E78">
            <w:pPr>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A4</w:t>
            </w:r>
          </w:p>
        </w:tc>
        <w:tc>
          <w:tcPr>
            <w:tcW w:w="7882" w:type="dxa"/>
          </w:tcPr>
          <w:p w14:paraId="5D09E66D" w14:textId="77777777" w:rsidR="00AF0C3F" w:rsidRPr="00F47947"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Zonder (scroll)animaties: ‘curtain effect’, maar met tekst, afbeeldingen, video, audio, interactieve elementen.</w:t>
            </w:r>
          </w:p>
        </w:tc>
      </w:tr>
    </w:tbl>
    <w:p w14:paraId="407315C8" w14:textId="77777777" w:rsidR="00AF0C3F" w:rsidRPr="00F47947"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F47947" w:rsidRDefault="00AF0C3F" w:rsidP="00545BF7">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0F0A5415" w14:textId="2B711995" w:rsidR="00AF0C3F" w:rsidRPr="00F47947" w:rsidRDefault="00AF0C3F" w:rsidP="00FA32BF">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w:t>
      </w:r>
      <w:r w:rsidR="00305DCF"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tot 100 via een ‘range slider’</w:t>
      </w:r>
      <w:r w:rsidRPr="00F47947">
        <w:rPr>
          <w:rStyle w:val="FootnoteReference"/>
          <w:rFonts w:ascii="Euclid Circular A" w:eastAsia="Times New Roman" w:hAnsi="Euclid Circular A" w:cs="Times New Roman"/>
          <w:color w:val="000000"/>
          <w:sz w:val="24"/>
          <w:szCs w:val="24"/>
          <w:lang w:eastAsia="en-NL"/>
        </w:rPr>
        <w:footnoteReference w:id="7"/>
      </w:r>
      <w:r w:rsidRPr="00F47947">
        <w:rPr>
          <w:rFonts w:ascii="Euclid Circular A" w:eastAsia="Times New Roman" w:hAnsi="Euclid Circular A" w:cs="Times New Roman"/>
          <w:color w:val="000000"/>
          <w:sz w:val="24"/>
          <w:szCs w:val="24"/>
          <w:lang w:eastAsia="en-NL"/>
        </w:rPr>
        <w:t xml:space="preserve">. Deze schaal meet de subjectieve perceptie van geloofwaardigheid, waarbij hogere scores een grotere mate van vertrouwen in de inhoud aangeven. Daarnaast wordt de tijd die deelnemers op elke pagina doorbrengen automatisch geregistreerd, van </w:t>
      </w:r>
      <w:r w:rsidRPr="00F47947">
        <w:rPr>
          <w:rFonts w:ascii="Euclid Circular A" w:eastAsia="Times New Roman" w:hAnsi="Euclid Circular A" w:cs="Times New Roman"/>
          <w:color w:val="000000"/>
          <w:sz w:val="24"/>
          <w:szCs w:val="24"/>
          <w:lang w:eastAsia="en-NL"/>
        </w:rPr>
        <w:lastRenderedPageBreak/>
        <w:t>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2F3FEADA" w:rsidR="000F4D56" w:rsidRPr="00F47947" w:rsidRDefault="00AF0C3F" w:rsidP="00082801">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w:t>
      </w:r>
      <w:r w:rsidR="00B2491A"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Om interpersoonlijke verschillen in geloofwaardigheidsperceptie te controleren, zoals besproken in paragraaf 2.1 en 2.2 van deze scriptie, waar externe factoren zoals mediavertrouwen een rol spelen. Wordt de analyse gericht op het verschil in scores tussen Artikel A en B per deelnemer, in plaats van absolute scores.</w:t>
      </w:r>
    </w:p>
    <w:p w14:paraId="7ADBB8CF" w14:textId="57C1CC64" w:rsidR="000F4D56" w:rsidRPr="00F47947" w:rsidRDefault="000F4D56">
      <w:pPr>
        <w:rPr>
          <w:rFonts w:ascii="Euclid Circular A" w:eastAsia="Times New Roman" w:hAnsi="Euclid Circular A" w:cs="Times New Roman"/>
          <w:color w:val="000000"/>
          <w:sz w:val="24"/>
          <w:szCs w:val="24"/>
          <w:lang w:eastAsia="en-NL"/>
        </w:rPr>
      </w:pPr>
    </w:p>
    <w:p w14:paraId="78263AF3" w14:textId="2BBBF197" w:rsidR="0026189D" w:rsidRPr="00F47947"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F47947">
        <w:rPr>
          <w:rFonts w:ascii="Euclid Circular A Semibold" w:eastAsia="Times New Roman" w:hAnsi="Euclid Circular A Semibold" w:cs="Times New Roman"/>
          <w:color w:val="000000"/>
          <w:sz w:val="24"/>
          <w:szCs w:val="24"/>
          <w:lang w:eastAsia="en-NL"/>
        </w:rPr>
        <w:t xml:space="preserve"> </w:t>
      </w:r>
      <w:bookmarkStart w:id="18" w:name="_Toc193112247"/>
      <w:r w:rsidR="00796323" w:rsidRPr="00F47947">
        <w:rPr>
          <w:rFonts w:ascii="Euclid Circular A Semibold" w:eastAsia="Times New Roman" w:hAnsi="Euclid Circular A Semibold" w:cs="Times New Roman"/>
          <w:color w:val="000000"/>
          <w:sz w:val="24"/>
          <w:szCs w:val="24"/>
          <w:lang w:eastAsia="en-NL"/>
        </w:rPr>
        <w:t>Operationalisatie</w:t>
      </w:r>
      <w:r w:rsidR="00D07AB9" w:rsidRPr="00F47947">
        <w:rPr>
          <w:rFonts w:ascii="Euclid Circular A Semibold" w:eastAsia="Times New Roman" w:hAnsi="Euclid Circular A Semibold" w:cs="Times New Roman"/>
          <w:color w:val="000000"/>
          <w:sz w:val="24"/>
          <w:szCs w:val="24"/>
          <w:lang w:eastAsia="en-NL"/>
        </w:rPr>
        <w:t xml:space="preserve"> van Geloofwaardigheid</w:t>
      </w:r>
      <w:bookmarkEnd w:id="18"/>
    </w:p>
    <w:p w14:paraId="010F60B3" w14:textId="77777777" w:rsidR="00D07AB9" w:rsidRPr="00F47947" w:rsidRDefault="00D07AB9" w:rsidP="0083482E">
      <w:pPr>
        <w:spacing w:line="360" w:lineRule="auto"/>
        <w:jc w:val="both"/>
        <w:rPr>
          <w:rFonts w:ascii="Euclid Circular A Semibold" w:eastAsia="Times New Roman" w:hAnsi="Euclid Circular A Semibold" w:cs="Times New Roman"/>
          <w:color w:val="000000"/>
          <w:sz w:val="24"/>
          <w:szCs w:val="24"/>
          <w:lang w:eastAsia="en-NL"/>
        </w:rPr>
      </w:pPr>
    </w:p>
    <w:p w14:paraId="0E12C6F6" w14:textId="06DD98F1" w:rsidR="0073340A" w:rsidRPr="00F47947" w:rsidRDefault="00D07AB9" w:rsidP="00285D9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In dit onderzoek wordt geloofwaardigheid gemeten met een </w:t>
      </w:r>
      <w:r w:rsidR="006353C3"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range slider</w:t>
      </w:r>
      <w:r w:rsidR="006353C3" w:rsidRPr="00F47947">
        <w:rPr>
          <w:rFonts w:ascii="Euclid Circular A" w:eastAsia="Times New Roman" w:hAnsi="Euclid Circular A" w:cs="Times New Roman"/>
          <w:color w:val="000000"/>
          <w:sz w:val="24"/>
          <w:szCs w:val="24"/>
          <w:lang w:eastAsia="en-NL"/>
        </w:rPr>
        <w:t>’</w:t>
      </w:r>
      <w:r w:rsidR="002270CC" w:rsidRPr="00F47947">
        <w:rPr>
          <w:rFonts w:ascii="Euclid Circular A" w:eastAsia="Times New Roman" w:hAnsi="Euclid Circular A" w:cs="Times New Roman"/>
          <w:color w:val="000000"/>
          <w:sz w:val="24"/>
          <w:szCs w:val="24"/>
          <w:lang w:eastAsia="en-NL"/>
        </w:rPr>
        <w:t xml:space="preserve"> waar lezers een score geven</w:t>
      </w:r>
      <w:r w:rsidRPr="00F47947">
        <w:rPr>
          <w:rFonts w:ascii="Euclid Circular A" w:eastAsia="Times New Roman" w:hAnsi="Euclid Circular A" w:cs="Times New Roman"/>
          <w:color w:val="000000"/>
          <w:sz w:val="24"/>
          <w:szCs w:val="24"/>
          <w:lang w:eastAsia="en-NL"/>
        </w:rPr>
        <w:t xml:space="preserve"> van </w:t>
      </w:r>
      <w:r w:rsidR="008624F8"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tot 10</w:t>
      </w:r>
      <w:r w:rsidR="008624F8"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 </w:t>
      </w:r>
      <w:r w:rsidR="00DA1E17" w:rsidRPr="00F47947">
        <w:rPr>
          <w:rFonts w:ascii="Euclid Circular A" w:eastAsia="Times New Roman" w:hAnsi="Euclid Circular A" w:cs="Times New Roman"/>
          <w:color w:val="000000"/>
          <w:sz w:val="24"/>
          <w:szCs w:val="24"/>
          <w:lang w:eastAsia="en-NL"/>
        </w:rPr>
        <w:t>hiermee kunnen</w:t>
      </w:r>
      <w:r w:rsidRPr="00F47947">
        <w:rPr>
          <w:rFonts w:ascii="Euclid Circular A" w:eastAsia="Times New Roman" w:hAnsi="Euclid Circular A" w:cs="Times New Roman"/>
          <w:color w:val="000000"/>
          <w:sz w:val="24"/>
          <w:szCs w:val="24"/>
          <w:lang w:eastAsia="en-NL"/>
        </w:rPr>
        <w:t xml:space="preserve"> respondenten subtiele verschillen in hun perceptie kunnen aangeven.</w:t>
      </w:r>
      <w:r w:rsidR="0073340A" w:rsidRPr="00F47947">
        <w:rPr>
          <w:rFonts w:ascii="Euclid Circular A" w:eastAsia="Times New Roman" w:hAnsi="Euclid Circular A" w:cs="Times New Roman"/>
          <w:color w:val="000000"/>
          <w:sz w:val="24"/>
          <w:szCs w:val="24"/>
          <w:lang w:eastAsia="en-NL"/>
        </w:rPr>
        <w:t xml:space="preserve"> De breedte van </w:t>
      </w:r>
      <w:r w:rsidR="007B13F7" w:rsidRPr="00F47947">
        <w:rPr>
          <w:rFonts w:ascii="Euclid Circular A" w:eastAsia="Times New Roman" w:hAnsi="Euclid Circular A" w:cs="Times New Roman"/>
          <w:color w:val="000000"/>
          <w:sz w:val="24"/>
          <w:szCs w:val="24"/>
          <w:lang w:eastAsia="en-NL"/>
        </w:rPr>
        <w:t>0</w:t>
      </w:r>
      <w:r w:rsidR="0073340A" w:rsidRPr="00F47947">
        <w:rPr>
          <w:rFonts w:ascii="Euclid Circular A" w:eastAsia="Times New Roman" w:hAnsi="Euclid Circular A" w:cs="Times New Roman"/>
          <w:color w:val="000000"/>
          <w:sz w:val="24"/>
          <w:szCs w:val="24"/>
          <w:lang w:eastAsia="en-NL"/>
        </w:rPr>
        <w:t xml:space="preserve"> tot 10</w:t>
      </w:r>
      <w:r w:rsidR="00866FC7" w:rsidRPr="00F47947">
        <w:rPr>
          <w:rFonts w:ascii="Euclid Circular A" w:eastAsia="Times New Roman" w:hAnsi="Euclid Circular A" w:cs="Times New Roman"/>
          <w:color w:val="000000"/>
          <w:sz w:val="24"/>
          <w:szCs w:val="24"/>
          <w:lang w:eastAsia="en-NL"/>
        </w:rPr>
        <w:t>0</w:t>
      </w:r>
      <w:r w:rsidR="0073340A" w:rsidRPr="00F47947">
        <w:rPr>
          <w:rFonts w:ascii="Euclid Circular A" w:eastAsia="Times New Roman" w:hAnsi="Euclid Circular A" w:cs="Times New Roman"/>
          <w:color w:val="000000"/>
          <w:sz w:val="24"/>
          <w:szCs w:val="24"/>
          <w:lang w:eastAsia="en-NL"/>
        </w:rPr>
        <w:t xml:space="preserve"> is gekozen op basis van onderzoek </w:t>
      </w:r>
      <w:r w:rsidR="0058286D" w:rsidRPr="00F47947">
        <w:rPr>
          <w:rFonts w:ascii="Euclid Circular A" w:eastAsia="Times New Roman" w:hAnsi="Euclid Circular A" w:cs="Times New Roman"/>
          <w:color w:val="000000"/>
          <w:sz w:val="24"/>
          <w:szCs w:val="24"/>
          <w:lang w:eastAsia="en-NL"/>
        </w:rPr>
        <w:t>naar het effect van ‘Likert scales’ op de deelnemer door Finstad (2010)</w:t>
      </w:r>
      <w:r w:rsidR="00ED48CE" w:rsidRPr="00F47947">
        <w:rPr>
          <w:rFonts w:ascii="Euclid Circular A" w:eastAsia="Times New Roman" w:hAnsi="Euclid Circular A" w:cs="Times New Roman"/>
          <w:color w:val="000000"/>
          <w:sz w:val="24"/>
          <w:szCs w:val="24"/>
          <w:lang w:eastAsia="en-NL"/>
        </w:rPr>
        <w:t xml:space="preserve">. Waar </w:t>
      </w:r>
      <w:r w:rsidR="00BE0C95" w:rsidRPr="00F47947">
        <w:rPr>
          <w:rFonts w:ascii="Euclid Circular A" w:eastAsia="Times New Roman" w:hAnsi="Euclid Circular A" w:cs="Times New Roman"/>
          <w:color w:val="000000"/>
          <w:sz w:val="24"/>
          <w:szCs w:val="24"/>
          <w:lang w:eastAsia="en-NL"/>
        </w:rPr>
        <w:t xml:space="preserve">onderzocht werd </w:t>
      </w:r>
      <w:r w:rsidR="00544057" w:rsidRPr="00F47947">
        <w:rPr>
          <w:rFonts w:ascii="Euclid Circular A" w:eastAsia="Times New Roman" w:hAnsi="Euclid Circular A" w:cs="Times New Roman"/>
          <w:color w:val="000000"/>
          <w:sz w:val="24"/>
          <w:szCs w:val="24"/>
          <w:lang w:eastAsia="en-NL"/>
        </w:rPr>
        <w:t>doormiddel van experimenten, hoe bruikbaar verschillende schalen zijn. Hierin concludeerde ze dat k</w:t>
      </w:r>
      <w:r w:rsidR="00ED48CE" w:rsidRPr="00F47947">
        <w:rPr>
          <w:rFonts w:ascii="Euclid Circular A" w:eastAsia="Times New Roman" w:hAnsi="Euclid Circular A" w:cs="Times New Roman"/>
          <w:color w:val="000000"/>
          <w:sz w:val="24"/>
          <w:szCs w:val="24"/>
          <w:lang w:eastAsia="en-NL"/>
        </w:rPr>
        <w:t>leinere ranges zoals 1 tot 5 de nuance niet opvangen die nodig is voor een t-test onderzoek. Pr</w:t>
      </w:r>
      <w:r w:rsidR="000477D1" w:rsidRPr="00F47947">
        <w:rPr>
          <w:rFonts w:ascii="Euclid Circular A" w:eastAsia="Times New Roman" w:hAnsi="Euclid Circular A" w:cs="Times New Roman"/>
          <w:color w:val="000000"/>
          <w:sz w:val="24"/>
          <w:szCs w:val="24"/>
          <w:lang w:eastAsia="en-NL"/>
        </w:rPr>
        <w:t>e</w:t>
      </w:r>
      <w:r w:rsidR="00ED48CE" w:rsidRPr="00F47947">
        <w:rPr>
          <w:rFonts w:ascii="Euclid Circular A" w:eastAsia="Times New Roman" w:hAnsi="Euclid Circular A" w:cs="Times New Roman"/>
          <w:color w:val="000000"/>
          <w:sz w:val="24"/>
          <w:szCs w:val="24"/>
          <w:lang w:eastAsia="en-NL"/>
        </w:rPr>
        <w:t>s</w:t>
      </w:r>
      <w:r w:rsidR="003D3FFB" w:rsidRPr="00F47947">
        <w:rPr>
          <w:rFonts w:ascii="Euclid Circular A" w:eastAsia="Times New Roman" w:hAnsi="Euclid Circular A" w:cs="Times New Roman"/>
          <w:color w:val="000000"/>
          <w:sz w:val="24"/>
          <w:szCs w:val="24"/>
          <w:lang w:eastAsia="en-NL"/>
        </w:rPr>
        <w:t>t</w:t>
      </w:r>
      <w:r w:rsidR="00ED48CE" w:rsidRPr="00F47947">
        <w:rPr>
          <w:rFonts w:ascii="Euclid Circular A" w:eastAsia="Times New Roman" w:hAnsi="Euclid Circular A" w:cs="Times New Roman"/>
          <w:color w:val="000000"/>
          <w:sz w:val="24"/>
          <w:szCs w:val="24"/>
          <w:lang w:eastAsia="en-NL"/>
        </w:rPr>
        <w:t>on en Colman (2000) beamen wel een punt van afnemende meeropbrengsten. Ze vinden dat een schaal breder dan 1 tot 1</w:t>
      </w:r>
      <w:r w:rsidR="00B0284A" w:rsidRPr="00F47947">
        <w:rPr>
          <w:rFonts w:ascii="Euclid Circular A" w:eastAsia="Times New Roman" w:hAnsi="Euclid Circular A" w:cs="Times New Roman"/>
          <w:color w:val="000000"/>
          <w:sz w:val="24"/>
          <w:szCs w:val="24"/>
          <w:lang w:eastAsia="en-NL"/>
        </w:rPr>
        <w:t>0</w:t>
      </w:r>
      <w:r w:rsidR="00616075" w:rsidRPr="00F47947">
        <w:rPr>
          <w:rFonts w:ascii="Euclid Circular A" w:eastAsia="Times New Roman" w:hAnsi="Euclid Circular A" w:cs="Times New Roman"/>
          <w:color w:val="000000"/>
          <w:sz w:val="24"/>
          <w:szCs w:val="24"/>
          <w:lang w:eastAsia="en-NL"/>
        </w:rPr>
        <w:t>, nog wel meer</w:t>
      </w:r>
      <w:r w:rsidR="00ED48CE" w:rsidRPr="00F47947">
        <w:rPr>
          <w:rFonts w:ascii="Euclid Circular A" w:eastAsia="Times New Roman" w:hAnsi="Euclid Circular A" w:cs="Times New Roman"/>
          <w:color w:val="000000"/>
          <w:sz w:val="24"/>
          <w:szCs w:val="24"/>
          <w:lang w:eastAsia="en-NL"/>
        </w:rPr>
        <w:t xml:space="preserve"> detail</w:t>
      </w:r>
      <w:r w:rsidR="00616075" w:rsidRPr="00F47947">
        <w:rPr>
          <w:rFonts w:ascii="Euclid Circular A" w:eastAsia="Times New Roman" w:hAnsi="Euclid Circular A" w:cs="Times New Roman"/>
          <w:color w:val="000000"/>
          <w:sz w:val="24"/>
          <w:szCs w:val="24"/>
          <w:lang w:eastAsia="en-NL"/>
        </w:rPr>
        <w:t xml:space="preserve"> en nuance</w:t>
      </w:r>
      <w:r w:rsidR="00ED48CE" w:rsidRPr="00F47947">
        <w:rPr>
          <w:rFonts w:ascii="Euclid Circular A" w:eastAsia="Times New Roman" w:hAnsi="Euclid Circular A" w:cs="Times New Roman"/>
          <w:color w:val="000000"/>
          <w:sz w:val="24"/>
          <w:szCs w:val="24"/>
          <w:lang w:eastAsia="en-NL"/>
        </w:rPr>
        <w:t xml:space="preserve"> van geloofwaardigheidsbeoordeling geven, alleen </w:t>
      </w:r>
      <w:r w:rsidR="004B09CF" w:rsidRPr="00F47947">
        <w:rPr>
          <w:rFonts w:ascii="Euclid Circular A" w:eastAsia="Times New Roman" w:hAnsi="Euclid Circular A" w:cs="Times New Roman"/>
          <w:color w:val="000000"/>
          <w:sz w:val="24"/>
          <w:szCs w:val="24"/>
          <w:lang w:eastAsia="en-NL"/>
        </w:rPr>
        <w:t>dat</w:t>
      </w:r>
      <w:r w:rsidR="00ED48CE" w:rsidRPr="00F47947">
        <w:rPr>
          <w:rFonts w:ascii="Euclid Circular A" w:eastAsia="Times New Roman" w:hAnsi="Euclid Circular A" w:cs="Times New Roman"/>
          <w:color w:val="000000"/>
          <w:sz w:val="24"/>
          <w:szCs w:val="24"/>
          <w:lang w:eastAsia="en-NL"/>
        </w:rPr>
        <w:t xml:space="preserve"> hier de reproduceerbaarheid onder </w:t>
      </w:r>
      <w:r w:rsidR="00B0284A" w:rsidRPr="00F47947">
        <w:rPr>
          <w:rFonts w:ascii="Euclid Circular A" w:eastAsia="Times New Roman" w:hAnsi="Euclid Circular A" w:cs="Times New Roman"/>
          <w:color w:val="000000"/>
          <w:sz w:val="24"/>
          <w:szCs w:val="24"/>
          <w:lang w:eastAsia="en-NL"/>
        </w:rPr>
        <w:t xml:space="preserve">zal </w:t>
      </w:r>
      <w:r w:rsidR="00ED48CE" w:rsidRPr="00F47947">
        <w:rPr>
          <w:rFonts w:ascii="Euclid Circular A" w:eastAsia="Times New Roman" w:hAnsi="Euclid Circular A" w:cs="Times New Roman"/>
          <w:color w:val="000000"/>
          <w:sz w:val="24"/>
          <w:szCs w:val="24"/>
          <w:lang w:eastAsia="en-NL"/>
        </w:rPr>
        <w:t>afnemen</w:t>
      </w:r>
      <w:r w:rsidR="00F20683" w:rsidRPr="00F47947">
        <w:rPr>
          <w:rFonts w:ascii="Euclid Circular A" w:eastAsia="Times New Roman" w:hAnsi="Euclid Circular A" w:cs="Times New Roman"/>
          <w:color w:val="000000"/>
          <w:sz w:val="24"/>
          <w:szCs w:val="24"/>
          <w:lang w:eastAsia="en-NL"/>
        </w:rPr>
        <w:t xml:space="preserve"> </w:t>
      </w:r>
      <w:r w:rsidR="00F20683"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j77XkiUz","properties":{"formattedCitation":"(Preston &amp; Colman, 2000)","plainCitation":"(Preston &amp; Colman, 2000)","dontUpdate":true,"noteIndex":0},"citationItems":[{"id":144,"uris":["http://zotero.org/users/local/JYrcCqg2/items/XZRP9SFE"],"itemData":{"id":144,"type":"article-journal","abstract":"Using a self-administered questionnaire, 149 respondents rated service elements associated with a recently visited store or restaurant on scales that differed only in the number of response categories (ranging from 2 to 11) and on a 101-point scale presented in a different format. On several indices of reliability, validity, and discriminating power, the two-point, three-point, and four-point scales performed relatively poorly, and indices were significantly higher for scales with more response categories, up to about 7. Internal consistency did not differ significantly between scales, but test–retest reliability tended to decrease for scales with more than 10 response categories. Respondent preferences were highest for the 10-point scale, closely followed by the seven-point and nine-point scales. Implications for research and practice are discussed.","container-title":"Acta Psychologica","DOI":"10.1016/S0001-6918(99)00050-5","ISSN":"0001-6918","issue":"1","language":"eng","note":"publisher-place: Amsterdam\npublisher: Elsevier B.V","page":"1–15","source":"catalogue.leidenuniv.nl","title":"Optimal number of response categories in rating scales: reliability, validity, discriminating power, and respondent preferences","title-short":"Optimal number of response categories in rating scales","volume":"104","author":[{"family":"Preston","given":"Carolyn C."},{"family":"Colman","given":"Andrew M."}],"issued":{"date-parts":[["2000"]]},"citation-key":"prestonOptimalNumberResponse2000"}}],"schema":"https://github.com/citation-style-language/schema/raw/master/csl-citation.json"} </w:instrText>
      </w:r>
      <w:r w:rsidR="00F20683" w:rsidRPr="00F47947">
        <w:rPr>
          <w:rFonts w:ascii="Euclid Circular A" w:eastAsia="Times New Roman" w:hAnsi="Euclid Circular A" w:cs="Times New Roman"/>
          <w:color w:val="000000"/>
          <w:sz w:val="24"/>
          <w:szCs w:val="24"/>
          <w:lang w:eastAsia="en-NL"/>
        </w:rPr>
        <w:fldChar w:fldCharType="separate"/>
      </w:r>
      <w:r w:rsidR="00F20683" w:rsidRPr="00914535">
        <w:rPr>
          <w:rFonts w:ascii="Euclid Circular A" w:hAnsi="Euclid Circular A"/>
          <w:sz w:val="24"/>
          <w:highlight w:val="cyan"/>
        </w:rPr>
        <w:t>(Preston &amp; Colman, 2000</w:t>
      </w:r>
      <w:r w:rsidR="0072237C" w:rsidRPr="00914535">
        <w:rPr>
          <w:rFonts w:ascii="Euclid Circular A" w:hAnsi="Euclid Circular A"/>
          <w:sz w:val="24"/>
          <w:highlight w:val="cyan"/>
        </w:rPr>
        <w:t>: p.</w:t>
      </w:r>
      <w:r w:rsidR="00F20683" w:rsidRPr="00F47947">
        <w:rPr>
          <w:rFonts w:ascii="Euclid Circular A" w:hAnsi="Euclid Circular A"/>
          <w:sz w:val="24"/>
        </w:rPr>
        <w:t>)</w:t>
      </w:r>
      <w:r w:rsidR="00F20683" w:rsidRPr="00F47947">
        <w:rPr>
          <w:rFonts w:ascii="Euclid Circular A" w:eastAsia="Times New Roman" w:hAnsi="Euclid Circular A" w:cs="Times New Roman"/>
          <w:color w:val="000000"/>
          <w:sz w:val="24"/>
          <w:szCs w:val="24"/>
          <w:lang w:eastAsia="en-NL"/>
        </w:rPr>
        <w:fldChar w:fldCharType="end"/>
      </w:r>
      <w:r w:rsidR="00B0284A" w:rsidRPr="00F47947">
        <w:rPr>
          <w:rFonts w:ascii="Euclid Circular A" w:eastAsia="Times New Roman" w:hAnsi="Euclid Circular A" w:cs="Times New Roman"/>
          <w:color w:val="000000"/>
          <w:sz w:val="24"/>
          <w:szCs w:val="24"/>
          <w:lang w:eastAsia="en-NL"/>
        </w:rPr>
        <w:t>.</w:t>
      </w:r>
      <w:r w:rsidR="00AC21CD" w:rsidRPr="00F47947">
        <w:rPr>
          <w:rFonts w:ascii="Euclid Circular A" w:eastAsia="Times New Roman" w:hAnsi="Euclid Circular A" w:cs="Times New Roman"/>
          <w:color w:val="000000"/>
          <w:sz w:val="24"/>
          <w:szCs w:val="24"/>
          <w:lang w:eastAsia="en-NL"/>
        </w:rPr>
        <w:t xml:space="preserve"> Ook blijkt duidelijk uit het onderzoek van Preston en Colman (2000) dat gebruikersgemak en snelheid het laagste scoort voor de score van 1 tot 101</w:t>
      </w:r>
      <w:r w:rsidR="00C035F1" w:rsidRPr="00F47947">
        <w:rPr>
          <w:rFonts w:ascii="Euclid Circular A" w:eastAsia="Times New Roman" w:hAnsi="Euclid Circular A" w:cs="Times New Roman"/>
          <w:color w:val="000000"/>
          <w:sz w:val="24"/>
          <w:szCs w:val="24"/>
          <w:lang w:eastAsia="en-NL"/>
        </w:rPr>
        <w:t xml:space="preserve">, maar </w:t>
      </w:r>
      <w:r w:rsidR="00C035F1" w:rsidRPr="00F47947">
        <w:rPr>
          <w:rFonts w:ascii="Euclid Circular A" w:eastAsia="Times New Roman" w:hAnsi="Euclid Circular A" w:cs="Times New Roman"/>
          <w:color w:val="000000"/>
          <w:sz w:val="24"/>
          <w:szCs w:val="24"/>
          <w:lang w:eastAsia="en-NL"/>
        </w:rPr>
        <w:lastRenderedPageBreak/>
        <w:t>het wel het beste is in het precies uitdrukken van mensen hun gevoel.</w:t>
      </w:r>
      <w:r w:rsidR="00FF3E53" w:rsidRPr="00F47947">
        <w:rPr>
          <w:rFonts w:ascii="Euclid Circular A" w:eastAsia="Times New Roman" w:hAnsi="Euclid Circular A" w:cs="Times New Roman"/>
          <w:color w:val="000000"/>
          <w:sz w:val="24"/>
          <w:szCs w:val="24"/>
          <w:lang w:eastAsia="en-NL"/>
        </w:rPr>
        <w:t xml:space="preserve"> </w:t>
      </w:r>
      <w:r w:rsidR="0023531C" w:rsidRPr="00F47947">
        <w:rPr>
          <w:rFonts w:ascii="Euclid Circular A" w:eastAsia="Times New Roman" w:hAnsi="Euclid Circular A" w:cs="Times New Roman"/>
          <w:color w:val="000000"/>
          <w:sz w:val="24"/>
          <w:szCs w:val="24"/>
          <w:lang w:eastAsia="en-NL"/>
        </w:rPr>
        <w:t xml:space="preserve">De schaal van </w:t>
      </w:r>
      <w:r w:rsidR="009F51E4" w:rsidRPr="00F47947">
        <w:rPr>
          <w:rFonts w:ascii="Euclid Circular A" w:eastAsia="Times New Roman" w:hAnsi="Euclid Circular A" w:cs="Times New Roman"/>
          <w:color w:val="000000"/>
          <w:sz w:val="24"/>
          <w:szCs w:val="24"/>
          <w:lang w:eastAsia="en-NL"/>
        </w:rPr>
        <w:t>0</w:t>
      </w:r>
      <w:r w:rsidR="0023531C" w:rsidRPr="00F47947">
        <w:rPr>
          <w:rFonts w:ascii="Euclid Circular A" w:eastAsia="Times New Roman" w:hAnsi="Euclid Circular A" w:cs="Times New Roman"/>
          <w:color w:val="000000"/>
          <w:sz w:val="24"/>
          <w:szCs w:val="24"/>
          <w:lang w:eastAsia="en-NL"/>
        </w:rPr>
        <w:t xml:space="preserve"> tot 100 is gekozen ondanks deze afnemende meeropbrengsten door het belang van nuance en detail, het onderscheid tussen een</w:t>
      </w:r>
      <w:r w:rsidR="008F6108" w:rsidRPr="00F47947">
        <w:rPr>
          <w:rFonts w:ascii="Euclid Circular A" w:eastAsia="Times New Roman" w:hAnsi="Euclid Circular A" w:cs="Times New Roman"/>
          <w:color w:val="000000"/>
          <w:sz w:val="24"/>
          <w:szCs w:val="24"/>
          <w:lang w:eastAsia="en-NL"/>
        </w:rPr>
        <w:t xml:space="preserve"> score van</w:t>
      </w:r>
      <w:r w:rsidR="0023531C" w:rsidRPr="00F47947">
        <w:rPr>
          <w:rFonts w:ascii="Euclid Circular A" w:eastAsia="Times New Roman" w:hAnsi="Euclid Circular A" w:cs="Times New Roman"/>
          <w:color w:val="000000"/>
          <w:sz w:val="24"/>
          <w:szCs w:val="24"/>
          <w:lang w:eastAsia="en-NL"/>
        </w:rPr>
        <w:t xml:space="preserve"> 5 voor A en een 5 voor B zegt minder dan de nu mogelijke 52 voor A en 54 voor B. </w:t>
      </w:r>
      <w:r w:rsidR="00285D99" w:rsidRPr="00F47947">
        <w:rPr>
          <w:rFonts w:ascii="Euclid Circular A" w:eastAsia="Times New Roman" w:hAnsi="Euclid Circular A" w:cs="Times New Roman"/>
          <w:color w:val="000000"/>
          <w:sz w:val="24"/>
          <w:szCs w:val="24"/>
          <w:lang w:eastAsia="en-NL"/>
        </w:rPr>
        <w:t>Finstad (2010) stelt ook dat “the 100-point item scale performed well in direct ranking matches and test/retest reliability”</w:t>
      </w:r>
      <w:r w:rsidR="00213C39" w:rsidRPr="00F47947">
        <w:rPr>
          <w:rFonts w:ascii="Euclid Circular A" w:eastAsia="Times New Roman" w:hAnsi="Euclid Circular A" w:cs="Times New Roman"/>
          <w:color w:val="000000"/>
          <w:sz w:val="24"/>
          <w:szCs w:val="24"/>
          <w:lang w:eastAsia="en-NL"/>
        </w:rPr>
        <w:t xml:space="preserve"> (p.10</w:t>
      </w:r>
      <w:r w:rsidR="004813AC" w:rsidRPr="00F47947">
        <w:rPr>
          <w:rFonts w:ascii="Euclid Circular A" w:eastAsia="Times New Roman" w:hAnsi="Euclid Circular A" w:cs="Times New Roman"/>
          <w:color w:val="000000"/>
          <w:sz w:val="24"/>
          <w:szCs w:val="24"/>
          <w:lang w:eastAsia="en-NL"/>
        </w:rPr>
        <w:t>6</w:t>
      </w:r>
      <w:r w:rsidR="00213C39" w:rsidRPr="00F47947">
        <w:rPr>
          <w:rFonts w:ascii="Euclid Circular A" w:eastAsia="Times New Roman" w:hAnsi="Euclid Circular A" w:cs="Times New Roman"/>
          <w:color w:val="000000"/>
          <w:sz w:val="24"/>
          <w:szCs w:val="24"/>
          <w:lang w:eastAsia="en-NL"/>
        </w:rPr>
        <w:t>)</w:t>
      </w:r>
      <w:r w:rsidR="00285D99" w:rsidRPr="00F47947">
        <w:rPr>
          <w:rFonts w:ascii="Euclid Circular A" w:eastAsia="Times New Roman" w:hAnsi="Euclid Circular A" w:cs="Times New Roman"/>
          <w:color w:val="000000"/>
          <w:sz w:val="24"/>
          <w:szCs w:val="24"/>
          <w:lang w:eastAsia="en-NL"/>
        </w:rPr>
        <w:t xml:space="preserve">. </w:t>
      </w:r>
    </w:p>
    <w:p w14:paraId="56A14C3C" w14:textId="41B98DD7" w:rsidR="002658A2" w:rsidRPr="00F47947" w:rsidRDefault="00D07AB9" w:rsidP="00730B68">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it sluit aan bij onderzoek naar </w:t>
      </w:r>
      <w:r w:rsidR="008053BA" w:rsidRPr="00F47947">
        <w:rPr>
          <w:rFonts w:ascii="Euclid Circular A" w:eastAsia="Times New Roman" w:hAnsi="Euclid Circular A" w:cs="Times New Roman"/>
          <w:color w:val="000000"/>
          <w:sz w:val="24"/>
          <w:szCs w:val="24"/>
          <w:lang w:eastAsia="en-NL"/>
        </w:rPr>
        <w:t>berichtgeloofwaardigheid</w:t>
      </w:r>
      <w:r w:rsidRPr="00F47947">
        <w:rPr>
          <w:rFonts w:ascii="Euclid Circular A" w:eastAsia="Times New Roman" w:hAnsi="Euclid Circular A" w:cs="Times New Roman"/>
          <w:color w:val="000000"/>
          <w:sz w:val="24"/>
          <w:szCs w:val="24"/>
          <w:lang w:eastAsia="en-NL"/>
        </w:rPr>
        <w:t xml:space="preserve">, waarin geloofwaardigheid wordt gezien als een meerdimensionaal construct bestaande uit </w:t>
      </w:r>
      <w:r w:rsidR="0045072F" w:rsidRPr="00F47947">
        <w:rPr>
          <w:rFonts w:ascii="Euclid Circular A" w:eastAsia="Times New Roman" w:hAnsi="Euclid Circular A" w:cs="Times New Roman"/>
          <w:color w:val="000000"/>
          <w:sz w:val="24"/>
          <w:szCs w:val="24"/>
          <w:lang w:eastAsia="en-NL"/>
        </w:rPr>
        <w:t xml:space="preserve">waargenomen </w:t>
      </w:r>
      <w:r w:rsidRPr="00F47947">
        <w:rPr>
          <w:rFonts w:ascii="Euclid Circular A" w:eastAsia="Times New Roman" w:hAnsi="Euclid Circular A" w:cs="Times New Roman"/>
          <w:color w:val="000000"/>
          <w:sz w:val="24"/>
          <w:szCs w:val="24"/>
          <w:lang w:eastAsia="en-NL"/>
        </w:rPr>
        <w:t xml:space="preserve">accuraatheid, </w:t>
      </w:r>
      <w:r w:rsidR="003916E6" w:rsidRPr="00F47947">
        <w:rPr>
          <w:rFonts w:ascii="Euclid Circular A" w:eastAsia="Times New Roman" w:hAnsi="Euclid Circular A" w:cs="Times New Roman"/>
          <w:color w:val="000000"/>
          <w:sz w:val="24"/>
          <w:szCs w:val="24"/>
          <w:lang w:eastAsia="en-NL"/>
        </w:rPr>
        <w:t xml:space="preserve">waargenomen </w:t>
      </w:r>
      <w:r w:rsidRPr="00F47947">
        <w:rPr>
          <w:rFonts w:ascii="Euclid Circular A" w:eastAsia="Times New Roman" w:hAnsi="Euclid Circular A" w:cs="Times New Roman"/>
          <w:color w:val="000000"/>
          <w:sz w:val="24"/>
          <w:szCs w:val="24"/>
          <w:lang w:eastAsia="en-NL"/>
        </w:rPr>
        <w:t xml:space="preserve">authenticiteit en </w:t>
      </w:r>
      <w:r w:rsidR="0021043E" w:rsidRPr="00F47947">
        <w:rPr>
          <w:rFonts w:ascii="Euclid Circular A" w:eastAsia="Times New Roman" w:hAnsi="Euclid Circular A" w:cs="Times New Roman"/>
          <w:color w:val="000000"/>
          <w:sz w:val="24"/>
          <w:szCs w:val="24"/>
          <w:lang w:eastAsia="en-NL"/>
        </w:rPr>
        <w:t>betrouwbaarheid</w:t>
      </w:r>
      <w:r w:rsidRPr="00F47947">
        <w:rPr>
          <w:rFonts w:ascii="Euclid Circular A" w:eastAsia="Times New Roman" w:hAnsi="Euclid Circular A" w:cs="Times New Roman"/>
          <w:color w:val="000000"/>
          <w:sz w:val="24"/>
          <w:szCs w:val="24"/>
          <w:lang w:eastAsia="en-NL"/>
        </w:rPr>
        <w:t xml:space="preserve"> (Appelman &amp; Sundar, 2015</w:t>
      </w:r>
      <w:r w:rsidR="00192008" w:rsidRPr="00F47947">
        <w:rPr>
          <w:rFonts w:ascii="Euclid Circular A" w:eastAsia="Times New Roman" w:hAnsi="Euclid Circular A" w:cs="Times New Roman"/>
          <w:color w:val="000000"/>
          <w:sz w:val="24"/>
          <w:szCs w:val="24"/>
          <w:lang w:eastAsia="en-NL"/>
        </w:rPr>
        <w:t>: p.74</w:t>
      </w:r>
      <w:r w:rsidRPr="00F47947">
        <w:rPr>
          <w:rFonts w:ascii="Euclid Circular A" w:eastAsia="Times New Roman" w:hAnsi="Euclid Circular A" w:cs="Times New Roman"/>
          <w:color w:val="000000"/>
          <w:sz w:val="24"/>
          <w:szCs w:val="24"/>
          <w:lang w:eastAsia="en-NL"/>
        </w:rPr>
        <w:t>).</w:t>
      </w:r>
      <w:r w:rsidR="002121FB"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 xml:space="preserve">Traditioneel worden </w:t>
      </w:r>
      <w:r w:rsidR="007B213D" w:rsidRPr="00F47947">
        <w:rPr>
          <w:rFonts w:ascii="Euclid Circular A" w:eastAsia="Times New Roman" w:hAnsi="Euclid Circular A" w:cs="Times New Roman"/>
          <w:color w:val="000000"/>
          <w:sz w:val="24"/>
          <w:szCs w:val="24"/>
          <w:lang w:eastAsia="en-NL"/>
        </w:rPr>
        <w:t xml:space="preserve">hiervoor </w:t>
      </w:r>
      <w:r w:rsidRPr="00F47947">
        <w:rPr>
          <w:rFonts w:ascii="Euclid Circular A" w:eastAsia="Times New Roman" w:hAnsi="Euclid Circular A" w:cs="Times New Roman"/>
          <w:color w:val="000000"/>
          <w:sz w:val="24"/>
          <w:szCs w:val="24"/>
          <w:lang w:eastAsia="en-NL"/>
        </w:rPr>
        <w:t xml:space="preserve">Likert-schalen </w:t>
      </w:r>
      <w:r w:rsidR="0042409C" w:rsidRPr="00F47947">
        <w:rPr>
          <w:rFonts w:ascii="Euclid Circular A" w:eastAsia="Times New Roman" w:hAnsi="Euclid Circular A" w:cs="Times New Roman"/>
          <w:color w:val="000000"/>
          <w:sz w:val="24"/>
          <w:szCs w:val="24"/>
          <w:lang w:eastAsia="en-NL"/>
        </w:rPr>
        <w:t xml:space="preserve">met een bereik van </w:t>
      </w:r>
      <w:r w:rsidRPr="00F47947">
        <w:rPr>
          <w:rFonts w:ascii="Euclid Circular A" w:eastAsia="Times New Roman" w:hAnsi="Euclid Circular A" w:cs="Times New Roman"/>
          <w:color w:val="000000"/>
          <w:sz w:val="24"/>
          <w:szCs w:val="24"/>
          <w:lang w:eastAsia="en-NL"/>
        </w:rPr>
        <w:t>1-5 of 1-7 of semantische differentiaal-schalen gebruikt</w:t>
      </w:r>
      <w:r w:rsidR="00867D17"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w:t>
      </w:r>
      <w:r w:rsidR="00867D17" w:rsidRPr="00F47947">
        <w:rPr>
          <w:rFonts w:ascii="Euclid Circular A" w:eastAsia="Times New Roman" w:hAnsi="Euclid Circular A" w:cs="Times New Roman"/>
          <w:color w:val="000000"/>
          <w:sz w:val="24"/>
          <w:szCs w:val="24"/>
          <w:lang w:eastAsia="en-NL"/>
        </w:rPr>
        <w:t>M</w:t>
      </w:r>
      <w:r w:rsidRPr="00F47947">
        <w:rPr>
          <w:rFonts w:ascii="Euclid Circular A" w:eastAsia="Times New Roman" w:hAnsi="Euclid Circular A" w:cs="Times New Roman"/>
          <w:color w:val="000000"/>
          <w:sz w:val="24"/>
          <w:szCs w:val="24"/>
          <w:lang w:eastAsia="en-NL"/>
        </w:rPr>
        <w:t>aar een</w:t>
      </w:r>
      <w:r w:rsidR="00D5760B" w:rsidRPr="00F47947">
        <w:rPr>
          <w:rFonts w:ascii="Euclid Circular A" w:eastAsia="Times New Roman" w:hAnsi="Euclid Circular A" w:cs="Times New Roman"/>
          <w:color w:val="000000"/>
          <w:sz w:val="24"/>
          <w:szCs w:val="24"/>
          <w:lang w:eastAsia="en-NL"/>
        </w:rPr>
        <w:t xml:space="preserve"> continue</w:t>
      </w:r>
      <w:r w:rsidRPr="00F47947">
        <w:rPr>
          <w:rFonts w:ascii="Euclid Circular A" w:eastAsia="Times New Roman" w:hAnsi="Euclid Circular A" w:cs="Times New Roman"/>
          <w:color w:val="000000"/>
          <w:sz w:val="24"/>
          <w:szCs w:val="24"/>
          <w:lang w:eastAsia="en-NL"/>
        </w:rPr>
        <w:t xml:space="preserve"> 1-10 schaal biedt </w:t>
      </w:r>
      <w:r w:rsidR="00BE658A" w:rsidRPr="00F47947">
        <w:rPr>
          <w:rFonts w:ascii="Euclid Circular A" w:eastAsia="Times New Roman" w:hAnsi="Euclid Circular A" w:cs="Times New Roman"/>
          <w:color w:val="000000"/>
          <w:sz w:val="24"/>
          <w:szCs w:val="24"/>
          <w:lang w:eastAsia="en-NL"/>
        </w:rPr>
        <w:t>nauwkeurigere</w:t>
      </w:r>
      <w:r w:rsidRPr="00F47947">
        <w:rPr>
          <w:rFonts w:ascii="Euclid Circular A" w:eastAsia="Times New Roman" w:hAnsi="Euclid Circular A" w:cs="Times New Roman"/>
          <w:color w:val="000000"/>
          <w:sz w:val="24"/>
          <w:szCs w:val="24"/>
          <w:lang w:eastAsia="en-NL"/>
        </w:rPr>
        <w:t xml:space="preserve"> metingen en wordt in grootschalig onderzoek toegepast, zoals bij </w:t>
      </w:r>
      <w:r w:rsidR="00B42585" w:rsidRPr="00F47947">
        <w:rPr>
          <w:rFonts w:ascii="Euclid Circular A" w:eastAsia="Times New Roman" w:hAnsi="Euclid Circular A" w:cs="Times New Roman"/>
          <w:color w:val="000000"/>
          <w:sz w:val="24"/>
          <w:szCs w:val="24"/>
          <w:lang w:eastAsia="en-NL"/>
        </w:rPr>
        <w:t xml:space="preserve">het veldexperiment van </w:t>
      </w:r>
      <w:r w:rsidR="009B5EDD"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JzkiN80Q","properties":{"formattedCitation":"(Aslett et al., 2022)","plainCitation":"(Aslett et al., 2022)","dontUpdate":true,"noteIndex":0},"citationItems":[{"id":123,"uris":["http://zotero.org/users/local/JYrcCqg2/items/DD7H2YTI"],"itemData":{"id":123,"type":"article-journal","abstract":"As the primary arena for viral misinformation shifts toward transnational threats, the search continues for scalable countermeasures compatible with principles of transparency and free expression. We conducted a randomized field experiment evaluating the impact of source credibility labels embedded in users’ social feeds and search results pages. By combining representative surveys (n = 3337) and digital trace data (n = 968) from a subset of respondents, we provide a rare ecologically valid test of such an intervention on both attitudes and behavior. On average across the sample, we are unable to detect changes in real-world consumption of news from low-quality sources after 3 weeks. We can also rule out small effects on perceived accuracy of popular misinformation spread about the Black Lives Matter movement and coronavirus disease 2019. However, we present suggestive evidence of a substantively meaningful increase in news diet quality among the heaviest consumers of misinformation. We discuss the implications of our findings for scholars and practitioners.","container-title":"Science Advances","DOI":"10.1126/sciadv.abl3844","issue":"18","note":"publisher: American Association for the Advancement of Science","page":"eabl3844","source":"science.org (Atypon)","title":"News credibility labels have limited average effects on news diet quality and fail to reduce misperceptions","volume":"8","author":[{"family":"Aslett","given":"Kevin"},{"family":"Guess","given":"Andrew M."},{"family":"Bonneau","given":"Richard"},{"family":"Nagler","given":"Jonathan"},{"family":"Tucker","given":"Joshua A."}],"issued":{"date-parts":[["2022",5,6]]},"citation-key":"aslettNewsCredibilityLabels2022"}}],"schema":"https://github.com/citation-style-language/schema/raw/master/csl-citation.json"} </w:instrText>
      </w:r>
      <w:r w:rsidR="009B5EDD" w:rsidRPr="00F47947">
        <w:rPr>
          <w:rFonts w:ascii="Euclid Circular A" w:eastAsia="Times New Roman" w:hAnsi="Euclid Circular A" w:cs="Times New Roman"/>
          <w:color w:val="000000"/>
          <w:sz w:val="24"/>
          <w:szCs w:val="24"/>
          <w:lang w:eastAsia="en-NL"/>
        </w:rPr>
        <w:fldChar w:fldCharType="separate"/>
      </w:r>
      <w:r w:rsidR="009B5EDD" w:rsidRPr="00F47947">
        <w:rPr>
          <w:rFonts w:ascii="Euclid Circular A" w:hAnsi="Euclid Circular A"/>
          <w:sz w:val="24"/>
        </w:rPr>
        <w:t xml:space="preserve">Aslett et al. </w:t>
      </w:r>
      <w:r w:rsidR="00B42585" w:rsidRPr="00F47947">
        <w:rPr>
          <w:rFonts w:ascii="Euclid Circular A" w:hAnsi="Euclid Circular A"/>
          <w:sz w:val="24"/>
        </w:rPr>
        <w:t>(</w:t>
      </w:r>
      <w:r w:rsidR="009B5EDD" w:rsidRPr="00F47947">
        <w:rPr>
          <w:rFonts w:ascii="Euclid Circular A" w:hAnsi="Euclid Circular A"/>
          <w:sz w:val="24"/>
        </w:rPr>
        <w:t>2022)</w:t>
      </w:r>
      <w:r w:rsidR="009B5EDD"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Onderzoek </w:t>
      </w:r>
      <w:r w:rsidR="002D7681" w:rsidRPr="00F47947">
        <w:rPr>
          <w:rFonts w:ascii="Euclid Circular A" w:eastAsia="Times New Roman" w:hAnsi="Euclid Circular A" w:cs="Times New Roman"/>
          <w:color w:val="000000"/>
          <w:sz w:val="24"/>
          <w:szCs w:val="24"/>
          <w:lang w:eastAsia="en-NL"/>
        </w:rPr>
        <w:t>naar bereik in</w:t>
      </w:r>
      <w:r w:rsidR="00171AFA" w:rsidRPr="00F47947">
        <w:rPr>
          <w:rFonts w:ascii="Euclid Circular A" w:eastAsia="Times New Roman" w:hAnsi="Euclid Circular A" w:cs="Times New Roman"/>
          <w:color w:val="000000"/>
          <w:sz w:val="24"/>
          <w:szCs w:val="24"/>
          <w:lang w:eastAsia="en-NL"/>
        </w:rPr>
        <w:t xml:space="preserve"> </w:t>
      </w:r>
      <w:r w:rsidR="00292D6D" w:rsidRPr="00F47947">
        <w:rPr>
          <w:rFonts w:ascii="Euclid Circular A" w:eastAsia="Times New Roman" w:hAnsi="Euclid Circular A" w:cs="Times New Roman"/>
          <w:color w:val="000000"/>
          <w:sz w:val="24"/>
          <w:szCs w:val="24"/>
          <w:lang w:eastAsia="en-NL"/>
        </w:rPr>
        <w:t xml:space="preserve">onderzoek </w:t>
      </w:r>
      <w:r w:rsidR="00EF48BE" w:rsidRPr="00F47947">
        <w:rPr>
          <w:rFonts w:ascii="Euclid Circular A" w:eastAsia="Times New Roman" w:hAnsi="Euclid Circular A" w:cs="Times New Roman"/>
          <w:color w:val="000000"/>
          <w:sz w:val="24"/>
          <w:szCs w:val="24"/>
          <w:lang w:eastAsia="en-NL"/>
        </w:rPr>
        <w:t>beoordelingen</w:t>
      </w:r>
      <w:r w:rsidR="002D7681"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 xml:space="preserve">toont aan dat continue schalen bijdragen aan een hogere meetnauwkeurigheid en minder gevoelig zijn voor response bias, zoals </w:t>
      </w:r>
      <w:r w:rsidR="00A024C4"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centering bias</w:t>
      </w:r>
      <w:r w:rsidR="00A024C4"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Funke, 2016).</w:t>
      </w:r>
      <w:r w:rsidR="001B1A20" w:rsidRPr="00F47947">
        <w:rPr>
          <w:rFonts w:ascii="Euclid Circular A" w:eastAsia="Times New Roman" w:hAnsi="Euclid Circular A" w:cs="Times New Roman"/>
          <w:color w:val="000000"/>
          <w:sz w:val="24"/>
          <w:szCs w:val="24"/>
          <w:lang w:eastAsia="en-NL"/>
        </w:rPr>
        <w:t xml:space="preserve"> </w:t>
      </w:r>
      <w:r w:rsidR="002658A2" w:rsidRPr="00F47947">
        <w:rPr>
          <w:rFonts w:ascii="Euclid Circular A" w:eastAsia="Times New Roman" w:hAnsi="Euclid Circular A" w:cs="Times New Roman"/>
          <w:color w:val="000000"/>
          <w:sz w:val="24"/>
          <w:szCs w:val="24"/>
          <w:lang w:eastAsia="en-NL"/>
        </w:rPr>
        <w:t>In dit onderzoek van Funke (2016) wordt er gekeken naar verbeteringen voor het afnemen van een onderzoek doormiddel van een ‘slider’. “slider scales suffer from the problem of the handle’s starting position”</w:t>
      </w:r>
      <w:r w:rsidR="005F5DE7" w:rsidRPr="00F47947">
        <w:rPr>
          <w:rFonts w:ascii="Euclid Circular A" w:eastAsia="Times New Roman" w:hAnsi="Euclid Circular A" w:cs="Times New Roman"/>
          <w:color w:val="000000"/>
          <w:sz w:val="24"/>
          <w:szCs w:val="24"/>
          <w:lang w:eastAsia="en-NL"/>
        </w:rPr>
        <w:t xml:space="preserve"> </w:t>
      </w:r>
      <w:r w:rsidR="005F5DE7"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kLWd7lAz","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5F5DE7" w:rsidRPr="00F47947">
        <w:rPr>
          <w:rFonts w:ascii="Euclid Circular A" w:eastAsia="Times New Roman" w:hAnsi="Euclid Circular A" w:cs="Times New Roman"/>
          <w:color w:val="000000"/>
          <w:sz w:val="24"/>
          <w:szCs w:val="24"/>
          <w:lang w:eastAsia="en-NL"/>
        </w:rPr>
        <w:fldChar w:fldCharType="separate"/>
      </w:r>
      <w:r w:rsidR="005F5DE7" w:rsidRPr="00F47947">
        <w:rPr>
          <w:rFonts w:ascii="Euclid Circular A" w:hAnsi="Euclid Circular A"/>
          <w:sz w:val="24"/>
        </w:rPr>
        <w:t>(Funke, 2016</w:t>
      </w:r>
      <w:r w:rsidR="00E9232B" w:rsidRPr="00F47947">
        <w:rPr>
          <w:rFonts w:ascii="Euclid Circular A" w:hAnsi="Euclid Circular A"/>
          <w:sz w:val="24"/>
        </w:rPr>
        <w:t>: p.246</w:t>
      </w:r>
      <w:r w:rsidR="005F5DE7" w:rsidRPr="00F47947">
        <w:rPr>
          <w:rFonts w:ascii="Euclid Circular A" w:hAnsi="Euclid Circular A"/>
          <w:sz w:val="24"/>
        </w:rPr>
        <w:t>)</w:t>
      </w:r>
      <w:r w:rsidR="005F5DE7" w:rsidRPr="00F47947">
        <w:rPr>
          <w:rFonts w:ascii="Euclid Circular A" w:eastAsia="Times New Roman" w:hAnsi="Euclid Circular A" w:cs="Times New Roman"/>
          <w:color w:val="000000"/>
          <w:sz w:val="24"/>
          <w:szCs w:val="24"/>
          <w:lang w:eastAsia="en-NL"/>
        </w:rPr>
        <w:fldChar w:fldCharType="end"/>
      </w:r>
      <w:r w:rsidR="00B62851" w:rsidRPr="00F47947">
        <w:rPr>
          <w:rFonts w:ascii="Euclid Circular A" w:eastAsia="Times New Roman" w:hAnsi="Euclid Circular A" w:cs="Times New Roman"/>
          <w:color w:val="000000"/>
          <w:sz w:val="24"/>
          <w:szCs w:val="24"/>
          <w:lang w:eastAsia="en-NL"/>
        </w:rPr>
        <w:t>. Wanneer het handvat waarmee je de score invult, meteen met het antwoord 50 in het midden start kan een non-respons niet geïdentificeerd worden.</w:t>
      </w:r>
      <w:r w:rsidR="000B37BA" w:rsidRPr="00F47947">
        <w:rPr>
          <w:rFonts w:ascii="Euclid Circular A" w:eastAsia="Times New Roman" w:hAnsi="Euclid Circular A" w:cs="Times New Roman"/>
          <w:color w:val="000000"/>
          <w:sz w:val="24"/>
          <w:szCs w:val="24"/>
          <w:lang w:eastAsia="en-NL"/>
        </w:rPr>
        <w:t xml:space="preserve"> Ook neigt het naar ‘centering bias’ door al een beginpunt aan te geven. Hier worden oplossingen zoals visuele analoge schalen en duidelijkere teksten voor aangegeven</w:t>
      </w:r>
      <w:r w:rsidR="00E506D7" w:rsidRPr="00F47947">
        <w:rPr>
          <w:rFonts w:ascii="Euclid Circular A" w:eastAsia="Times New Roman" w:hAnsi="Euclid Circular A" w:cs="Times New Roman"/>
          <w:color w:val="000000"/>
          <w:sz w:val="24"/>
          <w:szCs w:val="24"/>
          <w:lang w:eastAsia="en-NL"/>
        </w:rPr>
        <w:t xml:space="preserve"> </w:t>
      </w:r>
      <w:r w:rsidR="00E506D7"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Vz7KYHIy","properties":{"formattedCitation":"(Funke, 2016)","plainCitation":"(Funke, 2016)","dontUpdate":true,"noteIndex":0},"citationItems":[{"id":132,"uris":["http://zotero.org/users/local/JYrcCqg2/items/Q86U94LQ"],"itemData":{"id":132,"type":"article-journal","abstract":"This article provides evidence that there is a substantial difference between slider scales and visual analogue scales (VAS), two types of rating scales used in web surveys that are frequently mixed up. In an experimental design, both scales were compared to standard HTML radio buttons and offered three, five, or seven response options. Slider scales negatively affect response rate (especially on mobile devices), the sample composition, the distribution of values, and also increase response times. VAS and radio buttons, however, can be used without negative side effects, even on touch screen devices like smartphones. Overall, it is recommended to avoid slider scales. As small differences in rating scales—here drag and drop versus point and click—have a huge influence on data collection, an optimal implementation of VAS is suggested. However, measurement of discrete variables with a moderate number of response options should be done with radio buttons scales unless a small screen size—for example, on smartphones—requires an economical use of space.","container-title":"Social science computer review","DOI":"10.1177/0894439315575477","ISSN":"0894-4393","issue":"2","language":"eng","note":"publisher-place: Los Angeles, CA\npublisher: SAGE Publications","page":"244–254","source":"catalogue.leidenuniv.nl","title":"A Web Experiment Showing Negative Effects of Slider Scales Compared to Visual Analogue Scales and Radio Button Scales","volume":"34","author":[{"family":"Funke","given":"Frederik"}],"issued":{"date-parts":[["2016"]]},"citation-key":"funkeWebExperimentShowing2016"}}],"schema":"https://github.com/citation-style-language/schema/raw/master/csl-citation.json"} </w:instrText>
      </w:r>
      <w:r w:rsidR="00E506D7" w:rsidRPr="00F47947">
        <w:rPr>
          <w:rFonts w:ascii="Euclid Circular A" w:eastAsia="Times New Roman" w:hAnsi="Euclid Circular A" w:cs="Times New Roman"/>
          <w:color w:val="000000"/>
          <w:sz w:val="24"/>
          <w:szCs w:val="24"/>
          <w:lang w:eastAsia="en-NL"/>
        </w:rPr>
        <w:fldChar w:fldCharType="separate"/>
      </w:r>
      <w:r w:rsidR="00E506D7" w:rsidRPr="00F47947">
        <w:rPr>
          <w:rFonts w:ascii="Euclid Circular A" w:hAnsi="Euclid Circular A"/>
          <w:sz w:val="24"/>
        </w:rPr>
        <w:t xml:space="preserve">(Funke, 2016: </w:t>
      </w:r>
      <w:r w:rsidR="004D6B50" w:rsidRPr="00F47947">
        <w:rPr>
          <w:rFonts w:ascii="Euclid Circular A" w:hAnsi="Euclid Circular A"/>
          <w:sz w:val="24"/>
        </w:rPr>
        <w:t>p.</w:t>
      </w:r>
      <w:r w:rsidR="00E506D7" w:rsidRPr="00F47947">
        <w:rPr>
          <w:rFonts w:ascii="Euclid Circular A" w:hAnsi="Euclid Circular A"/>
          <w:sz w:val="24"/>
        </w:rPr>
        <w:t>250)</w:t>
      </w:r>
      <w:r w:rsidR="00E506D7" w:rsidRPr="00F47947">
        <w:rPr>
          <w:rFonts w:ascii="Euclid Circular A" w:eastAsia="Times New Roman" w:hAnsi="Euclid Circular A" w:cs="Times New Roman"/>
          <w:color w:val="000000"/>
          <w:sz w:val="24"/>
          <w:szCs w:val="24"/>
          <w:lang w:eastAsia="en-NL"/>
        </w:rPr>
        <w:fldChar w:fldCharType="end"/>
      </w:r>
      <w:r w:rsidR="000B37BA" w:rsidRPr="00F47947">
        <w:rPr>
          <w:rFonts w:ascii="Euclid Circular A" w:eastAsia="Times New Roman" w:hAnsi="Euclid Circular A" w:cs="Times New Roman"/>
          <w:color w:val="000000"/>
          <w:sz w:val="24"/>
          <w:szCs w:val="24"/>
          <w:lang w:eastAsia="en-NL"/>
        </w:rPr>
        <w:t xml:space="preserve">. </w:t>
      </w:r>
    </w:p>
    <w:p w14:paraId="2FE86745" w14:textId="22B123A3" w:rsidR="00D07AB9" w:rsidRPr="00F47947" w:rsidRDefault="00D07AB9" w:rsidP="00C16F87">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Methodologisch gezien vergroot de </w:t>
      </w:r>
      <w:r w:rsidR="004A040E"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100 schaal de variabiliteit van metingen en maakt het parametrische toetsen, zoals</w:t>
      </w:r>
      <w:r w:rsidR="00705596" w:rsidRPr="00F47947">
        <w:rPr>
          <w:rFonts w:ascii="Euclid Circular A" w:eastAsia="Times New Roman" w:hAnsi="Euclid Circular A" w:cs="Times New Roman"/>
          <w:color w:val="000000"/>
          <w:sz w:val="24"/>
          <w:szCs w:val="24"/>
          <w:lang w:eastAsia="en-NL"/>
        </w:rPr>
        <w:t xml:space="preserve"> </w:t>
      </w:r>
      <w:r w:rsidR="004A2CDC" w:rsidRPr="00F47947">
        <w:rPr>
          <w:rFonts w:ascii="Euclid Circular A" w:eastAsia="Times New Roman" w:hAnsi="Euclid Circular A" w:cs="Times New Roman"/>
          <w:color w:val="000000"/>
          <w:sz w:val="24"/>
          <w:szCs w:val="24"/>
          <w:lang w:eastAsia="en-NL"/>
        </w:rPr>
        <w:t xml:space="preserve">de </w:t>
      </w:r>
      <w:r w:rsidR="00705596" w:rsidRPr="00F47947">
        <w:rPr>
          <w:rFonts w:ascii="Euclid Circular A" w:eastAsia="Times New Roman" w:hAnsi="Euclid Circular A" w:cs="Times New Roman"/>
          <w:color w:val="000000"/>
          <w:sz w:val="24"/>
          <w:szCs w:val="24"/>
          <w:lang w:eastAsia="en-NL"/>
        </w:rPr>
        <w:t>paired</w:t>
      </w:r>
      <w:r w:rsidRPr="00F47947">
        <w:rPr>
          <w:rFonts w:ascii="Euclid Circular A" w:eastAsia="Times New Roman" w:hAnsi="Euclid Circular A" w:cs="Times New Roman"/>
          <w:color w:val="000000"/>
          <w:sz w:val="24"/>
          <w:szCs w:val="24"/>
          <w:lang w:eastAsia="en-NL"/>
        </w:rPr>
        <w:t xml:space="preserve"> t-tests robuuster</w:t>
      </w:r>
      <w:r w:rsidR="00A8577D" w:rsidRPr="00F47947">
        <w:rPr>
          <w:rFonts w:ascii="Euclid Circular A" w:eastAsia="Times New Roman" w:hAnsi="Euclid Circular A" w:cs="Times New Roman"/>
          <w:color w:val="000000"/>
          <w:sz w:val="24"/>
          <w:szCs w:val="24"/>
          <w:lang w:eastAsia="en-NL"/>
        </w:rPr>
        <w:t xml:space="preserve"> </w:t>
      </w:r>
      <w:r w:rsidR="00A8577D"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6TukiWx2","properties":{"formattedCitation":"(Norman, 2010)","plainCitation":"(Norman, 2010)","dontUpdate":true,"noteIndex":0},"citationItems":[{"id":133,"uris":["http://zotero.org/users/local/JYrcCqg2/items/ECGB4T9Z"],"itemData":{"id":133,"type":"article-journal","abstract":"Reviewers of research reports frequently criticize the choice of statistical methods. While some of these criticisms are well-founded, frequently the use of various parametric methods such as analysis of variance, regression, correlation are faulted because: (a) the sample size is too small, (b) the data may not be normally distributed, or (c) The data are from Likert scales, which are ordinal, so parametric statistics cannot be used. In this paper, I dissect these arguments, and show that many studies, dating back to the 1930s consistently show that parametric statistics are robust with respect to violations of these assumptions. Hence, challenges like those above are unfounded, and parametric methods can be utilized without concern for “getting the wrong answer”.","container-title":"Advances in health sciences education : theory and practice","DOI":"10.1007/s10459-010-9222-y","ISSN":"1382-4996","issue":"5","language":"eng","note":"publisher-place: Dordrecht\npublisher: Springer Netherlands","page":"625–632","source":"catalogue.leidenuniv.nl","title":"Likert scales, levels of measurement and the “laws” of statistics","volume":"15","author":[{"family":"Norman","given":"Geoff"}],"issued":{"date-parts":[["2010"]]},"citation-key":"normanLikertScalesLevels2010"}}],"schema":"https://github.com/citation-style-language/schema/raw/master/csl-citation.json"} </w:instrText>
      </w:r>
      <w:r w:rsidR="00A8577D" w:rsidRPr="00F47947">
        <w:rPr>
          <w:rFonts w:ascii="Euclid Circular A" w:eastAsia="Times New Roman" w:hAnsi="Euclid Circular A" w:cs="Times New Roman"/>
          <w:color w:val="000000"/>
          <w:sz w:val="24"/>
          <w:szCs w:val="24"/>
          <w:lang w:eastAsia="en-NL"/>
        </w:rPr>
        <w:fldChar w:fldCharType="separate"/>
      </w:r>
      <w:r w:rsidR="00A8577D" w:rsidRPr="00F47947">
        <w:rPr>
          <w:rFonts w:ascii="Euclid Circular A" w:hAnsi="Euclid Circular A"/>
          <w:sz w:val="24"/>
        </w:rPr>
        <w:t>(Norman, 2010</w:t>
      </w:r>
      <w:r w:rsidR="00C03567" w:rsidRPr="00F47947">
        <w:rPr>
          <w:rFonts w:ascii="Euclid Circular A" w:hAnsi="Euclid Circular A"/>
          <w:sz w:val="24"/>
        </w:rPr>
        <w:t>: p.</w:t>
      </w:r>
      <w:r w:rsidR="0060045C" w:rsidRPr="00F47947">
        <w:rPr>
          <w:rFonts w:ascii="Euclid Circular A" w:hAnsi="Euclid Circular A"/>
          <w:sz w:val="24"/>
        </w:rPr>
        <w:t>625-626</w:t>
      </w:r>
      <w:r w:rsidR="00A8577D" w:rsidRPr="00F47947">
        <w:rPr>
          <w:rFonts w:ascii="Euclid Circular A" w:hAnsi="Euclid Circular A"/>
          <w:sz w:val="24"/>
        </w:rPr>
        <w:t>)</w:t>
      </w:r>
      <w:r w:rsidR="00A8577D"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r w:rsidR="0035695C" w:rsidRPr="00F47947">
        <w:rPr>
          <w:rFonts w:ascii="Euclid Circular A" w:eastAsia="Times New Roman" w:hAnsi="Euclid Circular A" w:cs="Times New Roman"/>
          <w:color w:val="000000"/>
          <w:sz w:val="24"/>
          <w:szCs w:val="24"/>
          <w:lang w:eastAsia="en-NL"/>
        </w:rPr>
        <w:t xml:space="preserve">Dit onderzoek gebruikt </w:t>
      </w:r>
      <w:r w:rsidR="008A4A52" w:rsidRPr="00F47947">
        <w:rPr>
          <w:rFonts w:ascii="Euclid Circular A" w:eastAsia="Times New Roman" w:hAnsi="Euclid Circular A" w:cs="Times New Roman"/>
          <w:color w:val="000000"/>
          <w:sz w:val="24"/>
          <w:szCs w:val="24"/>
          <w:lang w:eastAsia="en-NL"/>
        </w:rPr>
        <w:t>een</w:t>
      </w:r>
      <w:r w:rsidR="0035695C" w:rsidRPr="00F47947">
        <w:rPr>
          <w:rFonts w:ascii="Euclid Circular A" w:eastAsia="Times New Roman" w:hAnsi="Euclid Circular A" w:cs="Times New Roman"/>
          <w:color w:val="000000"/>
          <w:sz w:val="24"/>
          <w:szCs w:val="24"/>
          <w:lang w:eastAsia="en-NL"/>
        </w:rPr>
        <w:t xml:space="preserve"> single-item meting, terwijl m</w:t>
      </w:r>
      <w:r w:rsidRPr="00F47947">
        <w:rPr>
          <w:rFonts w:ascii="Euclid Circular A" w:eastAsia="Times New Roman" w:hAnsi="Euclid Circular A" w:cs="Times New Roman"/>
          <w:color w:val="000000"/>
          <w:sz w:val="24"/>
          <w:szCs w:val="24"/>
          <w:lang w:eastAsia="en-NL"/>
        </w:rPr>
        <w:t>ulti-item schalen vaak de voorkeur krijgen</w:t>
      </w:r>
      <w:r w:rsidR="00045268" w:rsidRPr="00F47947">
        <w:rPr>
          <w:rFonts w:ascii="Euclid Circular A" w:eastAsia="Times New Roman" w:hAnsi="Euclid Circular A" w:cs="Times New Roman"/>
          <w:color w:val="000000"/>
          <w:sz w:val="24"/>
          <w:szCs w:val="24"/>
          <w:lang w:eastAsia="en-NL"/>
        </w:rPr>
        <w:t>.</w:t>
      </w:r>
      <w:r w:rsidRPr="00F47947">
        <w:rPr>
          <w:rFonts w:ascii="Euclid Circular A" w:eastAsia="Times New Roman" w:hAnsi="Euclid Circular A" w:cs="Times New Roman"/>
          <w:color w:val="000000"/>
          <w:sz w:val="24"/>
          <w:szCs w:val="24"/>
          <w:lang w:eastAsia="en-NL"/>
        </w:rPr>
        <w:t xml:space="preserve"> </w:t>
      </w:r>
      <w:r w:rsidR="00045268" w:rsidRPr="00F47947">
        <w:rPr>
          <w:rFonts w:ascii="Euclid Circular A" w:eastAsia="Times New Roman" w:hAnsi="Euclid Circular A" w:cs="Times New Roman"/>
          <w:color w:val="000000"/>
          <w:sz w:val="24"/>
          <w:szCs w:val="24"/>
          <w:lang w:eastAsia="en-NL"/>
        </w:rPr>
        <w:t xml:space="preserve">Voornamelijk omdat </w:t>
      </w:r>
      <w:r w:rsidRPr="00F47947">
        <w:rPr>
          <w:rFonts w:ascii="Euclid Circular A" w:eastAsia="Times New Roman" w:hAnsi="Euclid Circular A" w:cs="Times New Roman"/>
          <w:color w:val="000000"/>
          <w:sz w:val="24"/>
          <w:szCs w:val="24"/>
          <w:lang w:eastAsia="en-NL"/>
        </w:rPr>
        <w:t xml:space="preserve">een single-item schaal praktisch </w:t>
      </w:r>
      <w:r w:rsidR="00990B85" w:rsidRPr="00F47947">
        <w:rPr>
          <w:rFonts w:ascii="Euclid Circular A" w:eastAsia="Times New Roman" w:hAnsi="Euclid Circular A" w:cs="Times New Roman"/>
          <w:color w:val="000000"/>
          <w:sz w:val="24"/>
          <w:szCs w:val="24"/>
          <w:lang w:eastAsia="en-NL"/>
        </w:rPr>
        <w:t xml:space="preserve">is in </w:t>
      </w:r>
      <w:r w:rsidR="00F80C72" w:rsidRPr="00F47947">
        <w:rPr>
          <w:rFonts w:ascii="Euclid Circular A" w:eastAsia="Times New Roman" w:hAnsi="Euclid Circular A" w:cs="Times New Roman"/>
          <w:color w:val="000000"/>
          <w:sz w:val="24"/>
          <w:szCs w:val="24"/>
          <w:lang w:eastAsia="en-NL"/>
        </w:rPr>
        <w:t>experimenten</w:t>
      </w:r>
      <w:r w:rsidRPr="00F47947">
        <w:rPr>
          <w:rFonts w:ascii="Euclid Circular A" w:eastAsia="Times New Roman" w:hAnsi="Euclid Circular A" w:cs="Times New Roman"/>
          <w:color w:val="000000"/>
          <w:sz w:val="24"/>
          <w:szCs w:val="24"/>
          <w:lang w:eastAsia="en-NL"/>
        </w:rPr>
        <w:t xml:space="preserve"> vanwege eenvoud en </w:t>
      </w:r>
      <w:r w:rsidR="000A6FF5" w:rsidRPr="00F47947">
        <w:rPr>
          <w:rFonts w:ascii="Euclid Circular A" w:eastAsia="Times New Roman" w:hAnsi="Euclid Circular A" w:cs="Times New Roman"/>
          <w:color w:val="000000"/>
          <w:sz w:val="24"/>
          <w:szCs w:val="24"/>
          <w:lang w:eastAsia="en-NL"/>
        </w:rPr>
        <w:t xml:space="preserve">lagere </w:t>
      </w:r>
      <w:r w:rsidRPr="00F47947">
        <w:rPr>
          <w:rFonts w:ascii="Euclid Circular A" w:eastAsia="Times New Roman" w:hAnsi="Euclid Circular A" w:cs="Times New Roman"/>
          <w:color w:val="000000"/>
          <w:sz w:val="24"/>
          <w:szCs w:val="24"/>
          <w:lang w:eastAsia="en-NL"/>
        </w:rPr>
        <w:t>granulariteit</w:t>
      </w:r>
      <w:r w:rsidR="008455AA" w:rsidRPr="00F47947">
        <w:rPr>
          <w:rFonts w:ascii="Euclid Circular A" w:eastAsia="Times New Roman" w:hAnsi="Euclid Circular A" w:cs="Times New Roman"/>
          <w:color w:val="000000"/>
          <w:sz w:val="24"/>
          <w:szCs w:val="24"/>
          <w:lang w:eastAsia="en-NL"/>
        </w:rPr>
        <w:t xml:space="preserve"> </w:t>
      </w:r>
      <w:r w:rsidR="008455AA"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K07Va7O5","properties":{"formattedCitation":"(Castro et al., 2023)","plainCitation":"(Castro et al., 2023)","dontUpdate":true,"noteIndex":0},"citationItems":[{"id":136,"uris":["http://zotero.org/users/local/JYrcCqg2/items/HJMS5464"],"itemData":{"id":136,"type":"article-journal","abstract":"The purpose of this research is to provide researchers and leaders with a reliable and up-to-date comparison between a single-item and a multi-item trust scale, enabling effective assessment of team members’ trust in their leaders. The aim of the study is to investigate whether a single-question scale is as reliable as a multi-item questionnaire in measuring trust. An additional goal is to provide researchers with insights and conditions for effectively using single or multiple measures to assess trust in leaders, considering factors like reliability and effectiveness. After conducting a comprehensive literature review, data were collected from 101 project members in Brazil using a survey methodology. The respondents were asked to provide feedback regarding their leaders, specifically project managers, and factor analysis was then employed to test the single-item and multi-item measures of trust. The advantages and disadvantages of each approach are discussed. The findings of our study demonstrate that both single-item and multi-item scales of trust should be utilized to gain a more comprehensive understanding of the trust construct. Single-item questionnaires can reduce survey length, improve respondent friendliness, and increase participant willingness. On the other hand, multi-item questionnaires enable researchers to analyze latent variables that contribute to an overall variable, but they cannot isolate data for each of those constructs. The results show that both measures are reliable, providing researchers and professionals with insights into the benefits and drawbacks associated with each method. Consequently, this research equips researchers and project professionals with valuable information for selecting the appropriate measurement tool.","container-title":"Behavioral Sciences","DOI":"10.3390/bs13090786","ISSN":"2076-328X","issue":"9","journalAbbreviation":"Behav Sci (Basel)","note":"PMID: 37754064\nPMCID: PMC10525642","page":"786","source":"PubMed Central","title":"Comparing Single-Item and Multi-Item Trust Scales: Insights for Assessing Trust in Project Leaders","title-short":"Comparing Single-Item and Multi-Item Trust Scales","volume":"13","author":[{"family":"Castro","given":"Marcela Souto"},{"family":"Bahli","given":"Bouchaib"},{"family":"Ferreira","given":"João J."},{"family":"Figueiredo","given":"Ronnie"}],"issued":{"date-parts":[["2023",9,21]]},"citation-key":"castroComparingSingleItemMultiItem2023"}}],"schema":"https://github.com/citation-style-language/schema/raw/master/csl-citation.json"} </w:instrText>
      </w:r>
      <w:r w:rsidR="008455AA" w:rsidRPr="00F47947">
        <w:rPr>
          <w:rFonts w:ascii="Euclid Circular A" w:eastAsia="Times New Roman" w:hAnsi="Euclid Circular A" w:cs="Times New Roman"/>
          <w:color w:val="000000"/>
          <w:sz w:val="24"/>
          <w:szCs w:val="24"/>
          <w:lang w:eastAsia="en-NL"/>
        </w:rPr>
        <w:fldChar w:fldCharType="separate"/>
      </w:r>
      <w:r w:rsidR="008455AA" w:rsidRPr="00F47947">
        <w:rPr>
          <w:rFonts w:ascii="Euclid Circular A" w:hAnsi="Euclid Circular A"/>
          <w:sz w:val="24"/>
        </w:rPr>
        <w:t>(Castro et al., 2023</w:t>
      </w:r>
      <w:r w:rsidR="00C92EFB" w:rsidRPr="00F47947">
        <w:rPr>
          <w:rFonts w:ascii="Euclid Circular A" w:hAnsi="Euclid Circular A"/>
          <w:sz w:val="24"/>
        </w:rPr>
        <w:t>: p.</w:t>
      </w:r>
      <w:r w:rsidR="0035777B" w:rsidRPr="00F47947">
        <w:rPr>
          <w:rFonts w:ascii="Euclid Circular A" w:hAnsi="Euclid Circular A"/>
          <w:sz w:val="24"/>
        </w:rPr>
        <w:t>9-10</w:t>
      </w:r>
      <w:r w:rsidR="008455AA" w:rsidRPr="00F47947">
        <w:rPr>
          <w:rFonts w:ascii="Euclid Circular A" w:hAnsi="Euclid Circular A"/>
          <w:sz w:val="24"/>
        </w:rPr>
        <w:t>)</w:t>
      </w:r>
      <w:r w:rsidR="008455AA"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r w:rsidR="0069586D" w:rsidRPr="00F47947">
        <w:rPr>
          <w:rFonts w:ascii="Euclid Circular A" w:eastAsia="Times New Roman" w:hAnsi="Euclid Circular A" w:cs="Times New Roman"/>
          <w:color w:val="000000"/>
          <w:sz w:val="24"/>
          <w:szCs w:val="24"/>
          <w:lang w:eastAsia="en-NL"/>
        </w:rPr>
        <w:t xml:space="preserve">De voordelen van single-item zit vooral </w:t>
      </w:r>
      <w:r w:rsidR="0069586D" w:rsidRPr="00F47947">
        <w:rPr>
          <w:rFonts w:ascii="Euclid Circular A" w:eastAsia="Times New Roman" w:hAnsi="Euclid Circular A" w:cs="Times New Roman"/>
          <w:color w:val="000000"/>
          <w:sz w:val="24"/>
          <w:szCs w:val="24"/>
          <w:lang w:eastAsia="en-NL"/>
        </w:rPr>
        <w:lastRenderedPageBreak/>
        <w:t>in de limitaties van dit onderzoek</w:t>
      </w:r>
      <w:r w:rsidR="005E3B2D" w:rsidRPr="00F47947">
        <w:rPr>
          <w:rFonts w:ascii="Euclid Circular A" w:eastAsia="Times New Roman" w:hAnsi="Euclid Circular A" w:cs="Times New Roman"/>
          <w:color w:val="000000"/>
          <w:sz w:val="24"/>
          <w:szCs w:val="24"/>
          <w:lang w:eastAsia="en-NL"/>
        </w:rPr>
        <w:t>.</w:t>
      </w:r>
      <w:r w:rsidR="0069586D" w:rsidRPr="00F47947">
        <w:rPr>
          <w:rFonts w:ascii="Euclid Circular A" w:eastAsia="Times New Roman" w:hAnsi="Euclid Circular A" w:cs="Times New Roman"/>
          <w:color w:val="000000"/>
          <w:sz w:val="24"/>
          <w:szCs w:val="24"/>
          <w:lang w:eastAsia="en-NL"/>
        </w:rPr>
        <w:t xml:space="preserve"> </w:t>
      </w:r>
      <w:r w:rsidR="005E3B2D" w:rsidRPr="00F47947">
        <w:rPr>
          <w:rFonts w:ascii="Euclid Circular A" w:eastAsia="Times New Roman" w:hAnsi="Euclid Circular A" w:cs="Times New Roman"/>
          <w:color w:val="000000"/>
          <w:sz w:val="24"/>
          <w:szCs w:val="24"/>
          <w:lang w:eastAsia="en-NL"/>
        </w:rPr>
        <w:t>H</w:t>
      </w:r>
      <w:r w:rsidR="0069586D" w:rsidRPr="00F47947">
        <w:rPr>
          <w:rFonts w:ascii="Euclid Circular A" w:eastAsia="Times New Roman" w:hAnsi="Euclid Circular A" w:cs="Times New Roman"/>
          <w:color w:val="000000"/>
          <w:sz w:val="24"/>
          <w:szCs w:val="24"/>
          <w:lang w:eastAsia="en-NL"/>
        </w:rPr>
        <w:t>et verkort de duur van het onderzoek, verbeterd de respondentvriendelijkheid en daarmee vergroot het de bereidheid van deelnemers.</w:t>
      </w:r>
      <w:r w:rsidR="00325642" w:rsidRPr="00F47947">
        <w:rPr>
          <w:rFonts w:ascii="Euclid Circular A" w:eastAsia="Times New Roman" w:hAnsi="Euclid Circular A" w:cs="Times New Roman"/>
          <w:color w:val="000000"/>
          <w:sz w:val="24"/>
          <w:szCs w:val="24"/>
          <w:lang w:eastAsia="en-NL"/>
        </w:rPr>
        <w:t xml:space="preserve"> </w:t>
      </w:r>
      <w:r w:rsidRPr="00F47947">
        <w:rPr>
          <w:rFonts w:ascii="Euclid Circular A" w:eastAsia="Times New Roman" w:hAnsi="Euclid Circular A" w:cs="Times New Roman"/>
          <w:color w:val="000000"/>
          <w:sz w:val="24"/>
          <w:szCs w:val="24"/>
          <w:lang w:eastAsia="en-NL"/>
        </w:rPr>
        <w:t>Om vergelijkbaarheid met eerdere studies te waarborgen, kan een categorisering worden toegepast in lage (</w:t>
      </w:r>
      <w:r w:rsidR="002E7C6C" w:rsidRPr="00F47947">
        <w:rPr>
          <w:rFonts w:ascii="Euclid Circular A" w:eastAsia="Times New Roman" w:hAnsi="Euclid Circular A" w:cs="Times New Roman"/>
          <w:color w:val="000000"/>
          <w:sz w:val="24"/>
          <w:szCs w:val="24"/>
          <w:lang w:eastAsia="en-NL"/>
        </w:rPr>
        <w:t>0</w:t>
      </w:r>
      <w:r w:rsidRPr="00F47947">
        <w:rPr>
          <w:rFonts w:ascii="Euclid Circular A" w:eastAsia="Times New Roman" w:hAnsi="Euclid Circular A" w:cs="Times New Roman"/>
          <w:color w:val="000000"/>
          <w:sz w:val="24"/>
          <w:szCs w:val="24"/>
          <w:lang w:eastAsia="en-NL"/>
        </w:rPr>
        <w:t xml:space="preserve">-33), gemiddelde (34-66) en hoge (67-100) </w:t>
      </w:r>
      <w:r w:rsidR="00F96DA7" w:rsidRPr="00F47947">
        <w:rPr>
          <w:rFonts w:ascii="Euclid Circular A" w:eastAsia="Times New Roman" w:hAnsi="Euclid Circular A" w:cs="Times New Roman"/>
          <w:color w:val="000000"/>
          <w:sz w:val="24"/>
          <w:szCs w:val="24"/>
          <w:lang w:eastAsia="en-NL"/>
        </w:rPr>
        <w:t xml:space="preserve">score van </w:t>
      </w:r>
      <w:r w:rsidRPr="00F47947">
        <w:rPr>
          <w:rFonts w:ascii="Euclid Circular A" w:eastAsia="Times New Roman" w:hAnsi="Euclid Circular A" w:cs="Times New Roman"/>
          <w:color w:val="000000"/>
          <w:sz w:val="24"/>
          <w:szCs w:val="24"/>
          <w:lang w:eastAsia="en-NL"/>
        </w:rPr>
        <w:t>geloofwaardigheid</w:t>
      </w:r>
      <w:r w:rsidR="00F46316" w:rsidRPr="00F47947">
        <w:rPr>
          <w:rFonts w:ascii="Euclid Circular A" w:eastAsia="Times New Roman" w:hAnsi="Euclid Circular A" w:cs="Times New Roman"/>
          <w:color w:val="000000"/>
          <w:sz w:val="24"/>
          <w:szCs w:val="24"/>
          <w:lang w:eastAsia="en-NL"/>
        </w:rPr>
        <w:t xml:space="preserve"> </w:t>
      </w:r>
      <w:r w:rsidR="00F46316" w:rsidRPr="00F47947">
        <w:rPr>
          <w:rFonts w:ascii="Euclid Circular A" w:eastAsia="Times New Roman" w:hAnsi="Euclid Circular A" w:cs="Times New Roman"/>
          <w:color w:val="000000"/>
          <w:sz w:val="24"/>
          <w:szCs w:val="24"/>
          <w:lang w:eastAsia="en-NL"/>
        </w:rPr>
        <w:fldChar w:fldCharType="begin"/>
      </w:r>
      <w:r w:rsidR="00D14E6A" w:rsidRPr="00F47947">
        <w:rPr>
          <w:rFonts w:ascii="Euclid Circular A" w:eastAsia="Times New Roman" w:hAnsi="Euclid Circular A" w:cs="Times New Roman"/>
          <w:color w:val="000000"/>
          <w:sz w:val="24"/>
          <w:szCs w:val="24"/>
          <w:lang w:eastAsia="en-NL"/>
        </w:rPr>
        <w:instrText xml:space="preserve"> ADDIN ZOTERO_ITEM CSL_CITATION {"citationID":"doxzBqtX","properties":{"formattedCitation":"(Finstad, 2009)","plainCitation":"(Finstad, 2009)","dontUpdate":true,"noteIndex":0},"citationItems":[{"id":143,"uris":["http://zotero.org/users/local/JYrcCqg2/items/3R798VXB"],"itemData":{"id":143,"type":"article-journal","container-title":"Journal of Usability Studies","issue":"3","page":"104-110","title":"Response Interpolation and Scale Sensitivity: Evidence Against 5-Point Scales","volume":"5","author":[{"family":"Finstad","given":"Kraig"}],"issued":{"date-parts":[["2009",11]]},"citation-key":"finstadResponseInterpolationScale2009"}}],"schema":"https://github.com/citation-style-language/schema/raw/master/csl-citation.json"} </w:instrText>
      </w:r>
      <w:r w:rsidR="00F46316" w:rsidRPr="00F47947">
        <w:rPr>
          <w:rFonts w:ascii="Euclid Circular A" w:eastAsia="Times New Roman" w:hAnsi="Euclid Circular A" w:cs="Times New Roman"/>
          <w:color w:val="000000"/>
          <w:sz w:val="24"/>
          <w:szCs w:val="24"/>
          <w:lang w:eastAsia="en-NL"/>
        </w:rPr>
        <w:fldChar w:fldCharType="separate"/>
      </w:r>
      <w:r w:rsidR="00F46316" w:rsidRPr="00F47947">
        <w:rPr>
          <w:rFonts w:ascii="Euclid Circular A" w:hAnsi="Euclid Circular A"/>
          <w:sz w:val="24"/>
        </w:rPr>
        <w:t>(Finstad, 2009</w:t>
      </w:r>
      <w:r w:rsidR="009C27B5" w:rsidRPr="00F47947">
        <w:rPr>
          <w:rFonts w:ascii="Euclid Circular A" w:hAnsi="Euclid Circular A"/>
          <w:sz w:val="24"/>
        </w:rPr>
        <w:t>: p.105</w:t>
      </w:r>
      <w:r w:rsidR="00F46316" w:rsidRPr="00F47947">
        <w:rPr>
          <w:rFonts w:ascii="Euclid Circular A" w:hAnsi="Euclid Circular A"/>
          <w:sz w:val="24"/>
        </w:rPr>
        <w:t>)</w:t>
      </w:r>
      <w:r w:rsidR="00F46316" w:rsidRPr="00F47947">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Deze aanpak biedt een evenwicht tussen precisie en methodologische robuustheid</w:t>
      </w:r>
      <w:r w:rsidR="00304103" w:rsidRPr="00F47947">
        <w:rPr>
          <w:rFonts w:ascii="Euclid Circular A" w:eastAsia="Times New Roman" w:hAnsi="Euclid Circular A" w:cs="Times New Roman"/>
          <w:color w:val="000000"/>
          <w:sz w:val="24"/>
          <w:szCs w:val="24"/>
          <w:lang w:eastAsia="en-NL"/>
        </w:rPr>
        <w:t>, zodat deze metingen niet enkel toepasbaar zijn voor vergelijkbare score onderzoeken.</w:t>
      </w:r>
    </w:p>
    <w:p w14:paraId="5E3938F4" w14:textId="77777777" w:rsidR="00ED46D0" w:rsidRPr="00F47947" w:rsidRDefault="00ED46D0">
      <w:pPr>
        <w:rPr>
          <w:rFonts w:ascii="Euclid Circular A Semibold" w:eastAsia="Times New Roman" w:hAnsi="Euclid Circular A Semibold" w:cs="Times New Roman"/>
          <w:color w:val="000000"/>
          <w:sz w:val="24"/>
          <w:szCs w:val="24"/>
          <w:lang w:eastAsia="en-NL"/>
        </w:rPr>
      </w:pPr>
    </w:p>
    <w:p w14:paraId="12E1668D" w14:textId="59C08C7B" w:rsidR="00796323" w:rsidRPr="00F47947"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9" w:name="_Toc193112248"/>
      <w:r w:rsidRPr="00F47947">
        <w:rPr>
          <w:rFonts w:ascii="Euclid Circular A Semibold" w:eastAsia="Times New Roman" w:hAnsi="Euclid Circular A Semibold" w:cs="Times New Roman"/>
          <w:color w:val="000000"/>
          <w:sz w:val="24"/>
          <w:szCs w:val="24"/>
          <w:lang w:eastAsia="en-NL"/>
        </w:rPr>
        <w:t xml:space="preserve">Selectie van </w:t>
      </w:r>
      <w:bookmarkEnd w:id="19"/>
      <w:r w:rsidR="00D81913" w:rsidRPr="00F47947">
        <w:rPr>
          <w:rFonts w:ascii="Euclid Circular A Semibold" w:eastAsia="Times New Roman" w:hAnsi="Euclid Circular A Semibold" w:cs="Times New Roman"/>
          <w:color w:val="000000"/>
          <w:sz w:val="24"/>
          <w:szCs w:val="24"/>
          <w:lang w:eastAsia="en-NL"/>
        </w:rPr>
        <w:t>onderzoek</w:t>
      </w:r>
      <w:r w:rsidR="0057016C">
        <w:rPr>
          <w:rFonts w:ascii="Euclid Circular A Semibold" w:eastAsia="Times New Roman" w:hAnsi="Euclid Circular A Semibold" w:cs="Times New Roman"/>
          <w:color w:val="000000"/>
          <w:sz w:val="24"/>
          <w:szCs w:val="24"/>
          <w:lang w:eastAsia="en-NL"/>
        </w:rPr>
        <w:t>s</w:t>
      </w:r>
      <w:r w:rsidR="00D81913" w:rsidRPr="00F47947">
        <w:rPr>
          <w:rFonts w:ascii="Euclid Circular A Semibold" w:eastAsia="Times New Roman" w:hAnsi="Euclid Circular A Semibold" w:cs="Times New Roman"/>
          <w:color w:val="000000"/>
          <w:sz w:val="24"/>
          <w:szCs w:val="24"/>
          <w:lang w:eastAsia="en-NL"/>
        </w:rPr>
        <w:t>deelnemers</w:t>
      </w:r>
    </w:p>
    <w:p w14:paraId="34E47DD3" w14:textId="77777777" w:rsidR="004C0390" w:rsidRPr="00F47947" w:rsidRDefault="004C0390">
      <w:pPr>
        <w:rPr>
          <w:rFonts w:ascii="Aptos" w:eastAsia="Times New Roman" w:hAnsi="Aptos" w:cs="Times New Roman"/>
          <w:color w:val="000000"/>
          <w:sz w:val="24"/>
          <w:szCs w:val="24"/>
          <w:lang w:eastAsia="en-NL"/>
        </w:rPr>
      </w:pPr>
    </w:p>
    <w:p w14:paraId="71CA2409" w14:textId="55EA0A48" w:rsidR="00643930" w:rsidRDefault="00E1287F" w:rsidP="00F7617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Wat betreft de benodigde steekproefgrootte (N), verwijzen Ross &amp; Morrison (200</w:t>
      </w:r>
      <w:r w:rsidR="004328D2">
        <w:rPr>
          <w:rFonts w:ascii="Euclid Circular A" w:eastAsia="Times New Roman" w:hAnsi="Euclid Circular A" w:cs="Times New Roman"/>
          <w:color w:val="000000"/>
          <w:sz w:val="24"/>
          <w:szCs w:val="24"/>
          <w:lang w:eastAsia="en-NL"/>
        </w:rPr>
        <w:t>4</w:t>
      </w:r>
      <w:r w:rsidRPr="00F47947">
        <w:rPr>
          <w:rFonts w:ascii="Euclid Circular A" w:eastAsia="Times New Roman" w:hAnsi="Euclid Circular A" w:cs="Times New Roman"/>
          <w:color w:val="000000"/>
          <w:sz w:val="24"/>
          <w:szCs w:val="24"/>
          <w:lang w:eastAsia="en-NL"/>
        </w:rPr>
        <w:t>) naar het belang van een power-analyse om het aantal deelnemers te bepalen, waarbij factoren zoals effectgrootte en significantieniveau een rol spelen. In de sociale wetenschappen wordt vaak een power van 0.80 als richtlijn gebruikt, wat betekent dat een effect met 80% kans wordt gedetecteerd als het daadwerkelijk bestaat</w:t>
      </w:r>
      <w:r w:rsidR="00DE74C2">
        <w:rPr>
          <w:rFonts w:ascii="Euclid Circular A" w:eastAsia="Times New Roman" w:hAnsi="Euclid Circular A" w:cs="Times New Roman"/>
          <w:color w:val="000000"/>
          <w:sz w:val="24"/>
          <w:szCs w:val="24"/>
          <w:lang w:eastAsia="en-NL"/>
        </w:rPr>
        <w:t xml:space="preserve"> </w:t>
      </w:r>
      <w:r w:rsidR="00DE74C2">
        <w:rPr>
          <w:rFonts w:ascii="Euclid Circular A" w:eastAsia="Times New Roman" w:hAnsi="Euclid Circular A" w:cs="Times New Roman"/>
          <w:color w:val="000000"/>
          <w:sz w:val="24"/>
          <w:szCs w:val="24"/>
          <w:lang w:eastAsia="en-NL"/>
        </w:rPr>
        <w:fldChar w:fldCharType="begin"/>
      </w:r>
      <w:r w:rsidR="00DE74C2">
        <w:rPr>
          <w:rFonts w:ascii="Euclid Circular A" w:eastAsia="Times New Roman" w:hAnsi="Euclid Circular A" w:cs="Times New Roman"/>
          <w:color w:val="000000"/>
          <w:sz w:val="24"/>
          <w:szCs w:val="24"/>
          <w:lang w:eastAsia="en-NL"/>
        </w:rPr>
        <w:instrText xml:space="preserve"> ADDIN ZOTERO_ITEM CSL_CITATION {"citationID":"BWjnUoVb","properties":{"formattedCitation":"(Ross &amp; Morrison, 2004)","plainCitation":"(Ross &amp; Morrison, 2004)","noteIndex":0},"citationItems":[{"id":161,"uris":["http://zotero.org/users/local/JYrcCqg2/items/GF9TS6V2"],"itemData":{"id":161,"type":"chapter","abstract":"Experimental research has had a long tradition in psychology\nand education. When psychology emerged as an infant science\nduring the 1900s, it modeled its research methods on the established paradigms of the physical sciences, which for centuries\nrelied on experimentation to derive principals and laws. Subsequent reliance on experimental approaches was strengthened\nby behavioral approaches to psychology and education that predominated during the ﬁrst half of this century. Thus, usage of experimentation in educational technology over the past 40 years\nhas been inﬂuenced by developments in theory and research\npractices within its parent disciplines.","container-title":"Handbook of Research on Educational Communications and Technology","edition":"2","ISBN":"978-1-4106-0951-9","note":"number-of-pages: 23","publisher":"Routledge","title":"Experimental Research Methods","author":[{"family":"Ross","given":"Steven M."},{"family":"Morrison","given":"Gary R."}],"issued":{"date-parts":[["2004"]]},"citation-key":"rossExperimentalResearchMethods2004"}}],"schema":"https://github.com/citation-style-language/schema/raw/master/csl-citation.json"} </w:instrText>
      </w:r>
      <w:r w:rsidR="00DE74C2">
        <w:rPr>
          <w:rFonts w:ascii="Euclid Circular A" w:eastAsia="Times New Roman" w:hAnsi="Euclid Circular A" w:cs="Times New Roman"/>
          <w:color w:val="000000"/>
          <w:sz w:val="24"/>
          <w:szCs w:val="24"/>
          <w:lang w:eastAsia="en-NL"/>
        </w:rPr>
        <w:fldChar w:fldCharType="separate"/>
      </w:r>
      <w:r w:rsidR="00DE74C2" w:rsidRPr="00DE74C2">
        <w:rPr>
          <w:rFonts w:ascii="Euclid Circular A" w:hAnsi="Euclid Circular A"/>
          <w:sz w:val="24"/>
        </w:rPr>
        <w:t>(Ross &amp; Morrison, 2004)</w:t>
      </w:r>
      <w:r w:rsidR="00DE74C2">
        <w:rPr>
          <w:rFonts w:ascii="Euclid Circular A" w:eastAsia="Times New Roman" w:hAnsi="Euclid Circular A" w:cs="Times New Roman"/>
          <w:color w:val="000000"/>
          <w:sz w:val="24"/>
          <w:szCs w:val="24"/>
          <w:lang w:eastAsia="en-NL"/>
        </w:rPr>
        <w:fldChar w:fldCharType="end"/>
      </w:r>
      <w:r w:rsidRPr="00F47947">
        <w:rPr>
          <w:rFonts w:ascii="Euclid Circular A" w:eastAsia="Times New Roman" w:hAnsi="Euclid Circular A" w:cs="Times New Roman"/>
          <w:color w:val="000000"/>
          <w:sz w:val="24"/>
          <w:szCs w:val="24"/>
          <w:lang w:eastAsia="en-NL"/>
        </w:rPr>
        <w:t xml:space="preserve">. </w:t>
      </w:r>
    </w:p>
    <w:p w14:paraId="1A45933C" w14:textId="19EFEFB5" w:rsidR="00156F4B" w:rsidRDefault="00E1287F" w:rsidP="00F76179">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olgens richtlijnen zou een kleine effectgrootte (d = 0.2) ongeveer 88 deelnemers vereisen, terwijl een middelgroot effect (d = 0.5) met 34 deelnemers al detecteerbaar is en een groot effect (d = 0.8) slechts 15 deelnemers nodig heeft (Thorson et al., 2012, p. 118; Ross &amp; Morrison, 2003, p. 1024; Appelman &amp; Sundar, 2015, p. 67). Dit benadrukt dat, hoewel een paired t-test efficiënter is in het omgaan met kleine steekproeven, een goed onderbouwde power-analyse essentieel blijft voor de validiteit van de resultaten.</w:t>
      </w:r>
    </w:p>
    <w:p w14:paraId="73FAB4DA" w14:textId="35561C3A" w:rsidR="00E24D02" w:rsidRPr="00073C51" w:rsidRDefault="00A12713" w:rsidP="00073C51">
      <w:pPr>
        <w:spacing w:line="360" w:lineRule="auto"/>
        <w:ind w:firstLine="720"/>
        <w:jc w:val="both"/>
        <w:rPr>
          <w:rFonts w:ascii="Euclid Circular A" w:eastAsia="Times New Roman" w:hAnsi="Euclid Circular A" w:cs="Times New Roman"/>
          <w:color w:val="000000"/>
          <w:sz w:val="24"/>
          <w:szCs w:val="24"/>
          <w:lang w:eastAsia="en-NL"/>
        </w:rPr>
      </w:pPr>
      <w:r>
        <w:rPr>
          <w:rFonts w:ascii="Euclid Circular A" w:eastAsia="Times New Roman" w:hAnsi="Euclid Circular A" w:cs="Times New Roman"/>
          <w:color w:val="000000"/>
          <w:sz w:val="24"/>
          <w:szCs w:val="24"/>
          <w:lang w:eastAsia="en-NL"/>
        </w:rPr>
        <w:t xml:space="preserve">Dit onderzoek gaat daarom voor een </w:t>
      </w:r>
      <w:r w:rsidR="00F54256">
        <w:rPr>
          <w:rFonts w:ascii="Euclid Circular A" w:eastAsia="Times New Roman" w:hAnsi="Euclid Circular A" w:cs="Times New Roman"/>
          <w:color w:val="000000"/>
          <w:sz w:val="24"/>
          <w:szCs w:val="24"/>
          <w:lang w:eastAsia="en-NL"/>
        </w:rPr>
        <w:t xml:space="preserve">minimale </w:t>
      </w:r>
      <w:r>
        <w:rPr>
          <w:rFonts w:ascii="Euclid Circular A" w:eastAsia="Times New Roman" w:hAnsi="Euclid Circular A" w:cs="Times New Roman"/>
          <w:color w:val="000000"/>
          <w:sz w:val="24"/>
          <w:szCs w:val="24"/>
          <w:lang w:eastAsia="en-NL"/>
        </w:rPr>
        <w:t>N-term van 100 waarbij er per versie van artikel A, 25 respondenten verdeeld kunnen worden.</w:t>
      </w:r>
      <w:r w:rsidR="00F54256">
        <w:rPr>
          <w:rFonts w:ascii="Euclid Circular A" w:eastAsia="Times New Roman" w:hAnsi="Euclid Circular A" w:cs="Times New Roman"/>
          <w:color w:val="000000"/>
          <w:sz w:val="24"/>
          <w:szCs w:val="24"/>
          <w:lang w:eastAsia="en-NL"/>
        </w:rPr>
        <w:t xml:space="preserve"> Dit </w:t>
      </w:r>
      <w:r w:rsidR="00541693">
        <w:rPr>
          <w:rFonts w:ascii="Euclid Circular A" w:eastAsia="Times New Roman" w:hAnsi="Euclid Circular A" w:cs="Times New Roman"/>
          <w:color w:val="000000"/>
          <w:sz w:val="24"/>
          <w:szCs w:val="24"/>
          <w:lang w:eastAsia="en-NL"/>
        </w:rPr>
        <w:t>is voor twee redenen gedaan een hogere N-term dan het minimum geeft de kans niet valide antwoorden zoals te lage leestijd te negeren. En nog wel genoeg deelnemers om een groot tot middelgroot effect te meten, met de limitatie qua tijdsbestek en middelen van een masterscriptie.</w:t>
      </w:r>
    </w:p>
    <w:p w14:paraId="275B97AA" w14:textId="0EEDED58" w:rsidR="00796323" w:rsidRPr="00F47947"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F47947">
        <w:rPr>
          <w:rFonts w:ascii="Euclid Circular A Semibold" w:eastAsia="Times New Roman" w:hAnsi="Euclid Circular A Semibold" w:cs="Times New Roman"/>
          <w:b/>
          <w:bCs/>
          <w:color w:val="000000"/>
          <w:sz w:val="24"/>
          <w:szCs w:val="24"/>
          <w:lang w:eastAsia="en-NL"/>
        </w:rPr>
        <w:lastRenderedPageBreak/>
        <w:t xml:space="preserve"> </w:t>
      </w:r>
      <w:r w:rsidR="008B6666">
        <w:rPr>
          <w:rFonts w:ascii="Euclid Circular A Semibold" w:eastAsia="Times New Roman" w:hAnsi="Euclid Circular A Semibold" w:cs="Times New Roman"/>
          <w:b/>
          <w:bCs/>
          <w:color w:val="000000"/>
          <w:sz w:val="24"/>
          <w:szCs w:val="24"/>
          <w:lang w:eastAsia="en-NL"/>
        </w:rPr>
        <w:t>Data analyse</w:t>
      </w:r>
    </w:p>
    <w:p w14:paraId="6712E61C" w14:textId="77777777" w:rsidR="00EB1CC3" w:rsidRDefault="00EB1CC3" w:rsidP="00844A6E">
      <w:pPr>
        <w:spacing w:line="360" w:lineRule="auto"/>
        <w:jc w:val="both"/>
        <w:rPr>
          <w:rFonts w:ascii="Euclid Circular A" w:eastAsia="Times New Roman" w:hAnsi="Euclid Circular A" w:cs="Times New Roman"/>
          <w:color w:val="000000"/>
          <w:sz w:val="24"/>
          <w:szCs w:val="24"/>
          <w:lang w:eastAsia="en-NL"/>
        </w:rPr>
      </w:pPr>
    </w:p>
    <w:p w14:paraId="6913DD64" w14:textId="2DE912BD" w:rsidR="00844A6E" w:rsidRPr="00F47947" w:rsidRDefault="00844A6E" w:rsidP="006B1D5C">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e statistische analyse omvat drie hoofddoelen. Ten eerste wordt een </w:t>
      </w:r>
      <w:r w:rsidR="0019441D" w:rsidRPr="00F47947">
        <w:rPr>
          <w:rFonts w:ascii="Euclid Circular A" w:eastAsia="Times New Roman" w:hAnsi="Euclid Circular A" w:cs="Times New Roman"/>
          <w:color w:val="000000"/>
          <w:sz w:val="24"/>
          <w:szCs w:val="24"/>
          <w:lang w:eastAsia="en-NL"/>
        </w:rPr>
        <w:t>paired</w:t>
      </w:r>
      <w:r w:rsidRPr="00F47947">
        <w:rPr>
          <w:rFonts w:ascii="Euclid Circular A" w:eastAsia="Times New Roman" w:hAnsi="Euclid Circular A" w:cs="Times New Roman"/>
          <w:color w:val="000000"/>
          <w:sz w:val="24"/>
          <w:szCs w:val="24"/>
          <w:lang w:eastAsia="en-NL"/>
        </w:rPr>
        <w:t xml:space="preserve"> t-test uitgevoerd om het verschil in geloofwaardigheid tussen</w:t>
      </w:r>
      <w:r w:rsidR="00A03EBF">
        <w:rPr>
          <w:rFonts w:ascii="Euclid Circular A" w:eastAsia="Times New Roman" w:hAnsi="Euclid Circular A" w:cs="Times New Roman"/>
          <w:color w:val="000000"/>
          <w:sz w:val="24"/>
          <w:szCs w:val="24"/>
          <w:lang w:eastAsia="en-NL"/>
        </w:rPr>
        <w:t xml:space="preserve"> de verschillende versies van</w:t>
      </w:r>
      <w:r w:rsidRPr="00F47947">
        <w:rPr>
          <w:rFonts w:ascii="Euclid Circular A" w:eastAsia="Times New Roman" w:hAnsi="Euclid Circular A" w:cs="Times New Roman"/>
          <w:color w:val="000000"/>
          <w:sz w:val="24"/>
          <w:szCs w:val="24"/>
          <w:lang w:eastAsia="en-NL"/>
        </w:rPr>
        <w:t xml:space="preserve"> Artikel A en Artikel B te onderzoeken, waarmee de eerste onderzoeksvraag wordt beantwoord</w:t>
      </w:r>
      <w:r w:rsidR="00FF523B">
        <w:rPr>
          <w:rFonts w:ascii="Euclid Circular A" w:eastAsia="Times New Roman" w:hAnsi="Euclid Circular A" w:cs="Times New Roman"/>
          <w:color w:val="000000"/>
          <w:sz w:val="24"/>
          <w:szCs w:val="24"/>
          <w:lang w:eastAsia="en-NL"/>
        </w:rPr>
        <w:t xml:space="preserve">. Hier worden twee antwoorden gepresenteerd. De som van de versies van artikel A gemiddeld vergeleken met artikel B gemiddeld, geeft het verschil in vertrouwen zoals onderzoeks subvraag 1 stelt. De tweede subvraag welke </w:t>
      </w:r>
      <w:r w:rsidRPr="00F47947">
        <w:rPr>
          <w:rFonts w:ascii="Euclid Circular A" w:eastAsia="Times New Roman" w:hAnsi="Euclid Circular A" w:cs="Times New Roman"/>
          <w:color w:val="000000"/>
          <w:sz w:val="24"/>
          <w:szCs w:val="24"/>
          <w:lang w:eastAsia="en-NL"/>
        </w:rPr>
        <w:t xml:space="preserve">multimodale elementen de grootste impact hebben. </w:t>
      </w:r>
      <w:r w:rsidR="000C4413">
        <w:rPr>
          <w:rFonts w:ascii="Euclid Circular A" w:eastAsia="Times New Roman" w:hAnsi="Euclid Circular A" w:cs="Times New Roman"/>
          <w:color w:val="000000"/>
          <w:sz w:val="24"/>
          <w:szCs w:val="24"/>
          <w:lang w:eastAsia="en-NL"/>
        </w:rPr>
        <w:t xml:space="preserve">Kan met deze zelfde t-test worden beantwoord door te kijken naar het verschil in gemiddelden tussen de scores. </w:t>
      </w:r>
      <w:r w:rsidRPr="00F47947">
        <w:rPr>
          <w:rFonts w:ascii="Euclid Circular A" w:eastAsia="Times New Roman" w:hAnsi="Euclid Circular A" w:cs="Times New Roman"/>
          <w:color w:val="000000"/>
          <w:sz w:val="24"/>
          <w:szCs w:val="24"/>
          <w:lang w:eastAsia="en-NL"/>
        </w:rPr>
        <w:t xml:space="preserve">Ten slotte wordt de tijd </w:t>
      </w:r>
      <w:r w:rsidR="000C4413">
        <w:rPr>
          <w:rFonts w:ascii="Euclid Circular A" w:eastAsia="Times New Roman" w:hAnsi="Euclid Circular A" w:cs="Times New Roman"/>
          <w:color w:val="000000"/>
          <w:sz w:val="24"/>
          <w:szCs w:val="24"/>
          <w:lang w:eastAsia="en-NL"/>
        </w:rPr>
        <w:t xml:space="preserve">die de lezer besteed </w:t>
      </w:r>
      <w:r w:rsidRPr="00F47947">
        <w:rPr>
          <w:rFonts w:ascii="Euclid Circular A" w:eastAsia="Times New Roman" w:hAnsi="Euclid Circular A" w:cs="Times New Roman"/>
          <w:color w:val="000000"/>
          <w:sz w:val="24"/>
          <w:szCs w:val="24"/>
          <w:lang w:eastAsia="en-NL"/>
        </w:rPr>
        <w:t>op de pagina geanalyseerd</w:t>
      </w:r>
      <w:r w:rsidR="000C4413">
        <w:rPr>
          <w:rFonts w:ascii="Euclid Circular A" w:eastAsia="Times New Roman" w:hAnsi="Euclid Circular A" w:cs="Times New Roman"/>
          <w:color w:val="000000"/>
          <w:sz w:val="24"/>
          <w:szCs w:val="24"/>
          <w:lang w:eastAsia="en-NL"/>
        </w:rPr>
        <w:t>, waarmee we kunnen concluderen of een lezer ongeveer de leestijd heeft besteed, een te korte leestijd</w:t>
      </w:r>
      <w:r w:rsidR="001B2914">
        <w:rPr>
          <w:rFonts w:ascii="Euclid Circular A" w:eastAsia="Times New Roman" w:hAnsi="Euclid Circular A" w:cs="Times New Roman"/>
          <w:color w:val="000000"/>
          <w:sz w:val="24"/>
          <w:szCs w:val="24"/>
          <w:lang w:eastAsia="en-NL"/>
        </w:rPr>
        <w:t xml:space="preserve"> korter dan een minuut bijvoorbeeld</w:t>
      </w:r>
      <w:r w:rsidR="006265B5">
        <w:rPr>
          <w:rFonts w:ascii="Euclid Circular A" w:eastAsia="Times New Roman" w:hAnsi="Euclid Circular A" w:cs="Times New Roman"/>
          <w:color w:val="000000"/>
          <w:sz w:val="24"/>
          <w:szCs w:val="24"/>
          <w:lang w:eastAsia="en-NL"/>
        </w:rPr>
        <w:t>,</w:t>
      </w:r>
      <w:r w:rsidR="000C4413">
        <w:rPr>
          <w:rFonts w:ascii="Euclid Circular A" w:eastAsia="Times New Roman" w:hAnsi="Euclid Circular A" w:cs="Times New Roman"/>
          <w:color w:val="000000"/>
          <w:sz w:val="24"/>
          <w:szCs w:val="24"/>
          <w:lang w:eastAsia="en-NL"/>
        </w:rPr>
        <w:t xml:space="preserve"> kan dan resulteren in de </w:t>
      </w:r>
      <w:r w:rsidR="000C4413" w:rsidRPr="000C4413">
        <w:rPr>
          <w:rFonts w:ascii="Euclid Circular A" w:eastAsia="Times New Roman" w:hAnsi="Euclid Circular A" w:cs="Times New Roman"/>
          <w:color w:val="000000"/>
          <w:sz w:val="24"/>
          <w:szCs w:val="24"/>
          <w:lang w:eastAsia="en-NL"/>
        </w:rPr>
        <w:t>beëindiging</w:t>
      </w:r>
      <w:r w:rsidR="000C4413">
        <w:rPr>
          <w:rFonts w:ascii="Euclid Circular A" w:eastAsia="Times New Roman" w:hAnsi="Euclid Circular A" w:cs="Times New Roman"/>
          <w:color w:val="000000"/>
          <w:sz w:val="24"/>
          <w:szCs w:val="24"/>
          <w:lang w:eastAsia="en-NL"/>
        </w:rPr>
        <w:t xml:space="preserve"> van het ingevulde resultaat.</w:t>
      </w:r>
    </w:p>
    <w:p w14:paraId="16242192" w14:textId="77777777" w:rsidR="00CF6253" w:rsidRDefault="00CF6253">
      <w:pPr>
        <w:rPr>
          <w:rFonts w:ascii="Euclid Circular A Semibold" w:eastAsiaTheme="majorEastAsia" w:hAnsi="Euclid Circular A Semibold" w:cstheme="majorBidi"/>
          <w:color w:val="000000" w:themeColor="text1"/>
          <w:sz w:val="32"/>
          <w:szCs w:val="32"/>
        </w:rPr>
      </w:pPr>
      <w:bookmarkStart w:id="20" w:name="_Toc193112253"/>
      <w:r>
        <w:rPr>
          <w:rFonts w:ascii="Euclid Circular A Semibold" w:hAnsi="Euclid Circular A Semibold"/>
          <w:color w:val="000000" w:themeColor="text1"/>
          <w:sz w:val="32"/>
          <w:szCs w:val="32"/>
        </w:rPr>
        <w:br w:type="page"/>
      </w:r>
    </w:p>
    <w:p w14:paraId="325CB0BE" w14:textId="68CCDC16" w:rsidR="00173F29" w:rsidRPr="00F47947" w:rsidRDefault="00173F29" w:rsidP="0015245E">
      <w:pPr>
        <w:pStyle w:val="Heading1"/>
        <w:numPr>
          <w:ilvl w:val="0"/>
          <w:numId w:val="18"/>
        </w:numPr>
        <w:spacing w:line="360" w:lineRule="auto"/>
        <w:rPr>
          <w:rFonts w:ascii="Euclid Circular A Semibold" w:hAnsi="Euclid Circular A Semibold"/>
          <w:color w:val="000000" w:themeColor="text1"/>
          <w:sz w:val="32"/>
          <w:szCs w:val="32"/>
        </w:rPr>
      </w:pPr>
      <w:r w:rsidRPr="00F47947">
        <w:rPr>
          <w:rFonts w:ascii="Euclid Circular A Semibold" w:hAnsi="Euclid Circular A Semibold"/>
          <w:color w:val="000000" w:themeColor="text1"/>
          <w:sz w:val="32"/>
          <w:szCs w:val="32"/>
        </w:rPr>
        <w:lastRenderedPageBreak/>
        <w:t>Verwachte resultaten</w:t>
      </w:r>
      <w:bookmarkEnd w:id="20"/>
    </w:p>
    <w:p w14:paraId="107C773A" w14:textId="6C5BB4B7" w:rsidR="00F9200D" w:rsidRPr="00F47947" w:rsidRDefault="00CE092F" w:rsidP="009F75A4">
      <w:pPr>
        <w:spacing w:line="360" w:lineRule="auto"/>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Op basis van het theoretische kader en de onderbouwde literatuur </w:t>
      </w:r>
      <w:r w:rsidR="00790301" w:rsidRPr="00F47947">
        <w:rPr>
          <w:rFonts w:ascii="Euclid Circular A" w:eastAsia="Times New Roman" w:hAnsi="Euclid Circular A" w:cs="Times New Roman"/>
          <w:color w:val="000000"/>
          <w:sz w:val="24"/>
          <w:szCs w:val="24"/>
          <w:lang w:eastAsia="en-NL"/>
        </w:rPr>
        <w:t xml:space="preserve">wordt </w:t>
      </w:r>
      <w:r w:rsidRPr="00F47947">
        <w:rPr>
          <w:rFonts w:ascii="Euclid Circular A" w:eastAsia="Times New Roman" w:hAnsi="Euclid Circular A" w:cs="Times New Roman"/>
          <w:color w:val="000000"/>
          <w:sz w:val="24"/>
          <w:szCs w:val="24"/>
          <w:lang w:eastAsia="en-NL"/>
        </w:rPr>
        <w:t xml:space="preserve">verwacht dat de opgestelde hypotheses bevestigd zullen worden. De resultaten </w:t>
      </w:r>
      <w:r w:rsidR="00641335" w:rsidRPr="00F47947">
        <w:rPr>
          <w:rFonts w:ascii="Euclid Circular A" w:eastAsia="Times New Roman" w:hAnsi="Euclid Circular A" w:cs="Times New Roman"/>
          <w:color w:val="000000"/>
          <w:sz w:val="24"/>
          <w:szCs w:val="24"/>
          <w:lang w:eastAsia="en-NL"/>
        </w:rPr>
        <w:t>tijdens het</w:t>
      </w:r>
      <w:r w:rsidRPr="00F47947">
        <w:rPr>
          <w:rFonts w:ascii="Euclid Circular A" w:eastAsia="Times New Roman" w:hAnsi="Euclid Circular A" w:cs="Times New Roman"/>
          <w:color w:val="000000"/>
          <w:sz w:val="24"/>
          <w:szCs w:val="24"/>
          <w:lang w:eastAsia="en-NL"/>
        </w:rPr>
        <w:t xml:space="preserve"> experiment</w:t>
      </w:r>
      <w:r w:rsidR="00641335" w:rsidRPr="00F47947">
        <w:rPr>
          <w:rFonts w:ascii="Euclid Circular A" w:eastAsia="Times New Roman" w:hAnsi="Euclid Circular A" w:cs="Times New Roman"/>
          <w:color w:val="000000"/>
          <w:sz w:val="24"/>
          <w:szCs w:val="24"/>
          <w:lang w:eastAsia="en-NL"/>
        </w:rPr>
        <w:t xml:space="preserve"> van de subvragen</w:t>
      </w:r>
      <w:r w:rsidRPr="00F47947">
        <w:rPr>
          <w:rFonts w:ascii="Euclid Circular A" w:eastAsia="Times New Roman" w:hAnsi="Euclid Circular A" w:cs="Times New Roman"/>
          <w:color w:val="000000"/>
          <w:sz w:val="24"/>
          <w:szCs w:val="24"/>
          <w:lang w:eastAsia="en-NL"/>
        </w:rPr>
        <w:t xml:space="preserve"> worden verwacht </w:t>
      </w:r>
      <w:r w:rsidR="00894F46" w:rsidRPr="00F47947">
        <w:rPr>
          <w:rFonts w:ascii="Euclid Circular A" w:eastAsia="Times New Roman" w:hAnsi="Euclid Circular A" w:cs="Times New Roman"/>
          <w:color w:val="000000"/>
          <w:sz w:val="24"/>
          <w:szCs w:val="24"/>
          <w:lang w:eastAsia="en-NL"/>
        </w:rPr>
        <w:t>als</w:t>
      </w:r>
      <w:r w:rsidRPr="00F47947">
        <w:rPr>
          <w:rFonts w:ascii="Euclid Circular A" w:eastAsia="Times New Roman" w:hAnsi="Euclid Circular A" w:cs="Times New Roman"/>
          <w:color w:val="000000"/>
          <w:sz w:val="24"/>
          <w:szCs w:val="24"/>
          <w:lang w:eastAsia="en-NL"/>
        </w:rPr>
        <w:t xml:space="preserve"> volg</w:t>
      </w:r>
      <w:r w:rsidR="003C1378" w:rsidRPr="00F47947">
        <w:rPr>
          <w:rFonts w:ascii="Euclid Circular A" w:eastAsia="Times New Roman" w:hAnsi="Euclid Circular A" w:cs="Times New Roman"/>
          <w:color w:val="000000"/>
          <w:sz w:val="24"/>
          <w:szCs w:val="24"/>
          <w:lang w:eastAsia="en-NL"/>
        </w:rPr>
        <w:t>t</w:t>
      </w:r>
      <w:r w:rsidRPr="00F47947">
        <w:rPr>
          <w:rFonts w:ascii="Euclid Circular A" w:eastAsia="Times New Roman" w:hAnsi="Euclid Circular A" w:cs="Times New Roman"/>
          <w:color w:val="000000"/>
          <w:sz w:val="24"/>
          <w:szCs w:val="24"/>
          <w:lang w:eastAsia="en-NL"/>
        </w:rPr>
        <w:t>:</w:t>
      </w:r>
    </w:p>
    <w:tbl>
      <w:tblPr>
        <w:tblStyle w:val="PlainTable5"/>
        <w:tblW w:w="0" w:type="auto"/>
        <w:tblLook w:val="04A0" w:firstRow="1" w:lastRow="0" w:firstColumn="1" w:lastColumn="0" w:noHBand="0" w:noVBand="1"/>
      </w:tblPr>
      <w:tblGrid>
        <w:gridCol w:w="4820"/>
        <w:gridCol w:w="4196"/>
      </w:tblGrid>
      <w:tr w:rsidR="00334F0F" w:rsidRPr="00F47947" w14:paraId="0B32E65A" w14:textId="77777777" w:rsidTr="00F05C8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820" w:type="dxa"/>
          </w:tcPr>
          <w:p w14:paraId="6F884D5B" w14:textId="28D2D371" w:rsidR="00334F0F" w:rsidRPr="00F47947" w:rsidRDefault="00334F0F" w:rsidP="0030495A">
            <w:pPr>
              <w:jc w:val="left"/>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Onderzoek</w:t>
            </w:r>
            <w:r w:rsidR="0030495A" w:rsidRPr="00F47947">
              <w:rPr>
                <w:rFonts w:ascii="Euclid Circular A Semibold" w:eastAsia="Times New Roman" w:hAnsi="Euclid Circular A Semibold" w:cs="Times New Roman"/>
                <w:i w:val="0"/>
                <w:iCs w:val="0"/>
                <w:color w:val="000000"/>
                <w:sz w:val="24"/>
                <w:szCs w:val="24"/>
                <w:lang w:eastAsia="en-NL"/>
              </w:rPr>
              <w:t xml:space="preserve"> sub</w:t>
            </w:r>
            <w:r w:rsidRPr="00F47947">
              <w:rPr>
                <w:rFonts w:ascii="Euclid Circular A Semibold" w:eastAsia="Times New Roman" w:hAnsi="Euclid Circular A Semibold" w:cs="Times New Roman"/>
                <w:i w:val="0"/>
                <w:iCs w:val="0"/>
                <w:color w:val="000000"/>
                <w:sz w:val="24"/>
                <w:szCs w:val="24"/>
                <w:lang w:eastAsia="en-NL"/>
              </w:rPr>
              <w:t>vra</w:t>
            </w:r>
            <w:r w:rsidR="0030495A" w:rsidRPr="00F47947">
              <w:rPr>
                <w:rFonts w:ascii="Euclid Circular A Semibold" w:eastAsia="Times New Roman" w:hAnsi="Euclid Circular A Semibold" w:cs="Times New Roman"/>
                <w:i w:val="0"/>
                <w:iCs w:val="0"/>
                <w:color w:val="000000"/>
                <w:sz w:val="24"/>
                <w:szCs w:val="24"/>
                <w:lang w:eastAsia="en-NL"/>
              </w:rPr>
              <w:t>gen</w:t>
            </w:r>
          </w:p>
        </w:tc>
        <w:tc>
          <w:tcPr>
            <w:tcW w:w="4196" w:type="dxa"/>
          </w:tcPr>
          <w:p w14:paraId="5B0C8ABA" w14:textId="54CDA297" w:rsidR="00334F0F" w:rsidRPr="00F47947" w:rsidRDefault="00334F0F">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i w:val="0"/>
                <w:iCs w:val="0"/>
                <w:color w:val="000000"/>
                <w:sz w:val="24"/>
                <w:szCs w:val="24"/>
                <w:lang w:eastAsia="en-NL"/>
              </w:rPr>
            </w:pPr>
            <w:r w:rsidRPr="00F47947">
              <w:rPr>
                <w:rFonts w:ascii="Euclid Circular A Semibold" w:eastAsia="Times New Roman" w:hAnsi="Euclid Circular A Semibold" w:cs="Times New Roman"/>
                <w:i w:val="0"/>
                <w:iCs w:val="0"/>
                <w:color w:val="000000"/>
                <w:sz w:val="24"/>
                <w:szCs w:val="24"/>
                <w:lang w:eastAsia="en-NL"/>
              </w:rPr>
              <w:t>Verwachte Uitkomst</w:t>
            </w:r>
          </w:p>
        </w:tc>
      </w:tr>
      <w:tr w:rsidR="00334F0F" w:rsidRPr="00F47947" w14:paraId="6EA64A41" w14:textId="77777777" w:rsidTr="00F05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F2F2F2" w:themeFill="background1" w:themeFillShade="F2"/>
          </w:tcPr>
          <w:p w14:paraId="3ABBC9EF" w14:textId="468286DD" w:rsidR="00334F0F" w:rsidRPr="00F47947" w:rsidRDefault="00334F0F"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 xml:space="preserve">Verschil geloofwaardigheidsperceptie </w:t>
            </w:r>
            <w:r w:rsidR="002B2082" w:rsidRPr="00F47947">
              <w:rPr>
                <w:rFonts w:ascii="Euclid Circular A" w:eastAsia="Times New Roman" w:hAnsi="Euclid Circular A" w:cs="Times New Roman"/>
                <w:i w:val="0"/>
                <w:iCs w:val="0"/>
                <w:color w:val="000000"/>
                <w:sz w:val="24"/>
                <w:szCs w:val="24"/>
                <w:lang w:eastAsia="en-NL"/>
              </w:rPr>
              <w:t>tussen long-form en standaard nieuwsartikel</w:t>
            </w:r>
          </w:p>
        </w:tc>
        <w:tc>
          <w:tcPr>
            <w:tcW w:w="4196" w:type="dxa"/>
          </w:tcPr>
          <w:p w14:paraId="513EBB5A" w14:textId="50E1988D" w:rsidR="00334F0F" w:rsidRPr="00F47947" w:rsidRDefault="00591477">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Hogere geloofwaardigheid door betere presentatie en meer informatie</w:t>
            </w:r>
          </w:p>
        </w:tc>
      </w:tr>
      <w:tr w:rsidR="00334F0F" w:rsidRPr="00F47947" w14:paraId="71753BFE" w14:textId="77777777" w:rsidTr="00F05C8C">
        <w:tc>
          <w:tcPr>
            <w:cnfStyle w:val="001000000000" w:firstRow="0" w:lastRow="0" w:firstColumn="1" w:lastColumn="0" w:oddVBand="0" w:evenVBand="0" w:oddHBand="0" w:evenHBand="0" w:firstRowFirstColumn="0" w:firstRowLastColumn="0" w:lastRowFirstColumn="0" w:lastRowLastColumn="0"/>
            <w:tcW w:w="4820" w:type="dxa"/>
          </w:tcPr>
          <w:p w14:paraId="7C7B824A" w14:textId="7F5885BC" w:rsidR="00334F0F" w:rsidRPr="00F47947" w:rsidRDefault="00150DA9"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Invloed van multimodale convergente elementen in digitale long-forms</w:t>
            </w:r>
          </w:p>
        </w:tc>
        <w:tc>
          <w:tcPr>
            <w:tcW w:w="4196" w:type="dxa"/>
          </w:tcPr>
          <w:p w14:paraId="294259A1" w14:textId="413D8A6A" w:rsidR="00334F0F" w:rsidRPr="00F47947" w:rsidRDefault="00591477">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Video en interactieve elementen hebben waarschijnlijk sterkste positieve effect</w:t>
            </w:r>
          </w:p>
        </w:tc>
      </w:tr>
      <w:tr w:rsidR="00334F0F" w:rsidRPr="00F47947" w14:paraId="32C493EE" w14:textId="77777777" w:rsidTr="00F05C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20" w:type="dxa"/>
            <w:shd w:val="clear" w:color="auto" w:fill="F2F2F2" w:themeFill="background1" w:themeFillShade="F2"/>
          </w:tcPr>
          <w:p w14:paraId="398B7C8E" w14:textId="356DADE4" w:rsidR="00334F0F" w:rsidRPr="00F47947" w:rsidRDefault="004F7C92" w:rsidP="0030495A">
            <w:pPr>
              <w:pStyle w:val="ListParagraph"/>
              <w:numPr>
                <w:ilvl w:val="0"/>
                <w:numId w:val="31"/>
              </w:numPr>
              <w:jc w:val="left"/>
              <w:rPr>
                <w:rFonts w:ascii="Euclid Circular A" w:eastAsia="Times New Roman" w:hAnsi="Euclid Circular A" w:cs="Times New Roman"/>
                <w:i w:val="0"/>
                <w:iCs w:val="0"/>
                <w:color w:val="000000"/>
                <w:sz w:val="24"/>
                <w:szCs w:val="24"/>
                <w:lang w:eastAsia="en-NL"/>
              </w:rPr>
            </w:pPr>
            <w:r w:rsidRPr="00F47947">
              <w:rPr>
                <w:rFonts w:ascii="Euclid Circular A" w:eastAsia="Times New Roman" w:hAnsi="Euclid Circular A" w:cs="Times New Roman"/>
                <w:i w:val="0"/>
                <w:iCs w:val="0"/>
                <w:color w:val="000000"/>
                <w:sz w:val="24"/>
                <w:szCs w:val="24"/>
                <w:lang w:eastAsia="en-NL"/>
              </w:rPr>
              <w:t xml:space="preserve">Verschil effectgrootte </w:t>
            </w:r>
            <w:r w:rsidR="00786103" w:rsidRPr="00F47947">
              <w:rPr>
                <w:rFonts w:ascii="Euclid Circular A" w:eastAsia="Times New Roman" w:hAnsi="Euclid Circular A" w:cs="Times New Roman"/>
                <w:i w:val="0"/>
                <w:iCs w:val="0"/>
                <w:color w:val="000000"/>
                <w:sz w:val="24"/>
                <w:szCs w:val="24"/>
                <w:lang w:eastAsia="en-NL"/>
              </w:rPr>
              <w:t>bij laag of hoge geloofwaardigheidsscores</w:t>
            </w:r>
          </w:p>
        </w:tc>
        <w:tc>
          <w:tcPr>
            <w:tcW w:w="4196" w:type="dxa"/>
          </w:tcPr>
          <w:p w14:paraId="37362209" w14:textId="119E8A06" w:rsidR="00334F0F" w:rsidRPr="00F47947" w:rsidRDefault="00C33EF0">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Lage geloofwaardigheidsscores ervaren </w:t>
            </w:r>
            <w:r w:rsidR="006A1DCF" w:rsidRPr="00F47947">
              <w:rPr>
                <w:rFonts w:ascii="Euclid Circular A" w:eastAsia="Times New Roman" w:hAnsi="Euclid Circular A" w:cs="Times New Roman"/>
                <w:color w:val="000000"/>
                <w:sz w:val="24"/>
                <w:szCs w:val="24"/>
                <w:lang w:eastAsia="en-NL"/>
              </w:rPr>
              <w:t xml:space="preserve">meer </w:t>
            </w:r>
            <w:r w:rsidRPr="00F47947">
              <w:rPr>
                <w:rFonts w:ascii="Euclid Circular A" w:eastAsia="Times New Roman" w:hAnsi="Euclid Circular A" w:cs="Times New Roman"/>
                <w:color w:val="000000"/>
                <w:sz w:val="24"/>
                <w:szCs w:val="24"/>
                <w:lang w:eastAsia="en-NL"/>
              </w:rPr>
              <w:t>verschil in effectgrootte</w:t>
            </w:r>
          </w:p>
        </w:tc>
      </w:tr>
    </w:tbl>
    <w:p w14:paraId="054BD0BB" w14:textId="77777777" w:rsidR="00334F0F" w:rsidRPr="00F47947" w:rsidRDefault="00334F0F">
      <w:pPr>
        <w:rPr>
          <w:rFonts w:ascii="Euclid Circular A" w:eastAsia="Times New Roman" w:hAnsi="Euclid Circular A" w:cs="Times New Roman"/>
          <w:color w:val="000000"/>
          <w:sz w:val="24"/>
          <w:szCs w:val="24"/>
          <w:lang w:eastAsia="en-NL"/>
        </w:rPr>
      </w:pPr>
    </w:p>
    <w:p w14:paraId="0B4DCB4E" w14:textId="77777777" w:rsidR="009A5C4F" w:rsidRPr="00F47947" w:rsidRDefault="00437757" w:rsidP="002D68BD">
      <w:pPr>
        <w:spacing w:line="360" w:lineRule="auto"/>
        <w:jc w:val="both"/>
        <w:rPr>
          <w:rFonts w:ascii="Euclid Circular A Regular Ita" w:hAnsi="Euclid Circular A Regular Ita"/>
          <w:color w:val="000000" w:themeColor="text1"/>
          <w:sz w:val="24"/>
          <w:szCs w:val="24"/>
        </w:rPr>
      </w:pPr>
      <w:r w:rsidRPr="00F47947">
        <w:rPr>
          <w:rFonts w:ascii="Euclid Circular A" w:eastAsia="Times New Roman" w:hAnsi="Euclid Circular A" w:cs="Times New Roman"/>
          <w:color w:val="000000"/>
          <w:sz w:val="24"/>
          <w:szCs w:val="24"/>
          <w:lang w:eastAsia="en-NL"/>
        </w:rPr>
        <w:t>Deze resultaten suggereren dat zowel de multimodale presentatie als de individuele beoordelingscriteria van nieuwsconsumenten een significante invloed uitoefenen op de waargenomen geloofwaardigheid van nieuwsinhoud.</w:t>
      </w:r>
      <w:r w:rsidRPr="00F47947">
        <w:rPr>
          <w:rFonts w:ascii="Euclid Circular A" w:eastAsia="Times New Roman" w:hAnsi="Euclid Circular A" w:cs="Times New Roman"/>
          <w:color w:val="000000"/>
          <w:sz w:val="24"/>
          <w:szCs w:val="24"/>
          <w:lang w:eastAsia="en-NL"/>
        </w:rPr>
        <w:t xml:space="preserve"> </w:t>
      </w:r>
      <w:r w:rsidR="001C7245" w:rsidRPr="00F47947">
        <w:rPr>
          <w:rFonts w:ascii="Euclid Circular A" w:eastAsia="Times New Roman" w:hAnsi="Euclid Circular A" w:cs="Times New Roman"/>
          <w:color w:val="000000"/>
          <w:sz w:val="24"/>
          <w:szCs w:val="24"/>
          <w:lang w:eastAsia="en-NL"/>
        </w:rPr>
        <w:t xml:space="preserve">Wat de centrale onderzoeksvraag: </w:t>
      </w:r>
      <w:r w:rsidR="001C7245" w:rsidRPr="00F47947">
        <w:rPr>
          <w:rFonts w:ascii="Euclid Circular A Regular Ita" w:hAnsi="Euclid Circular A Regular Ita"/>
          <w:color w:val="000000" w:themeColor="text1"/>
          <w:sz w:val="24"/>
          <w:szCs w:val="24"/>
        </w:rPr>
        <w:t>“Vinden nieuwsconsumenten digitale multimedia long-forms geloofwaardiger dan standaard nieuwsartikelen?</w:t>
      </w:r>
      <w:r w:rsidR="002D68BD" w:rsidRPr="00F47947">
        <w:rPr>
          <w:rFonts w:ascii="Euclid Circular A Regular Ita" w:hAnsi="Euclid Circular A Regular Ita"/>
          <w:color w:val="000000" w:themeColor="text1"/>
          <w:sz w:val="24"/>
          <w:szCs w:val="24"/>
        </w:rPr>
        <w:t xml:space="preserve"> </w:t>
      </w:r>
    </w:p>
    <w:p w14:paraId="481A38E4" w14:textId="4C746FD8" w:rsidR="00BB2321" w:rsidRPr="00F47947" w:rsidRDefault="009A5C4F" w:rsidP="00403FA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hAnsi="Euclid Circular A"/>
          <w:color w:val="000000" w:themeColor="text1"/>
          <w:sz w:val="24"/>
          <w:szCs w:val="24"/>
        </w:rPr>
        <w:t>V</w:t>
      </w:r>
      <w:r w:rsidRPr="00F47947">
        <w:rPr>
          <w:rFonts w:ascii="Euclid Circular A" w:hAnsi="Euclid Circular A"/>
          <w:color w:val="000000" w:themeColor="text1"/>
          <w:sz w:val="24"/>
          <w:szCs w:val="24"/>
        </w:rPr>
        <w:t>erwacht</w:t>
      </w:r>
      <w:r w:rsidR="003126D8" w:rsidRPr="00F47947">
        <w:rPr>
          <w:rFonts w:ascii="Euclid Circular A" w:hAnsi="Euclid Circular A"/>
          <w:color w:val="000000" w:themeColor="text1"/>
          <w:sz w:val="24"/>
          <w:szCs w:val="24"/>
        </w:rPr>
        <w:t xml:space="preserve"> is</w:t>
      </w:r>
      <w:r w:rsidRPr="00F47947">
        <w:rPr>
          <w:rFonts w:ascii="Euclid Circular A" w:hAnsi="Euclid Circular A"/>
          <w:color w:val="000000" w:themeColor="text1"/>
          <w:sz w:val="24"/>
          <w:szCs w:val="24"/>
        </w:rPr>
        <w:t xml:space="preserve"> een positieve correlatie tussen de aanwezigheid van digitale multimediacomponenten</w:t>
      </w:r>
      <w:r w:rsidR="0026497F"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 xml:space="preserve">en een toegenomen perceptie van geloofwaardigheid. Concreet zal het experiment uitgevoerd </w:t>
      </w:r>
      <w:r w:rsidR="003C7439" w:rsidRPr="00F47947">
        <w:rPr>
          <w:rFonts w:ascii="Euclid Circular A" w:hAnsi="Euclid Circular A"/>
          <w:color w:val="000000" w:themeColor="text1"/>
          <w:sz w:val="24"/>
          <w:szCs w:val="24"/>
        </w:rPr>
        <w:t xml:space="preserve">door </w:t>
      </w:r>
      <w:r w:rsidRPr="00F47947">
        <w:rPr>
          <w:rFonts w:ascii="Euclid Circular A" w:hAnsi="Euclid Circular A"/>
          <w:color w:val="000000" w:themeColor="text1"/>
          <w:sz w:val="24"/>
          <w:szCs w:val="24"/>
        </w:rPr>
        <w:t>middel</w:t>
      </w:r>
      <w:r w:rsidR="003C7439" w:rsidRPr="00F47947">
        <w:rPr>
          <w:rFonts w:ascii="Euclid Circular A" w:hAnsi="Euclid Circular A"/>
          <w:color w:val="000000" w:themeColor="text1"/>
          <w:sz w:val="24"/>
          <w:szCs w:val="24"/>
        </w:rPr>
        <w:t xml:space="preserve"> van</w:t>
      </w:r>
      <w:r w:rsidRPr="00F47947">
        <w:rPr>
          <w:rFonts w:ascii="Euclid Circular A" w:hAnsi="Euclid Circular A"/>
          <w:color w:val="000000" w:themeColor="text1"/>
          <w:sz w:val="24"/>
          <w:szCs w:val="24"/>
        </w:rPr>
        <w:t xml:space="preserve"> een paired t-test</w:t>
      </w:r>
      <w:r w:rsidR="009575A1" w:rsidRPr="00F47947">
        <w:rPr>
          <w:rFonts w:ascii="Euclid Circular A" w:hAnsi="Euclid Circular A"/>
          <w:color w:val="000000" w:themeColor="text1"/>
          <w:sz w:val="24"/>
          <w:szCs w:val="24"/>
        </w:rPr>
        <w:t xml:space="preserve"> </w:t>
      </w:r>
      <w:r w:rsidRPr="00F47947">
        <w:rPr>
          <w:rFonts w:ascii="Euclid Circular A" w:hAnsi="Euclid Circular A"/>
          <w:color w:val="000000" w:themeColor="text1"/>
          <w:sz w:val="24"/>
          <w:szCs w:val="24"/>
        </w:rPr>
        <w:t>aantonen dat het gemiddelde verschil tussen de geloofwaardigheidsscores gemeten op een schaal van 0 tot 100 van de multimediaproductie en het standaard nieuwsartikel significant afwijkt van nul. De opgestelde alternatieve hypothese luidt dan ook</w:t>
      </w:r>
      <w:r w:rsidR="005F75E4" w:rsidRPr="00F47947">
        <w:rPr>
          <w:rFonts w:ascii="Euclid Circular A" w:hAnsi="Euclid Circular A"/>
          <w:color w:val="000000" w:themeColor="text1"/>
          <w:sz w:val="24"/>
          <w:szCs w:val="24"/>
        </w:rPr>
        <w:t xml:space="preserve">, </w:t>
      </w:r>
      <w:r w:rsidR="00286F69" w:rsidRPr="00F47947">
        <w:rPr>
          <w:rFonts w:ascii="Euclid Circular A" w:hAnsi="Euclid Circular A"/>
          <w:color w:val="000000" w:themeColor="text1"/>
          <w:sz w:val="24"/>
          <w:szCs w:val="24"/>
        </w:rPr>
        <w:t>h</w:t>
      </w:r>
      <w:r w:rsidR="001C7245" w:rsidRPr="00F47947">
        <w:rPr>
          <w:rFonts w:ascii="Euclid Circular A" w:eastAsia="Times New Roman" w:hAnsi="Euclid Circular A" w:cs="Times New Roman"/>
          <w:color w:val="000000"/>
          <w:sz w:val="24"/>
          <w:szCs w:val="24"/>
          <w:lang w:eastAsia="en-NL"/>
        </w:rPr>
        <w:t>ypothese</w:t>
      </w:r>
      <w:r w:rsidR="00D8157C" w:rsidRPr="00F47947">
        <w:rPr>
          <w:rFonts w:ascii="Euclid Circular A" w:eastAsia="Times New Roman" w:hAnsi="Euclid Circular A" w:cs="Times New Roman"/>
          <w:color w:val="000000"/>
          <w:sz w:val="24"/>
          <w:szCs w:val="24"/>
          <w:lang w:eastAsia="en-NL"/>
        </w:rPr>
        <w:t xml:space="preserve"> </w:t>
      </w:r>
      <w:r w:rsidR="00D8157C" w:rsidRPr="00F47947">
        <w:rPr>
          <w:rFonts w:ascii="Euclid Circular A" w:eastAsia="Times New Roman" w:hAnsi="Euclid Circular A" w:cs="Times New Roman"/>
          <w:color w:val="000000"/>
          <w:sz w:val="24"/>
          <w:szCs w:val="24"/>
          <w:lang w:eastAsia="en-NL"/>
        </w:rPr>
        <w:t>(H</w:t>
      </w:r>
      <w:r w:rsidR="00D8157C" w:rsidRPr="00F47947">
        <w:rPr>
          <w:rFonts w:ascii="Euclid Circular A" w:eastAsia="Times New Roman" w:hAnsi="Euclid Circular A" w:cs="Times New Roman"/>
          <w:color w:val="000000"/>
          <w:sz w:val="24"/>
          <w:szCs w:val="24"/>
          <w:vertAlign w:val="subscript"/>
          <w:lang w:eastAsia="en-NL"/>
        </w:rPr>
        <w:t>1</w:t>
      </w:r>
      <w:r w:rsidR="00D8157C" w:rsidRPr="00F47947">
        <w:rPr>
          <w:rFonts w:ascii="Euclid Circular A" w:eastAsia="Times New Roman" w:hAnsi="Euclid Circular A" w:cs="Times New Roman"/>
          <w:color w:val="000000"/>
          <w:sz w:val="24"/>
          <w:szCs w:val="24"/>
          <w:lang w:eastAsia="en-NL"/>
        </w:rPr>
        <w:t>)</w:t>
      </w:r>
      <w:r w:rsidR="00D8157C" w:rsidRPr="00F47947">
        <w:rPr>
          <w:rFonts w:ascii="Euclid Circular A" w:eastAsia="Times New Roman" w:hAnsi="Euclid Circular A" w:cs="Times New Roman"/>
          <w:color w:val="000000"/>
          <w:sz w:val="24"/>
          <w:szCs w:val="24"/>
          <w:lang w:eastAsia="en-NL"/>
        </w:rPr>
        <w:t xml:space="preserve"> </w:t>
      </w:r>
      <w:r w:rsidR="001C7245" w:rsidRPr="00F47947">
        <w:rPr>
          <w:rFonts w:ascii="Euclid Circular A" w:eastAsia="Times New Roman" w:hAnsi="Euclid Circular A" w:cs="Times New Roman"/>
          <w:color w:val="000000"/>
          <w:sz w:val="24"/>
          <w:szCs w:val="24"/>
          <w:lang w:eastAsia="en-NL"/>
        </w:rPr>
        <w:t>:</w:t>
      </w:r>
      <w:r w:rsidR="00585401" w:rsidRPr="00F47947">
        <w:rPr>
          <w:rFonts w:ascii="Euclid Circular A" w:eastAsia="Times New Roman" w:hAnsi="Euclid Circular A" w:cs="Times New Roman"/>
          <w:color w:val="000000"/>
          <w:sz w:val="24"/>
          <w:szCs w:val="24"/>
          <w:lang w:eastAsia="en-NL"/>
        </w:rPr>
        <w:t xml:space="preserve"> “</w:t>
      </w:r>
      <w:r w:rsidR="00585401" w:rsidRPr="00F47947">
        <w:rPr>
          <w:rFonts w:ascii="Euclid Circular A" w:eastAsia="Times New Roman" w:hAnsi="Euclid Circular A" w:cs="Times New Roman"/>
          <w:color w:val="000000"/>
          <w:sz w:val="24"/>
          <w:szCs w:val="24"/>
          <w:lang w:eastAsia="en-NL"/>
        </w:rPr>
        <w:t xml:space="preserve">Het gemiddelde van het verschil tussen de paren is </w:t>
      </w:r>
      <w:r w:rsidR="006D0D6C" w:rsidRPr="00F47947">
        <w:rPr>
          <w:rFonts w:ascii="Euclid Circular A" w:eastAsia="Times New Roman" w:hAnsi="Euclid Circular A" w:cs="Times New Roman"/>
          <w:color w:val="000000"/>
          <w:sz w:val="24"/>
          <w:szCs w:val="24"/>
          <w:lang w:eastAsia="en-NL"/>
        </w:rPr>
        <w:t>positief</w:t>
      </w:r>
      <w:r w:rsidR="00585401" w:rsidRPr="00F47947">
        <w:rPr>
          <w:rFonts w:ascii="Euclid Circular A" w:eastAsia="Times New Roman" w:hAnsi="Euclid Circular A" w:cs="Times New Roman"/>
          <w:color w:val="000000"/>
          <w:sz w:val="24"/>
          <w:szCs w:val="24"/>
          <w:lang w:eastAsia="en-NL"/>
        </w:rPr>
        <w:t>”</w:t>
      </w:r>
      <w:r w:rsidR="00376772" w:rsidRPr="00F47947">
        <w:rPr>
          <w:rFonts w:ascii="Euclid Circular A" w:eastAsia="Times New Roman" w:hAnsi="Euclid Circular A" w:cs="Times New Roman"/>
          <w:color w:val="000000"/>
          <w:sz w:val="24"/>
          <w:szCs w:val="24"/>
          <w:lang w:eastAsia="en-NL"/>
        </w:rPr>
        <w:t xml:space="preserve">. </w:t>
      </w:r>
    </w:p>
    <w:p w14:paraId="7F0C42E4" w14:textId="1F3160FB" w:rsidR="00BB2321" w:rsidRPr="00F47947" w:rsidRDefault="00BB2321" w:rsidP="004E51B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Times New Roman" w:eastAsia="Times New Roman" w:hAnsi="Times New Roman" w:cs="Times New Roman"/>
          <w:i/>
          <w:iCs/>
          <w:color w:val="000000"/>
          <w:sz w:val="32"/>
          <w:szCs w:val="32"/>
          <w:lang w:eastAsia="en-NL"/>
        </w:rPr>
        <w:t>H</w:t>
      </w:r>
      <w:r w:rsidRPr="00F47947">
        <w:rPr>
          <w:rFonts w:ascii="Times New Roman" w:eastAsia="Times New Roman" w:hAnsi="Times New Roman" w:cs="Times New Roman"/>
          <w:color w:val="000000"/>
          <w:sz w:val="32"/>
          <w:szCs w:val="32"/>
          <w:vertAlign w:val="subscript"/>
          <w:lang w:eastAsia="en-NL"/>
        </w:rPr>
        <w:t>1</w:t>
      </w:r>
      <w:r w:rsidRPr="00F47947">
        <w:rPr>
          <w:rFonts w:ascii="Times New Roman" w:eastAsia="Times New Roman" w:hAnsi="Times New Roman" w:cs="Times New Roman"/>
          <w:color w:val="000000"/>
          <w:sz w:val="32"/>
          <w:szCs w:val="32"/>
          <w:vertAlign w:val="subscript"/>
          <w:lang w:eastAsia="en-NL"/>
        </w:rPr>
        <w:t xml:space="preserve"> =  </w:t>
      </w:r>
      <w:r w:rsidRPr="00F47947">
        <w:rPr>
          <w:rFonts w:ascii="Times New Roman" w:eastAsia="Times New Roman" w:hAnsi="Times New Roman" w:cs="Times New Roman"/>
          <w:i/>
          <w:iCs/>
          <w:color w:val="000000"/>
          <w:sz w:val="32"/>
          <w:szCs w:val="32"/>
          <w:lang w:eastAsia="en-NL"/>
        </w:rPr>
        <w:t>μ</w:t>
      </w:r>
      <w:r w:rsidRPr="00F47947">
        <w:rPr>
          <w:rFonts w:ascii="Times New Roman" w:eastAsia="Times New Roman" w:hAnsi="Times New Roman" w:cs="Times New Roman"/>
          <w:i/>
          <w:iCs/>
          <w:color w:val="000000"/>
          <w:sz w:val="24"/>
          <w:szCs w:val="24"/>
          <w:lang w:eastAsia="en-NL"/>
        </w:rPr>
        <w:t>D</w:t>
      </w:r>
      <w:r w:rsidRPr="00F47947">
        <w:rPr>
          <w:rFonts w:ascii="Times New Roman" w:eastAsia="Times New Roman" w:hAnsi="Times New Roman" w:cs="Times New Roman"/>
          <w:i/>
          <w:iCs/>
          <w:color w:val="000000"/>
          <w:sz w:val="32"/>
          <w:szCs w:val="32"/>
          <w:lang w:eastAsia="en-NL"/>
        </w:rPr>
        <w:t xml:space="preserve"> </w:t>
      </w:r>
      <w:r w:rsidR="00AB3352" w:rsidRPr="00F47947">
        <w:rPr>
          <w:rFonts w:ascii="Times New Roman" w:eastAsia="Times New Roman" w:hAnsi="Times New Roman" w:cs="Times New Roman"/>
          <w:i/>
          <w:iCs/>
          <w:color w:val="000000"/>
          <w:sz w:val="32"/>
          <w:szCs w:val="32"/>
          <w:lang w:eastAsia="en-NL"/>
        </w:rPr>
        <w:t>&gt;</w:t>
      </w:r>
      <w:r w:rsidRPr="00F47947">
        <w:rPr>
          <w:rFonts w:ascii="Times New Roman" w:eastAsia="Times New Roman" w:hAnsi="Times New Roman" w:cs="Times New Roman"/>
          <w:i/>
          <w:iCs/>
          <w:color w:val="000000"/>
          <w:sz w:val="32"/>
          <w:szCs w:val="32"/>
          <w:lang w:eastAsia="en-NL"/>
        </w:rPr>
        <w:t xml:space="preserve"> 0</w:t>
      </w:r>
    </w:p>
    <w:p w14:paraId="7529DB7D" w14:textId="7060F31D" w:rsidR="00585401" w:rsidRPr="00F47947" w:rsidRDefault="00376772" w:rsidP="004E51BA">
      <w:pPr>
        <w:spacing w:line="360" w:lineRule="auto"/>
        <w:ind w:firstLine="72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 xml:space="preserve">Dit onderzoek gaat uit van een correlatie tussen digitale multimedia long-forms en een toegenomen perceptie van geloofwaardigheid. </w:t>
      </w:r>
      <w:r w:rsidR="003F649A" w:rsidRPr="00F47947">
        <w:rPr>
          <w:rFonts w:ascii="Euclid Circular A" w:eastAsia="Times New Roman" w:hAnsi="Euclid Circular A" w:cs="Times New Roman"/>
          <w:color w:val="000000"/>
          <w:sz w:val="24"/>
          <w:szCs w:val="24"/>
          <w:lang w:eastAsia="en-NL"/>
        </w:rPr>
        <w:t xml:space="preserve">Dit betekend dus </w:t>
      </w:r>
      <w:r w:rsidR="003F649A" w:rsidRPr="00F47947">
        <w:rPr>
          <w:rFonts w:ascii="Euclid Circular A" w:eastAsia="Times New Roman" w:hAnsi="Euclid Circular A" w:cs="Times New Roman"/>
          <w:color w:val="000000"/>
          <w:sz w:val="24"/>
          <w:szCs w:val="24"/>
          <w:lang w:eastAsia="en-NL"/>
        </w:rPr>
        <w:lastRenderedPageBreak/>
        <w:t xml:space="preserve">dat het verschil tussen de gemeten geloofwaardigheidsscores tussen 0-100 een significante </w:t>
      </w:r>
      <w:r w:rsidR="009D5DC6" w:rsidRPr="00F47947">
        <w:rPr>
          <w:rFonts w:ascii="Euclid Circular A" w:eastAsia="Times New Roman" w:hAnsi="Euclid Circular A" w:cs="Times New Roman"/>
          <w:color w:val="000000"/>
          <w:sz w:val="24"/>
          <w:szCs w:val="24"/>
          <w:lang w:eastAsia="en-NL"/>
        </w:rPr>
        <w:t>hoger</w:t>
      </w:r>
      <w:r w:rsidR="003F649A" w:rsidRPr="00F47947">
        <w:rPr>
          <w:rFonts w:ascii="Euclid Circular A" w:eastAsia="Times New Roman" w:hAnsi="Euclid Circular A" w:cs="Times New Roman"/>
          <w:color w:val="000000"/>
          <w:sz w:val="24"/>
          <w:szCs w:val="24"/>
          <w:lang w:eastAsia="en-NL"/>
        </w:rPr>
        <w:t xml:space="preserve"> gemiddelde aangeeft dan de controle standaard nieuwsartikel. </w:t>
      </w:r>
      <w:r w:rsidR="00914299" w:rsidRPr="00F47947">
        <w:rPr>
          <w:rFonts w:ascii="Euclid Circular A" w:eastAsia="Times New Roman" w:hAnsi="Euclid Circular A" w:cs="Times New Roman"/>
          <w:color w:val="000000"/>
          <w:sz w:val="24"/>
          <w:szCs w:val="24"/>
          <w:lang w:eastAsia="en-NL"/>
        </w:rPr>
        <w:t>De hypotheses opgesteld in paragraaf 2.6.2, concluderen dat deze relatie positief dat</w:t>
      </w:r>
      <w:r w:rsidR="00556AB6" w:rsidRPr="00F47947">
        <w:rPr>
          <w:rFonts w:ascii="Euclid Circular A" w:eastAsia="Times New Roman" w:hAnsi="Euclid Circular A" w:cs="Times New Roman"/>
          <w:color w:val="000000"/>
          <w:sz w:val="24"/>
          <w:szCs w:val="24"/>
          <w:lang w:eastAsia="en-NL"/>
        </w:rPr>
        <w:t xml:space="preserve"> </w:t>
      </w:r>
      <w:r w:rsidR="00914299" w:rsidRPr="00F47947">
        <w:rPr>
          <w:rFonts w:ascii="Euclid Circular A" w:eastAsia="Times New Roman" w:hAnsi="Euclid Circular A" w:cs="Times New Roman"/>
          <w:color w:val="000000"/>
          <w:sz w:val="24"/>
          <w:szCs w:val="24"/>
          <w:lang w:eastAsia="en-NL"/>
        </w:rPr>
        <w:t>n</w:t>
      </w:r>
      <w:r w:rsidR="00F575AE" w:rsidRPr="00F47947">
        <w:rPr>
          <w:rFonts w:ascii="Euclid Circular A" w:eastAsia="Times New Roman" w:hAnsi="Euclid Circular A" w:cs="Times New Roman"/>
          <w:color w:val="000000"/>
          <w:sz w:val="24"/>
          <w:szCs w:val="24"/>
          <w:lang w:eastAsia="en-NL"/>
        </w:rPr>
        <w:t xml:space="preserve">ieuwsconsumenten een journalistieke multimediaproductie geloofwaardiger </w:t>
      </w:r>
      <w:r w:rsidR="00914299" w:rsidRPr="00F47947">
        <w:rPr>
          <w:rFonts w:ascii="Euclid Circular A" w:eastAsia="Times New Roman" w:hAnsi="Euclid Circular A" w:cs="Times New Roman"/>
          <w:color w:val="000000"/>
          <w:sz w:val="24"/>
          <w:szCs w:val="24"/>
          <w:lang w:eastAsia="en-NL"/>
        </w:rPr>
        <w:t xml:space="preserve">ervaren </w:t>
      </w:r>
      <w:r w:rsidR="00F575AE" w:rsidRPr="00F47947">
        <w:rPr>
          <w:rFonts w:ascii="Euclid Circular A" w:eastAsia="Times New Roman" w:hAnsi="Euclid Circular A" w:cs="Times New Roman"/>
          <w:color w:val="000000"/>
          <w:sz w:val="24"/>
          <w:szCs w:val="24"/>
          <w:lang w:eastAsia="en-NL"/>
        </w:rPr>
        <w:t>dan een traditioneel nieuwsartikel.</w:t>
      </w:r>
      <w:r w:rsidR="00840AE8" w:rsidRPr="00F47947">
        <w:rPr>
          <w:rFonts w:ascii="Euclid Circular A" w:eastAsia="Times New Roman" w:hAnsi="Euclid Circular A" w:cs="Times New Roman"/>
          <w:color w:val="000000"/>
          <w:sz w:val="24"/>
          <w:szCs w:val="24"/>
          <w:lang w:eastAsia="en-NL"/>
        </w:rPr>
        <w:t xml:space="preserve"> </w:t>
      </w:r>
      <w:r w:rsidR="00521FCD" w:rsidRPr="00F47947">
        <w:rPr>
          <w:rFonts w:ascii="Euclid Circular A" w:eastAsia="Times New Roman" w:hAnsi="Euclid Circular A" w:cs="Times New Roman"/>
          <w:color w:val="000000"/>
          <w:sz w:val="24"/>
          <w:szCs w:val="24"/>
          <w:lang w:eastAsia="en-NL"/>
        </w:rPr>
        <w:t>Waarmee de nulhypothese wordt verworpen</w:t>
      </w:r>
      <w:r w:rsidR="00840AE8" w:rsidRPr="00F47947">
        <w:rPr>
          <w:rFonts w:ascii="Euclid Circular A" w:eastAsia="Times New Roman" w:hAnsi="Euclid Circular A" w:cs="Times New Roman"/>
          <w:color w:val="000000"/>
          <w:sz w:val="24"/>
          <w:szCs w:val="24"/>
          <w:lang w:eastAsia="en-NL"/>
        </w:rPr>
        <w:t xml:space="preserve"> zoals standaard in een paired T-test experiment. </w:t>
      </w:r>
      <w:r w:rsidR="00585401" w:rsidRPr="00F47947">
        <w:rPr>
          <w:rFonts w:ascii="Euclid Circular A" w:eastAsia="Times New Roman" w:hAnsi="Euclid Circular A" w:cs="Times New Roman"/>
          <w:color w:val="000000"/>
          <w:sz w:val="24"/>
          <w:szCs w:val="24"/>
          <w:lang w:eastAsia="en-NL"/>
        </w:rPr>
        <w:t>Nulhypothese</w:t>
      </w:r>
      <w:r w:rsidR="00F404F7" w:rsidRPr="00F47947">
        <w:rPr>
          <w:rFonts w:ascii="Euclid Circular A" w:eastAsia="Times New Roman" w:hAnsi="Euclid Circular A" w:cs="Times New Roman"/>
          <w:color w:val="000000"/>
          <w:sz w:val="24"/>
          <w:szCs w:val="24"/>
          <w:lang w:eastAsia="en-NL"/>
        </w:rPr>
        <w:t xml:space="preserve"> (H</w:t>
      </w:r>
      <w:r w:rsidR="00F404F7" w:rsidRPr="00F47947">
        <w:rPr>
          <w:rFonts w:ascii="Euclid Circular A" w:eastAsia="Times New Roman" w:hAnsi="Euclid Circular A" w:cs="Times New Roman"/>
          <w:color w:val="000000"/>
          <w:sz w:val="24"/>
          <w:szCs w:val="24"/>
          <w:vertAlign w:val="subscript"/>
          <w:lang w:eastAsia="en-NL"/>
        </w:rPr>
        <w:t>0</w:t>
      </w:r>
      <w:r w:rsidR="00F404F7" w:rsidRPr="00F47947">
        <w:rPr>
          <w:rFonts w:ascii="Euclid Circular A" w:eastAsia="Times New Roman" w:hAnsi="Euclid Circular A" w:cs="Times New Roman"/>
          <w:color w:val="000000"/>
          <w:sz w:val="24"/>
          <w:szCs w:val="24"/>
          <w:lang w:eastAsia="en-NL"/>
        </w:rPr>
        <w:t xml:space="preserve">) </w:t>
      </w:r>
      <w:r w:rsidR="00585401" w:rsidRPr="00F47947">
        <w:rPr>
          <w:rFonts w:ascii="Euclid Circular A" w:eastAsia="Times New Roman" w:hAnsi="Euclid Circular A" w:cs="Times New Roman"/>
          <w:color w:val="000000"/>
          <w:sz w:val="24"/>
          <w:szCs w:val="24"/>
          <w:lang w:eastAsia="en-NL"/>
        </w:rPr>
        <w:t xml:space="preserve">van onderzoeksvraag: gemiddelde verschil tussen de paren is </w:t>
      </w:r>
      <w:r w:rsidR="00893B07" w:rsidRPr="00F47947">
        <w:rPr>
          <w:rFonts w:ascii="Euclid Circular A" w:eastAsia="Times New Roman" w:hAnsi="Euclid Circular A" w:cs="Times New Roman"/>
          <w:color w:val="000000"/>
          <w:sz w:val="24"/>
          <w:szCs w:val="24"/>
          <w:lang w:eastAsia="en-NL"/>
        </w:rPr>
        <w:t xml:space="preserve">gelijk aan </w:t>
      </w:r>
      <w:r w:rsidR="00585401" w:rsidRPr="00F47947">
        <w:rPr>
          <w:rFonts w:ascii="Euclid Circular A" w:eastAsia="Times New Roman" w:hAnsi="Euclid Circular A" w:cs="Times New Roman"/>
          <w:color w:val="000000"/>
          <w:sz w:val="24"/>
          <w:szCs w:val="24"/>
          <w:lang w:eastAsia="en-NL"/>
        </w:rPr>
        <w:t>nul</w:t>
      </w:r>
      <w:r w:rsidR="00893B07" w:rsidRPr="00F47947">
        <w:rPr>
          <w:rFonts w:ascii="Euclid Circular A" w:eastAsia="Times New Roman" w:hAnsi="Euclid Circular A" w:cs="Times New Roman"/>
          <w:color w:val="000000"/>
          <w:sz w:val="24"/>
          <w:szCs w:val="24"/>
          <w:lang w:eastAsia="en-NL"/>
        </w:rPr>
        <w:t xml:space="preserve"> of negatief</w:t>
      </w:r>
      <w:r w:rsidR="00585401" w:rsidRPr="00F47947">
        <w:rPr>
          <w:rFonts w:ascii="Euclid Circular A" w:eastAsia="Times New Roman" w:hAnsi="Euclid Circular A" w:cs="Times New Roman"/>
          <w:color w:val="000000"/>
          <w:sz w:val="24"/>
          <w:szCs w:val="24"/>
          <w:lang w:eastAsia="en-NL"/>
        </w:rPr>
        <w:t>.</w:t>
      </w:r>
      <w:r w:rsidR="00893B07" w:rsidRPr="00F47947">
        <w:rPr>
          <w:rFonts w:ascii="Euclid Circular A" w:eastAsia="Times New Roman" w:hAnsi="Euclid Circular A" w:cs="Times New Roman"/>
          <w:color w:val="000000"/>
          <w:sz w:val="24"/>
          <w:szCs w:val="24"/>
          <w:lang w:eastAsia="en-NL"/>
        </w:rPr>
        <w:t xml:space="preserve"> </w:t>
      </w:r>
    </w:p>
    <w:p w14:paraId="6E46A837" w14:textId="29E56410" w:rsidR="00893B07" w:rsidRPr="00F47947" w:rsidRDefault="00893B07" w:rsidP="00893B07">
      <w:pPr>
        <w:spacing w:line="360" w:lineRule="auto"/>
        <w:ind w:firstLine="720"/>
        <w:rPr>
          <w:rFonts w:ascii="Times New Roman" w:eastAsia="Times New Roman" w:hAnsi="Times New Roman" w:cs="Times New Roman"/>
          <w:color w:val="000000"/>
          <w:sz w:val="32"/>
          <w:szCs w:val="32"/>
          <w:lang w:eastAsia="en-NL"/>
        </w:rPr>
      </w:pPr>
      <w:r w:rsidRPr="00F47947">
        <w:rPr>
          <w:rFonts w:ascii="Times New Roman" w:eastAsia="Times New Roman" w:hAnsi="Times New Roman" w:cs="Times New Roman"/>
          <w:i/>
          <w:iCs/>
          <w:color w:val="000000"/>
          <w:sz w:val="32"/>
          <w:szCs w:val="32"/>
          <w:lang w:eastAsia="en-NL"/>
        </w:rPr>
        <w:t>H</w:t>
      </w:r>
      <w:r w:rsidRPr="00F47947">
        <w:rPr>
          <w:rFonts w:ascii="Times New Roman" w:eastAsia="Times New Roman" w:hAnsi="Times New Roman" w:cs="Times New Roman"/>
          <w:color w:val="000000"/>
          <w:sz w:val="32"/>
          <w:szCs w:val="32"/>
          <w:vertAlign w:val="subscript"/>
          <w:lang w:eastAsia="en-NL"/>
        </w:rPr>
        <w:t>0</w:t>
      </w:r>
      <w:r w:rsidRPr="00F47947">
        <w:rPr>
          <w:rFonts w:ascii="Times New Roman" w:eastAsia="Times New Roman" w:hAnsi="Times New Roman" w:cs="Times New Roman"/>
          <w:color w:val="000000"/>
          <w:sz w:val="32"/>
          <w:szCs w:val="32"/>
          <w:vertAlign w:val="subscript"/>
          <w:lang w:eastAsia="en-NL"/>
        </w:rPr>
        <w:t xml:space="preserve"> = </w:t>
      </w:r>
      <w:r w:rsidR="0047098B" w:rsidRPr="00F47947">
        <w:rPr>
          <w:rFonts w:ascii="Times New Roman" w:eastAsia="Times New Roman" w:hAnsi="Times New Roman" w:cs="Times New Roman"/>
          <w:color w:val="000000"/>
          <w:sz w:val="32"/>
          <w:szCs w:val="32"/>
          <w:vertAlign w:val="subscript"/>
          <w:lang w:eastAsia="en-NL"/>
        </w:rPr>
        <w:t xml:space="preserve"> </w:t>
      </w:r>
      <w:r w:rsidRPr="00F47947">
        <w:rPr>
          <w:rFonts w:ascii="Times New Roman" w:eastAsia="Times New Roman" w:hAnsi="Times New Roman" w:cs="Times New Roman"/>
          <w:i/>
          <w:iCs/>
          <w:color w:val="000000"/>
          <w:sz w:val="32"/>
          <w:szCs w:val="32"/>
          <w:lang w:eastAsia="en-NL"/>
        </w:rPr>
        <w:t>μ</w:t>
      </w:r>
      <w:r w:rsidRPr="00F47947">
        <w:rPr>
          <w:rFonts w:ascii="Times New Roman" w:eastAsia="Times New Roman" w:hAnsi="Times New Roman" w:cs="Times New Roman"/>
          <w:i/>
          <w:iCs/>
          <w:color w:val="000000"/>
          <w:sz w:val="24"/>
          <w:szCs w:val="24"/>
          <w:lang w:eastAsia="en-NL"/>
        </w:rPr>
        <w:t>D</w:t>
      </w:r>
      <w:r w:rsidR="0047098B" w:rsidRPr="00F47947">
        <w:rPr>
          <w:rFonts w:ascii="Times New Roman" w:eastAsia="Times New Roman" w:hAnsi="Times New Roman" w:cs="Times New Roman"/>
          <w:i/>
          <w:iCs/>
          <w:color w:val="000000"/>
          <w:sz w:val="32"/>
          <w:szCs w:val="32"/>
          <w:lang w:eastAsia="en-NL"/>
        </w:rPr>
        <w:t xml:space="preserve"> </w:t>
      </w:r>
      <w:r w:rsidRPr="00F47947">
        <w:rPr>
          <w:rFonts w:ascii="Times New Roman" w:eastAsia="Times New Roman" w:hAnsi="Times New Roman" w:cs="Times New Roman"/>
          <w:i/>
          <w:iCs/>
          <w:color w:val="000000"/>
          <w:sz w:val="32"/>
          <w:szCs w:val="32"/>
          <w:lang w:eastAsia="en-NL"/>
        </w:rPr>
        <w:t>≤</w:t>
      </w:r>
      <w:r w:rsidR="0047098B" w:rsidRPr="00F47947">
        <w:rPr>
          <w:rFonts w:ascii="Times New Roman" w:eastAsia="Times New Roman" w:hAnsi="Times New Roman" w:cs="Times New Roman"/>
          <w:i/>
          <w:iCs/>
          <w:color w:val="000000"/>
          <w:sz w:val="32"/>
          <w:szCs w:val="32"/>
          <w:lang w:eastAsia="en-NL"/>
        </w:rPr>
        <w:t xml:space="preserve"> </w:t>
      </w:r>
      <w:r w:rsidRPr="00F47947">
        <w:rPr>
          <w:rFonts w:ascii="Times New Roman" w:eastAsia="Times New Roman" w:hAnsi="Times New Roman" w:cs="Times New Roman"/>
          <w:i/>
          <w:iCs/>
          <w:color w:val="000000"/>
          <w:sz w:val="32"/>
          <w:szCs w:val="32"/>
          <w:lang w:eastAsia="en-NL"/>
        </w:rPr>
        <w:t>0</w:t>
      </w:r>
    </w:p>
    <w:p w14:paraId="1788AD76" w14:textId="0EC781B9" w:rsidR="001C7245" w:rsidRPr="00F47947" w:rsidRDefault="00331919" w:rsidP="00331919">
      <w:pPr>
        <w:spacing w:line="360" w:lineRule="auto"/>
        <w:ind w:firstLine="360"/>
        <w:jc w:val="both"/>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t>Deze uitkomst bevestigt de veronderstelling dat de multimodale presentatie een positieve invloed heeft op de geloofwaardigheid, zoals ook wordt onderbouwd in de literatuur</w:t>
      </w:r>
      <w:r w:rsidRPr="00F47947">
        <w:rPr>
          <w:rFonts w:ascii="Euclid Circular A" w:eastAsia="Times New Roman" w:hAnsi="Euclid Circular A" w:cs="Times New Roman"/>
          <w:color w:val="000000"/>
          <w:sz w:val="24"/>
          <w:szCs w:val="24"/>
          <w:lang w:eastAsia="en-NL"/>
        </w:rPr>
        <w:t>.</w:t>
      </w:r>
    </w:p>
    <w:p w14:paraId="75B1603A" w14:textId="41CDE486" w:rsidR="00BB7F66" w:rsidRPr="00F47947" w:rsidRDefault="00BB7F66">
      <w:pPr>
        <w:rPr>
          <w:rFonts w:ascii="Euclid Circular A" w:eastAsia="Times New Roman" w:hAnsi="Euclid Circular A" w:cs="Times New Roman"/>
          <w:color w:val="000000"/>
          <w:sz w:val="24"/>
          <w:szCs w:val="24"/>
          <w:lang w:eastAsia="en-NL"/>
        </w:rPr>
      </w:pPr>
      <w:r w:rsidRPr="00F47947">
        <w:rPr>
          <w:rFonts w:ascii="Euclid Circular A" w:eastAsia="Times New Roman" w:hAnsi="Euclid Circular A" w:cs="Times New Roman"/>
          <w:color w:val="000000"/>
          <w:sz w:val="24"/>
          <w:szCs w:val="24"/>
          <w:lang w:eastAsia="en-NL"/>
        </w:rPr>
        <w:br w:type="page"/>
      </w:r>
    </w:p>
    <w:p w14:paraId="541029CB" w14:textId="3165B7B9" w:rsidR="004F42E5"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1" w:name="_Toc193112254"/>
      <w:r w:rsidRPr="00F47947">
        <w:rPr>
          <w:rFonts w:ascii="Euclid Circular A Semibold" w:hAnsi="Euclid Circular A Semibold"/>
          <w:color w:val="000000" w:themeColor="text1"/>
          <w:sz w:val="32"/>
          <w:szCs w:val="32"/>
        </w:rPr>
        <w:lastRenderedPageBreak/>
        <w:t>Referenties</w:t>
      </w:r>
      <w:bookmarkEnd w:id="21"/>
    </w:p>
    <w:p w14:paraId="4C56257C" w14:textId="77777777" w:rsidR="00DE74C2" w:rsidRPr="00DE74C2" w:rsidRDefault="004F42E5" w:rsidP="00DE74C2">
      <w:pPr>
        <w:pStyle w:val="Bibliography"/>
        <w:rPr>
          <w:rFonts w:ascii="Calibri" w:hAnsi="Calibri" w:cs="Calibri"/>
        </w:rPr>
      </w:pPr>
      <w:r w:rsidRPr="0028527B">
        <w:rPr>
          <w:rFonts w:ascii="Euclid Circular A" w:hAnsi="Euclid Circular A"/>
          <w:color w:val="000000" w:themeColor="text1"/>
        </w:rPr>
        <w:fldChar w:fldCharType="begin"/>
      </w:r>
      <w:r w:rsidR="005E07D3" w:rsidRPr="0028527B">
        <w:rPr>
          <w:rFonts w:ascii="Euclid Circular A" w:hAnsi="Euclid Circular A"/>
          <w:color w:val="000000" w:themeColor="text1"/>
        </w:rPr>
        <w:instrText xml:space="preserve"> ADDIN ZOTERO_BIBL {"uncited":[],"omitted":[],"custom":[]} CSL_BIBLIOGRAPHY </w:instrText>
      </w:r>
      <w:r w:rsidRPr="0028527B">
        <w:rPr>
          <w:rFonts w:ascii="Euclid Circular A" w:hAnsi="Euclid Circular A"/>
          <w:color w:val="000000" w:themeColor="text1"/>
        </w:rPr>
        <w:fldChar w:fldCharType="separate"/>
      </w:r>
      <w:r w:rsidR="00DE74C2" w:rsidRPr="00DE74C2">
        <w:rPr>
          <w:rFonts w:ascii="Calibri" w:hAnsi="Calibri" w:cs="Calibri"/>
        </w:rPr>
        <w:t xml:space="preserve">Ajrović, S., Sterk, C., &amp; Verkade, R. (2024). </w:t>
      </w:r>
      <w:r w:rsidR="00DE74C2" w:rsidRPr="00DE74C2">
        <w:rPr>
          <w:rFonts w:ascii="Calibri" w:hAnsi="Calibri" w:cs="Calibri"/>
          <w:i/>
          <w:iCs/>
        </w:rPr>
        <w:t>Spanning op het stroomnet</w:t>
      </w:r>
      <w:r w:rsidR="00DE74C2" w:rsidRPr="00DE74C2">
        <w:rPr>
          <w:rFonts w:ascii="Calibri" w:hAnsi="Calibri" w:cs="Calibri"/>
        </w:rPr>
        <w:t>. Spanning Op Het Stroomnet. https://app.nos.nl/op3/stroomnet/</w:t>
      </w:r>
    </w:p>
    <w:p w14:paraId="1FE8D89F" w14:textId="77777777" w:rsidR="00DE74C2" w:rsidRPr="00DE74C2" w:rsidRDefault="00DE74C2" w:rsidP="00DE74C2">
      <w:pPr>
        <w:pStyle w:val="Bibliography"/>
        <w:rPr>
          <w:rFonts w:ascii="Calibri" w:hAnsi="Calibri" w:cs="Calibri"/>
        </w:rPr>
      </w:pPr>
      <w:r w:rsidRPr="00DE74C2">
        <w:rPr>
          <w:rFonts w:ascii="Calibri" w:hAnsi="Calibri" w:cs="Calibri"/>
        </w:rPr>
        <w:t xml:space="preserve">Amazon. (2025). </w:t>
      </w:r>
      <w:r w:rsidRPr="00DE74C2">
        <w:rPr>
          <w:rFonts w:ascii="Calibri" w:hAnsi="Calibri" w:cs="Calibri"/>
          <w:i/>
          <w:iCs/>
        </w:rPr>
        <w:t>Amazon Mechanical Turk</w:t>
      </w:r>
      <w:r w:rsidRPr="00DE74C2">
        <w:rPr>
          <w:rFonts w:ascii="Calibri" w:hAnsi="Calibri" w:cs="Calibri"/>
        </w:rPr>
        <w:t>. Amazon Mechanical Turk. https://www.mturk.com/</w:t>
      </w:r>
    </w:p>
    <w:p w14:paraId="42CB05AE" w14:textId="77777777" w:rsidR="00DE74C2" w:rsidRPr="00DE74C2" w:rsidRDefault="00DE74C2" w:rsidP="00DE74C2">
      <w:pPr>
        <w:pStyle w:val="Bibliography"/>
        <w:rPr>
          <w:rFonts w:ascii="Calibri" w:hAnsi="Calibri" w:cs="Calibri"/>
        </w:rPr>
      </w:pPr>
      <w:r w:rsidRPr="00DE74C2">
        <w:rPr>
          <w:rFonts w:ascii="Calibri" w:hAnsi="Calibri" w:cs="Calibri"/>
        </w:rPr>
        <w:t xml:space="preserve">Appelman, A., &amp; Sundar, S. S. (2016). Measuring Message Credibility: Construction and Validation of an Exclusive scale. </w:t>
      </w:r>
      <w:r w:rsidRPr="00DE74C2">
        <w:rPr>
          <w:rFonts w:ascii="Calibri" w:hAnsi="Calibri" w:cs="Calibri"/>
          <w:i/>
          <w:iCs/>
        </w:rPr>
        <w:t>Journalism &amp; Mass Communication Quarterly</w:t>
      </w:r>
      <w:r w:rsidRPr="00DE74C2">
        <w:rPr>
          <w:rFonts w:ascii="Calibri" w:hAnsi="Calibri" w:cs="Calibri"/>
        </w:rPr>
        <w:t xml:space="preserve">, </w:t>
      </w:r>
      <w:r w:rsidRPr="00DE74C2">
        <w:rPr>
          <w:rFonts w:ascii="Calibri" w:hAnsi="Calibri" w:cs="Calibri"/>
          <w:i/>
          <w:iCs/>
        </w:rPr>
        <w:t>93</w:t>
      </w:r>
      <w:r w:rsidRPr="00DE74C2">
        <w:rPr>
          <w:rFonts w:ascii="Calibri" w:hAnsi="Calibri" w:cs="Calibri"/>
        </w:rPr>
        <w:t>(1), 59–79. https://doi.org/10.1177/1077699015606057</w:t>
      </w:r>
    </w:p>
    <w:p w14:paraId="01A5CDB7" w14:textId="77777777" w:rsidR="00DE74C2" w:rsidRPr="00DE74C2" w:rsidRDefault="00DE74C2" w:rsidP="00DE74C2">
      <w:pPr>
        <w:pStyle w:val="Bibliography"/>
        <w:rPr>
          <w:rFonts w:ascii="Calibri" w:hAnsi="Calibri" w:cs="Calibri"/>
        </w:rPr>
      </w:pPr>
      <w:r w:rsidRPr="00DE74C2">
        <w:rPr>
          <w:rFonts w:ascii="Calibri" w:hAnsi="Calibri" w:cs="Calibri"/>
        </w:rPr>
        <w:t xml:space="preserve">Aslett, K., Guess, A. M., Bonneau, R., Nagler, J., &amp; Tucker, J. A. (2022). News credibility labels have limited average effects on news diet quality and fail to reduce misperceptions. </w:t>
      </w:r>
      <w:r w:rsidRPr="00DE74C2">
        <w:rPr>
          <w:rFonts w:ascii="Calibri" w:hAnsi="Calibri" w:cs="Calibri"/>
          <w:i/>
          <w:iCs/>
        </w:rPr>
        <w:t>Science Advances</w:t>
      </w:r>
      <w:r w:rsidRPr="00DE74C2">
        <w:rPr>
          <w:rFonts w:ascii="Calibri" w:hAnsi="Calibri" w:cs="Calibri"/>
        </w:rPr>
        <w:t xml:space="preserve">, </w:t>
      </w:r>
      <w:r w:rsidRPr="00DE74C2">
        <w:rPr>
          <w:rFonts w:ascii="Calibri" w:hAnsi="Calibri" w:cs="Calibri"/>
          <w:i/>
          <w:iCs/>
        </w:rPr>
        <w:t>8</w:t>
      </w:r>
      <w:r w:rsidRPr="00DE74C2">
        <w:rPr>
          <w:rFonts w:ascii="Calibri" w:hAnsi="Calibri" w:cs="Calibri"/>
        </w:rPr>
        <w:t>(18), eabl3844. https://doi.org/10.1126/sciadv.abl3844</w:t>
      </w:r>
    </w:p>
    <w:p w14:paraId="50D18F5D" w14:textId="77777777" w:rsidR="00DE74C2" w:rsidRPr="00DE74C2" w:rsidRDefault="00DE74C2" w:rsidP="00DE74C2">
      <w:pPr>
        <w:pStyle w:val="Bibliography"/>
        <w:rPr>
          <w:rFonts w:ascii="Calibri" w:hAnsi="Calibri" w:cs="Calibri"/>
        </w:rPr>
      </w:pPr>
      <w:r w:rsidRPr="00DE74C2">
        <w:rPr>
          <w:rFonts w:ascii="Calibri" w:hAnsi="Calibri" w:cs="Calibri"/>
        </w:rPr>
        <w:t xml:space="preserve">Bordwell, D. (with Thompson, K., &amp; Smith, J.). (2019). </w:t>
      </w:r>
      <w:r w:rsidRPr="00DE74C2">
        <w:rPr>
          <w:rFonts w:ascii="Calibri" w:hAnsi="Calibri" w:cs="Calibri"/>
          <w:i/>
          <w:iCs/>
        </w:rPr>
        <w:t>Film art: An introduction</w:t>
      </w:r>
      <w:r w:rsidRPr="00DE74C2">
        <w:rPr>
          <w:rFonts w:ascii="Calibri" w:hAnsi="Calibri" w:cs="Calibri"/>
        </w:rPr>
        <w:t xml:space="preserve"> (Twelfth edition, International student edition.). McGraw-Hill Education.</w:t>
      </w:r>
    </w:p>
    <w:p w14:paraId="1275D13C" w14:textId="77777777" w:rsidR="00DE74C2" w:rsidRPr="00DE74C2" w:rsidRDefault="00DE74C2" w:rsidP="00DE74C2">
      <w:pPr>
        <w:pStyle w:val="Bibliography"/>
        <w:rPr>
          <w:rFonts w:ascii="Calibri" w:hAnsi="Calibri" w:cs="Calibri"/>
        </w:rPr>
      </w:pPr>
      <w:r w:rsidRPr="00DE74C2">
        <w:rPr>
          <w:rFonts w:ascii="Calibri" w:hAnsi="Calibri" w:cs="Calibri"/>
        </w:rPr>
        <w:t xml:space="preserve">Branch, J. (2012, December 20). Snow Fall: The Avalanche at Tunnel Creek. </w:t>
      </w:r>
      <w:r w:rsidRPr="00DE74C2">
        <w:rPr>
          <w:rFonts w:ascii="Calibri" w:hAnsi="Calibri" w:cs="Calibri"/>
          <w:i/>
          <w:iCs/>
        </w:rPr>
        <w:t>New York Times</w:t>
      </w:r>
      <w:r w:rsidRPr="00DE74C2">
        <w:rPr>
          <w:rFonts w:ascii="Calibri" w:hAnsi="Calibri" w:cs="Calibri"/>
        </w:rPr>
        <w:t>. https://www.nytimes.com/projects/2012/snow-fall/index.html#/?part=tunnel-creek</w:t>
      </w:r>
    </w:p>
    <w:p w14:paraId="4CE89FB2" w14:textId="77777777" w:rsidR="00DE74C2" w:rsidRPr="00DE74C2" w:rsidRDefault="00DE74C2" w:rsidP="00DE74C2">
      <w:pPr>
        <w:pStyle w:val="Bibliography"/>
        <w:rPr>
          <w:rFonts w:ascii="Calibri" w:hAnsi="Calibri" w:cs="Calibri"/>
        </w:rPr>
      </w:pPr>
      <w:r w:rsidRPr="00DE74C2">
        <w:rPr>
          <w:rFonts w:ascii="Calibri" w:hAnsi="Calibri" w:cs="Calibri"/>
        </w:rPr>
        <w:t xml:space="preserve">Carr, D. (2011, March 27). Long-Form Journalism Finds a Home. </w:t>
      </w:r>
      <w:r w:rsidRPr="00DE74C2">
        <w:rPr>
          <w:rFonts w:ascii="Calibri" w:hAnsi="Calibri" w:cs="Calibri"/>
          <w:i/>
          <w:iCs/>
        </w:rPr>
        <w:t>New York Times</w:t>
      </w:r>
      <w:r w:rsidRPr="00DE74C2">
        <w:rPr>
          <w:rFonts w:ascii="Calibri" w:hAnsi="Calibri" w:cs="Calibri"/>
        </w:rPr>
        <w:t>. https://www.nytimes.com/2011/03/28/business/media/28carr.html?_r=0</w:t>
      </w:r>
    </w:p>
    <w:p w14:paraId="134352A6" w14:textId="77777777" w:rsidR="00DE74C2" w:rsidRPr="00DE74C2" w:rsidRDefault="00DE74C2" w:rsidP="00DE74C2">
      <w:pPr>
        <w:pStyle w:val="Bibliography"/>
        <w:rPr>
          <w:rFonts w:ascii="Calibri" w:hAnsi="Calibri" w:cs="Calibri"/>
        </w:rPr>
      </w:pPr>
      <w:r w:rsidRPr="00DE74C2">
        <w:rPr>
          <w:rFonts w:ascii="Calibri" w:hAnsi="Calibri" w:cs="Calibri"/>
        </w:rPr>
        <w:t xml:space="preserve">Castro, M. S., Bahli, B., Ferreira, J. J., &amp; Figueiredo, R. (2023). Comparing Single-Item and Multi-Item Trust Scales: Insights for Assessing Trust in Project Leaders. </w:t>
      </w:r>
      <w:r w:rsidRPr="00DE74C2">
        <w:rPr>
          <w:rFonts w:ascii="Calibri" w:hAnsi="Calibri" w:cs="Calibri"/>
          <w:i/>
          <w:iCs/>
        </w:rPr>
        <w:t>Behavioral Sciences</w:t>
      </w:r>
      <w:r w:rsidRPr="00DE74C2">
        <w:rPr>
          <w:rFonts w:ascii="Calibri" w:hAnsi="Calibri" w:cs="Calibri"/>
        </w:rPr>
        <w:t xml:space="preserve">, </w:t>
      </w:r>
      <w:r w:rsidRPr="00DE74C2">
        <w:rPr>
          <w:rFonts w:ascii="Calibri" w:hAnsi="Calibri" w:cs="Calibri"/>
          <w:i/>
          <w:iCs/>
        </w:rPr>
        <w:t>13</w:t>
      </w:r>
      <w:r w:rsidRPr="00DE74C2">
        <w:rPr>
          <w:rFonts w:ascii="Calibri" w:hAnsi="Calibri" w:cs="Calibri"/>
        </w:rPr>
        <w:t>(9), 786. https://doi.org/10.3390/bs13090786</w:t>
      </w:r>
    </w:p>
    <w:p w14:paraId="18C65BC3" w14:textId="77777777" w:rsidR="00DE74C2" w:rsidRPr="00DE74C2" w:rsidRDefault="00DE74C2" w:rsidP="00DE74C2">
      <w:pPr>
        <w:pStyle w:val="Bibliography"/>
        <w:rPr>
          <w:rFonts w:ascii="Calibri" w:hAnsi="Calibri" w:cs="Calibri"/>
        </w:rPr>
      </w:pPr>
      <w:r w:rsidRPr="00DE74C2">
        <w:rPr>
          <w:rFonts w:ascii="Calibri" w:hAnsi="Calibri" w:cs="Calibri"/>
        </w:rPr>
        <w:t xml:space="preserve">Chen, G. M., Chen, P. S., Chang, C.-W., &amp; Abedin, Z. (2017). News video quality affects online sites’ credibility. </w:t>
      </w:r>
      <w:r w:rsidRPr="00DE74C2">
        <w:rPr>
          <w:rFonts w:ascii="Calibri" w:hAnsi="Calibri" w:cs="Calibri"/>
          <w:i/>
          <w:iCs/>
        </w:rPr>
        <w:t>Newspaper Research Journal</w:t>
      </w:r>
      <w:r w:rsidRPr="00DE74C2">
        <w:rPr>
          <w:rFonts w:ascii="Calibri" w:hAnsi="Calibri" w:cs="Calibri"/>
        </w:rPr>
        <w:t xml:space="preserve">, </w:t>
      </w:r>
      <w:r w:rsidRPr="00DE74C2">
        <w:rPr>
          <w:rFonts w:ascii="Calibri" w:hAnsi="Calibri" w:cs="Calibri"/>
          <w:i/>
          <w:iCs/>
        </w:rPr>
        <w:t>38</w:t>
      </w:r>
      <w:r w:rsidRPr="00DE74C2">
        <w:rPr>
          <w:rFonts w:ascii="Calibri" w:hAnsi="Calibri" w:cs="Calibri"/>
        </w:rPr>
        <w:t>(1), 19–31. https://doi.org/10.1177/0739532917696087</w:t>
      </w:r>
    </w:p>
    <w:p w14:paraId="0CBAF6D3" w14:textId="77777777" w:rsidR="00DE74C2" w:rsidRPr="00DE74C2" w:rsidRDefault="00DE74C2" w:rsidP="00DE74C2">
      <w:pPr>
        <w:pStyle w:val="Bibliography"/>
        <w:rPr>
          <w:rFonts w:ascii="Calibri" w:hAnsi="Calibri" w:cs="Calibri"/>
        </w:rPr>
      </w:pPr>
      <w:r w:rsidRPr="00DE74C2">
        <w:rPr>
          <w:rFonts w:ascii="Calibri" w:hAnsi="Calibri" w:cs="Calibri"/>
        </w:rPr>
        <w:t xml:space="preserve">Colman, A. M. (2015). </w:t>
      </w:r>
      <w:r w:rsidRPr="00DE74C2">
        <w:rPr>
          <w:rFonts w:ascii="Calibri" w:hAnsi="Calibri" w:cs="Calibri"/>
          <w:i/>
          <w:iCs/>
        </w:rPr>
        <w:t>A Dictionary of Psychology</w:t>
      </w:r>
      <w:r w:rsidRPr="00DE74C2">
        <w:rPr>
          <w:rFonts w:ascii="Calibri" w:hAnsi="Calibri" w:cs="Calibri"/>
        </w:rPr>
        <w:t xml:space="preserve"> (4th ed.). Oxford University Press.</w:t>
      </w:r>
    </w:p>
    <w:p w14:paraId="7B9BABDB" w14:textId="77777777" w:rsidR="00DE74C2" w:rsidRPr="00DE74C2" w:rsidRDefault="00DE74C2" w:rsidP="00DE74C2">
      <w:pPr>
        <w:pStyle w:val="Bibliography"/>
        <w:rPr>
          <w:rFonts w:ascii="Calibri" w:hAnsi="Calibri" w:cs="Calibri"/>
        </w:rPr>
      </w:pPr>
      <w:r w:rsidRPr="00DE74C2">
        <w:rPr>
          <w:rFonts w:ascii="Calibri" w:hAnsi="Calibri" w:cs="Calibri"/>
        </w:rPr>
        <w:t xml:space="preserve">Davis, W. (2023, July 24). Twitter is being rebranded as X. </w:t>
      </w:r>
      <w:r w:rsidRPr="00DE74C2">
        <w:rPr>
          <w:rFonts w:ascii="Calibri" w:hAnsi="Calibri" w:cs="Calibri"/>
          <w:i/>
          <w:iCs/>
        </w:rPr>
        <w:t>The Verge</w:t>
      </w:r>
      <w:r w:rsidRPr="00DE74C2">
        <w:rPr>
          <w:rFonts w:ascii="Calibri" w:hAnsi="Calibri" w:cs="Calibri"/>
        </w:rPr>
        <w:t>. https://www.theverge.com/2023/7/23/23804629/twitters-rebrand-to-x-may-actually-be-happening-soon</w:t>
      </w:r>
    </w:p>
    <w:p w14:paraId="1E1CDB09" w14:textId="77777777" w:rsidR="00DE74C2" w:rsidRPr="00DE74C2" w:rsidRDefault="00DE74C2" w:rsidP="00DE74C2">
      <w:pPr>
        <w:pStyle w:val="Bibliography"/>
        <w:rPr>
          <w:rFonts w:ascii="Calibri" w:hAnsi="Calibri" w:cs="Calibri"/>
        </w:rPr>
      </w:pPr>
      <w:r w:rsidRPr="00DE74C2">
        <w:rPr>
          <w:rFonts w:ascii="Calibri" w:hAnsi="Calibri" w:cs="Calibri"/>
        </w:rPr>
        <w:lastRenderedPageBreak/>
        <w:t xml:space="preserve">Deuze, M. (2001). Modelling the First Generation of News Media on the World Wide Web. </w:t>
      </w:r>
      <w:r w:rsidRPr="00DE74C2">
        <w:rPr>
          <w:rFonts w:ascii="Calibri" w:hAnsi="Calibri" w:cs="Calibri"/>
          <w:i/>
          <w:iCs/>
        </w:rPr>
        <w:t>Online Journalism</w:t>
      </w:r>
      <w:r w:rsidRPr="00DE74C2">
        <w:rPr>
          <w:rFonts w:ascii="Calibri" w:hAnsi="Calibri" w:cs="Calibri"/>
        </w:rPr>
        <w:t xml:space="preserve">, </w:t>
      </w:r>
      <w:r w:rsidRPr="00DE74C2">
        <w:rPr>
          <w:rFonts w:ascii="Calibri" w:hAnsi="Calibri" w:cs="Calibri"/>
          <w:i/>
          <w:iCs/>
        </w:rPr>
        <w:t>6</w:t>
      </w:r>
      <w:r w:rsidRPr="00DE74C2">
        <w:rPr>
          <w:rFonts w:ascii="Calibri" w:hAnsi="Calibri" w:cs="Calibri"/>
        </w:rPr>
        <w:t>. https://firstmonday.org/ojs/index.php/fm/article/download/893/802?inline=1</w:t>
      </w:r>
    </w:p>
    <w:p w14:paraId="540BA017" w14:textId="77777777" w:rsidR="00DE74C2" w:rsidRPr="00DE74C2" w:rsidRDefault="00DE74C2" w:rsidP="00DE74C2">
      <w:pPr>
        <w:pStyle w:val="Bibliography"/>
        <w:rPr>
          <w:rFonts w:ascii="Calibri" w:hAnsi="Calibri" w:cs="Calibri"/>
        </w:rPr>
      </w:pPr>
      <w:r w:rsidRPr="00DE74C2">
        <w:rPr>
          <w:rFonts w:ascii="Calibri" w:hAnsi="Calibri" w:cs="Calibri"/>
        </w:rPr>
        <w:t xml:space="preserve">Dowling, D., &amp; Vogan, T. (2014). Can we “Snowfall” This? Digital longform and the race for the tablet market. </w:t>
      </w:r>
      <w:r w:rsidRPr="00DE74C2">
        <w:rPr>
          <w:rFonts w:ascii="Calibri" w:hAnsi="Calibri" w:cs="Calibri"/>
          <w:i/>
          <w:iCs/>
        </w:rPr>
        <w:t>Digital Journalism</w:t>
      </w:r>
      <w:r w:rsidRPr="00DE74C2">
        <w:rPr>
          <w:rFonts w:ascii="Calibri" w:hAnsi="Calibri" w:cs="Calibri"/>
        </w:rPr>
        <w:t xml:space="preserve">, </w:t>
      </w:r>
      <w:r w:rsidRPr="00DE74C2">
        <w:rPr>
          <w:rFonts w:ascii="Calibri" w:hAnsi="Calibri" w:cs="Calibri"/>
          <w:i/>
          <w:iCs/>
        </w:rPr>
        <w:t>3</w:t>
      </w:r>
      <w:r w:rsidRPr="00DE74C2">
        <w:rPr>
          <w:rFonts w:ascii="Calibri" w:hAnsi="Calibri" w:cs="Calibri"/>
        </w:rPr>
        <w:t>(2). https://doi.org/10.1080/21670811.2014.930250</w:t>
      </w:r>
    </w:p>
    <w:p w14:paraId="5D09788E" w14:textId="77777777" w:rsidR="00DE74C2" w:rsidRPr="00DE74C2" w:rsidRDefault="00DE74C2" w:rsidP="00DE74C2">
      <w:pPr>
        <w:pStyle w:val="Bibliography"/>
        <w:rPr>
          <w:rFonts w:ascii="Calibri" w:hAnsi="Calibri" w:cs="Calibri"/>
        </w:rPr>
      </w:pPr>
      <w:r w:rsidRPr="00DE74C2">
        <w:rPr>
          <w:rFonts w:ascii="Calibri" w:hAnsi="Calibri" w:cs="Calibri"/>
        </w:rPr>
        <w:t xml:space="preserve">Finstad, K. (2009). Response Interpolation and Scale Sensitivity: Evidence Against 5-Point Scales. </w:t>
      </w:r>
      <w:r w:rsidRPr="00DE74C2">
        <w:rPr>
          <w:rFonts w:ascii="Calibri" w:hAnsi="Calibri" w:cs="Calibri"/>
          <w:i/>
          <w:iCs/>
        </w:rPr>
        <w:t>Journal of Usability Studies</w:t>
      </w:r>
      <w:r w:rsidRPr="00DE74C2">
        <w:rPr>
          <w:rFonts w:ascii="Calibri" w:hAnsi="Calibri" w:cs="Calibri"/>
        </w:rPr>
        <w:t xml:space="preserve">, </w:t>
      </w:r>
      <w:r w:rsidRPr="00DE74C2">
        <w:rPr>
          <w:rFonts w:ascii="Calibri" w:hAnsi="Calibri" w:cs="Calibri"/>
          <w:i/>
          <w:iCs/>
        </w:rPr>
        <w:t>5</w:t>
      </w:r>
      <w:r w:rsidRPr="00DE74C2">
        <w:rPr>
          <w:rFonts w:ascii="Calibri" w:hAnsi="Calibri" w:cs="Calibri"/>
        </w:rPr>
        <w:t>(3), 104–110.</w:t>
      </w:r>
    </w:p>
    <w:p w14:paraId="4F62D67F" w14:textId="77777777" w:rsidR="00DE74C2" w:rsidRPr="00DE74C2" w:rsidRDefault="00DE74C2" w:rsidP="00DE74C2">
      <w:pPr>
        <w:pStyle w:val="Bibliography"/>
        <w:rPr>
          <w:rFonts w:ascii="Calibri" w:hAnsi="Calibri" w:cs="Calibri"/>
        </w:rPr>
      </w:pPr>
      <w:r w:rsidRPr="00DE74C2">
        <w:rPr>
          <w:rFonts w:ascii="Calibri" w:hAnsi="Calibri" w:cs="Calibri"/>
        </w:rPr>
        <w:t xml:space="preserve">Funke, F. (2016). A Web Experiment Showing Negative Effects of Slider Scales Compared to Visual Analogue Scales and Radio Button Scales. </w:t>
      </w:r>
      <w:r w:rsidRPr="00DE74C2">
        <w:rPr>
          <w:rFonts w:ascii="Calibri" w:hAnsi="Calibri" w:cs="Calibri"/>
          <w:i/>
          <w:iCs/>
        </w:rPr>
        <w:t>Social Science Computer Review</w:t>
      </w:r>
      <w:r w:rsidRPr="00DE74C2">
        <w:rPr>
          <w:rFonts w:ascii="Calibri" w:hAnsi="Calibri" w:cs="Calibri"/>
        </w:rPr>
        <w:t xml:space="preserve">, </w:t>
      </w:r>
      <w:r w:rsidRPr="00DE74C2">
        <w:rPr>
          <w:rFonts w:ascii="Calibri" w:hAnsi="Calibri" w:cs="Calibri"/>
          <w:i/>
          <w:iCs/>
        </w:rPr>
        <w:t>34</w:t>
      </w:r>
      <w:r w:rsidRPr="00DE74C2">
        <w:rPr>
          <w:rFonts w:ascii="Calibri" w:hAnsi="Calibri" w:cs="Calibri"/>
        </w:rPr>
        <w:t>(2), 244–254. https://doi.org/10.1177/0894439315575477</w:t>
      </w:r>
    </w:p>
    <w:p w14:paraId="1DCBAA18" w14:textId="77777777" w:rsidR="00DE74C2" w:rsidRPr="00DE74C2" w:rsidRDefault="00DE74C2" w:rsidP="00DE74C2">
      <w:pPr>
        <w:pStyle w:val="Bibliography"/>
        <w:rPr>
          <w:rFonts w:ascii="Calibri" w:hAnsi="Calibri" w:cs="Calibri"/>
        </w:rPr>
      </w:pPr>
      <w:r w:rsidRPr="00DE74C2">
        <w:rPr>
          <w:rFonts w:ascii="Calibri" w:hAnsi="Calibri" w:cs="Calibri"/>
        </w:rPr>
        <w:t xml:space="preserve">Greussing, E., &amp; Boomgaarden, H. G. (2018). Simply Bells and Whistles? Cognitive Effects of Visual Aesthetics in Digital Longforms. </w:t>
      </w:r>
      <w:r w:rsidRPr="00DE74C2">
        <w:rPr>
          <w:rFonts w:ascii="Calibri" w:hAnsi="Calibri" w:cs="Calibri"/>
          <w:i/>
          <w:iCs/>
        </w:rPr>
        <w:t>Digital Journalism</w:t>
      </w:r>
      <w:r w:rsidRPr="00DE74C2">
        <w:rPr>
          <w:rFonts w:ascii="Calibri" w:hAnsi="Calibri" w:cs="Calibri"/>
        </w:rPr>
        <w:t xml:space="preserve">, </w:t>
      </w:r>
      <w:r w:rsidRPr="00DE74C2">
        <w:rPr>
          <w:rFonts w:ascii="Calibri" w:hAnsi="Calibri" w:cs="Calibri"/>
          <w:i/>
          <w:iCs/>
        </w:rPr>
        <w:t>7</w:t>
      </w:r>
      <w:r w:rsidRPr="00DE74C2">
        <w:rPr>
          <w:rFonts w:ascii="Calibri" w:hAnsi="Calibri" w:cs="Calibri"/>
        </w:rPr>
        <w:t>(2), 273–293. https://doi.org/10.1080/21670811.2018.1488598</w:t>
      </w:r>
    </w:p>
    <w:p w14:paraId="29491A09" w14:textId="77777777" w:rsidR="00DE74C2" w:rsidRPr="00DE74C2" w:rsidRDefault="00DE74C2" w:rsidP="00DE74C2">
      <w:pPr>
        <w:pStyle w:val="Bibliography"/>
        <w:rPr>
          <w:rFonts w:ascii="Calibri" w:hAnsi="Calibri" w:cs="Calibri"/>
        </w:rPr>
      </w:pPr>
      <w:r w:rsidRPr="00DE74C2">
        <w:rPr>
          <w:rFonts w:ascii="Calibri" w:hAnsi="Calibri" w:cs="Calibri"/>
        </w:rPr>
        <w:t xml:space="preserve">Hellmueller, L., &amp; Trilling, D. (2012). The credibility of credibility measures: A meta-analysis in leading communication journals, 1951 to 2011. </w:t>
      </w:r>
      <w:r w:rsidRPr="00DE74C2">
        <w:rPr>
          <w:rFonts w:ascii="Calibri" w:hAnsi="Calibri" w:cs="Calibri"/>
          <w:i/>
          <w:iCs/>
        </w:rPr>
        <w:t>WAPOR Hong Kong 2012: Paper Presentation</w:t>
      </w:r>
      <w:r w:rsidRPr="00DE74C2">
        <w:rPr>
          <w:rFonts w:ascii="Calibri" w:hAnsi="Calibri" w:cs="Calibri"/>
        </w:rPr>
        <w:t>.</w:t>
      </w:r>
    </w:p>
    <w:p w14:paraId="74789166" w14:textId="77777777" w:rsidR="00DE74C2" w:rsidRPr="00DE74C2" w:rsidRDefault="00DE74C2" w:rsidP="00DE74C2">
      <w:pPr>
        <w:pStyle w:val="Bibliography"/>
        <w:rPr>
          <w:rFonts w:ascii="Calibri" w:hAnsi="Calibri" w:cs="Calibri"/>
        </w:rPr>
      </w:pPr>
      <w:r w:rsidRPr="00DE74C2">
        <w:rPr>
          <w:rFonts w:ascii="Calibri" w:hAnsi="Calibri" w:cs="Calibri"/>
        </w:rPr>
        <w:t xml:space="preserve">Henke, J., Leissner, L., &amp; Möhring, W. (2020). How can Journalists Promote News Credibility? Effects of Evidences on Trust and Credibility. </w:t>
      </w:r>
      <w:r w:rsidRPr="00DE74C2">
        <w:rPr>
          <w:rFonts w:ascii="Calibri" w:hAnsi="Calibri" w:cs="Calibri"/>
          <w:i/>
          <w:iCs/>
        </w:rPr>
        <w:t>Journalism Practice</w:t>
      </w:r>
      <w:r w:rsidRPr="00DE74C2">
        <w:rPr>
          <w:rFonts w:ascii="Calibri" w:hAnsi="Calibri" w:cs="Calibri"/>
        </w:rPr>
        <w:t xml:space="preserve">, </w:t>
      </w:r>
      <w:r w:rsidRPr="00DE74C2">
        <w:rPr>
          <w:rFonts w:ascii="Calibri" w:hAnsi="Calibri" w:cs="Calibri"/>
          <w:i/>
          <w:iCs/>
        </w:rPr>
        <w:t>14</w:t>
      </w:r>
      <w:r w:rsidRPr="00DE74C2">
        <w:rPr>
          <w:rFonts w:ascii="Calibri" w:hAnsi="Calibri" w:cs="Calibri"/>
        </w:rPr>
        <w:t>(3), 299–318.</w:t>
      </w:r>
    </w:p>
    <w:p w14:paraId="506EF6DB" w14:textId="77777777" w:rsidR="00DE74C2" w:rsidRPr="00DE74C2" w:rsidRDefault="00DE74C2" w:rsidP="00DE74C2">
      <w:pPr>
        <w:pStyle w:val="Bibliography"/>
        <w:rPr>
          <w:rFonts w:ascii="Calibri" w:hAnsi="Calibri" w:cs="Calibri"/>
        </w:rPr>
      </w:pPr>
      <w:r w:rsidRPr="00DE74C2">
        <w:rPr>
          <w:rFonts w:ascii="Calibri" w:hAnsi="Calibri" w:cs="Calibri"/>
        </w:rPr>
        <w:t xml:space="preserve">Hiippala, T. (2017). The Multimodality of Digital Longform Journalism. </w:t>
      </w:r>
      <w:r w:rsidRPr="00DE74C2">
        <w:rPr>
          <w:rFonts w:ascii="Calibri" w:hAnsi="Calibri" w:cs="Calibri"/>
          <w:i/>
          <w:iCs/>
        </w:rPr>
        <w:t>Digital Journalism</w:t>
      </w:r>
      <w:r w:rsidRPr="00DE74C2">
        <w:rPr>
          <w:rFonts w:ascii="Calibri" w:hAnsi="Calibri" w:cs="Calibri"/>
        </w:rPr>
        <w:t xml:space="preserve">, </w:t>
      </w:r>
      <w:r w:rsidRPr="00DE74C2">
        <w:rPr>
          <w:rFonts w:ascii="Calibri" w:hAnsi="Calibri" w:cs="Calibri"/>
          <w:i/>
          <w:iCs/>
        </w:rPr>
        <w:t>5</w:t>
      </w:r>
      <w:r w:rsidRPr="00DE74C2">
        <w:rPr>
          <w:rFonts w:ascii="Calibri" w:hAnsi="Calibri" w:cs="Calibri"/>
        </w:rPr>
        <w:t>(4), 420–442. https://doi.org/10.1080/21670811.2016.1169197</w:t>
      </w:r>
    </w:p>
    <w:p w14:paraId="4C0112B0" w14:textId="77777777" w:rsidR="00DE74C2" w:rsidRPr="00DE74C2" w:rsidRDefault="00DE74C2" w:rsidP="00DE74C2">
      <w:pPr>
        <w:pStyle w:val="Bibliography"/>
        <w:rPr>
          <w:rFonts w:ascii="Calibri" w:hAnsi="Calibri" w:cs="Calibri"/>
        </w:rPr>
      </w:pPr>
      <w:r w:rsidRPr="00DE74C2">
        <w:rPr>
          <w:rFonts w:ascii="Calibri" w:hAnsi="Calibri" w:cs="Calibri"/>
        </w:rPr>
        <w:t xml:space="preserve">Hill, S., &amp; Bradshaw, P. (2019). </w:t>
      </w:r>
      <w:r w:rsidRPr="00DE74C2">
        <w:rPr>
          <w:rFonts w:ascii="Calibri" w:hAnsi="Calibri" w:cs="Calibri"/>
          <w:i/>
          <w:iCs/>
        </w:rPr>
        <w:t>Mobile-first journalism: Producing news for social and interactive media</w:t>
      </w:r>
      <w:r w:rsidRPr="00DE74C2">
        <w:rPr>
          <w:rFonts w:ascii="Calibri" w:hAnsi="Calibri" w:cs="Calibri"/>
        </w:rPr>
        <w:t>. Routledge.</w:t>
      </w:r>
    </w:p>
    <w:p w14:paraId="6036CFB0" w14:textId="77777777" w:rsidR="00DE74C2" w:rsidRPr="00DE74C2" w:rsidRDefault="00DE74C2" w:rsidP="00DE74C2">
      <w:pPr>
        <w:pStyle w:val="Bibliography"/>
        <w:rPr>
          <w:rFonts w:ascii="Calibri" w:hAnsi="Calibri" w:cs="Calibri"/>
        </w:rPr>
      </w:pPr>
      <w:r w:rsidRPr="00DE74C2">
        <w:rPr>
          <w:rFonts w:ascii="Calibri" w:hAnsi="Calibri" w:cs="Calibri"/>
        </w:rPr>
        <w:t xml:space="preserve">Hilligoss, B., &amp; Rieh, S. Y. (2008). Developing a Unifying Framework of Credibility Assessment: Construct, Heuristics, and Interaction in Context. </w:t>
      </w:r>
      <w:r w:rsidRPr="00DE74C2">
        <w:rPr>
          <w:rFonts w:ascii="Calibri" w:hAnsi="Calibri" w:cs="Calibri"/>
          <w:i/>
          <w:iCs/>
        </w:rPr>
        <w:t>Information Processing &amp; Management</w:t>
      </w:r>
      <w:r w:rsidRPr="00DE74C2">
        <w:rPr>
          <w:rFonts w:ascii="Calibri" w:hAnsi="Calibri" w:cs="Calibri"/>
        </w:rPr>
        <w:t xml:space="preserve">, </w:t>
      </w:r>
      <w:r w:rsidRPr="00DE74C2">
        <w:rPr>
          <w:rFonts w:ascii="Calibri" w:hAnsi="Calibri" w:cs="Calibri"/>
          <w:i/>
          <w:iCs/>
        </w:rPr>
        <w:t>44</w:t>
      </w:r>
      <w:r w:rsidRPr="00DE74C2">
        <w:rPr>
          <w:rFonts w:ascii="Calibri" w:hAnsi="Calibri" w:cs="Calibri"/>
        </w:rPr>
        <w:t>(4), 1467–1484.</w:t>
      </w:r>
    </w:p>
    <w:p w14:paraId="31CA8667" w14:textId="77777777" w:rsidR="00DE74C2" w:rsidRPr="00DE74C2" w:rsidRDefault="00DE74C2" w:rsidP="00DE74C2">
      <w:pPr>
        <w:pStyle w:val="Bibliography"/>
        <w:rPr>
          <w:rFonts w:ascii="Calibri" w:hAnsi="Calibri" w:cs="Calibri"/>
        </w:rPr>
      </w:pPr>
      <w:r w:rsidRPr="00DE74C2">
        <w:rPr>
          <w:rFonts w:ascii="Calibri" w:hAnsi="Calibri" w:cs="Calibri"/>
        </w:rPr>
        <w:lastRenderedPageBreak/>
        <w:t xml:space="preserve">Janse, I. (2018, November 13). </w:t>
      </w:r>
      <w:r w:rsidRPr="00DE74C2">
        <w:rPr>
          <w:rFonts w:ascii="Calibri" w:hAnsi="Calibri" w:cs="Calibri"/>
          <w:i/>
          <w:iCs/>
        </w:rPr>
        <w:t>De Groene Havenbaas: Grote keuzes voor een groene toekomst</w:t>
      </w:r>
      <w:r w:rsidRPr="00DE74C2">
        <w:rPr>
          <w:rFonts w:ascii="Calibri" w:hAnsi="Calibri" w:cs="Calibri"/>
        </w:rPr>
        <w:t>. Vers Beton. https://www.versbeton.nl/2018/11/speel-de-groene-havenbaas-grote-keuzes-voor-een-groene-toekomst/</w:t>
      </w:r>
    </w:p>
    <w:p w14:paraId="4192F3BC" w14:textId="77777777" w:rsidR="00DE74C2" w:rsidRPr="00DE74C2" w:rsidRDefault="00DE74C2" w:rsidP="00DE74C2">
      <w:pPr>
        <w:pStyle w:val="Bibliography"/>
        <w:rPr>
          <w:rFonts w:ascii="Calibri" w:hAnsi="Calibri" w:cs="Calibri"/>
        </w:rPr>
      </w:pPr>
      <w:r w:rsidRPr="00DE74C2">
        <w:rPr>
          <w:rFonts w:ascii="Calibri" w:hAnsi="Calibri" w:cs="Calibri"/>
        </w:rPr>
        <w:t xml:space="preserve">Karlsson, M. (2010). RITUALS OF TRANSPARENCY: Evaluating online news outlets’ uses of transparency rituals in the United States, United Kingdom and Sweden. </w:t>
      </w:r>
      <w:r w:rsidRPr="00DE74C2">
        <w:rPr>
          <w:rFonts w:ascii="Calibri" w:hAnsi="Calibri" w:cs="Calibri"/>
          <w:i/>
          <w:iCs/>
        </w:rPr>
        <w:t>Journalism Studies (London, England)</w:t>
      </w:r>
      <w:r w:rsidRPr="00DE74C2">
        <w:rPr>
          <w:rFonts w:ascii="Calibri" w:hAnsi="Calibri" w:cs="Calibri"/>
        </w:rPr>
        <w:t xml:space="preserve">, </w:t>
      </w:r>
      <w:r w:rsidRPr="00DE74C2">
        <w:rPr>
          <w:rFonts w:ascii="Calibri" w:hAnsi="Calibri" w:cs="Calibri"/>
          <w:i/>
          <w:iCs/>
        </w:rPr>
        <w:t>11</w:t>
      </w:r>
      <w:r w:rsidRPr="00DE74C2">
        <w:rPr>
          <w:rFonts w:ascii="Calibri" w:hAnsi="Calibri" w:cs="Calibri"/>
        </w:rPr>
        <w:t>(4), 535–545. https://doi.org/10.1080/14616701003638400</w:t>
      </w:r>
    </w:p>
    <w:p w14:paraId="3D9D56BA" w14:textId="77777777" w:rsidR="00DE74C2" w:rsidRPr="00DE74C2" w:rsidRDefault="00DE74C2" w:rsidP="00DE74C2">
      <w:pPr>
        <w:pStyle w:val="Bibliography"/>
        <w:rPr>
          <w:rFonts w:ascii="Calibri" w:hAnsi="Calibri" w:cs="Calibri"/>
        </w:rPr>
      </w:pPr>
      <w:r w:rsidRPr="00DE74C2">
        <w:rPr>
          <w:rFonts w:ascii="Calibri" w:hAnsi="Calibri" w:cs="Calibri"/>
        </w:rPr>
        <w:t xml:space="preserve">Karlsson, M. (2022). </w:t>
      </w:r>
      <w:r w:rsidRPr="00DE74C2">
        <w:rPr>
          <w:rFonts w:ascii="Calibri" w:hAnsi="Calibri" w:cs="Calibri"/>
          <w:i/>
          <w:iCs/>
        </w:rPr>
        <w:t>Transparency and journalism: A critical appraisal of a disruptive norm</w:t>
      </w:r>
      <w:r w:rsidRPr="00DE74C2">
        <w:rPr>
          <w:rFonts w:ascii="Calibri" w:hAnsi="Calibri" w:cs="Calibri"/>
        </w:rPr>
        <w:t>. Routledge.</w:t>
      </w:r>
    </w:p>
    <w:p w14:paraId="5814F8D5" w14:textId="77777777" w:rsidR="00DE74C2" w:rsidRPr="00DE74C2" w:rsidRDefault="00DE74C2" w:rsidP="00DE74C2">
      <w:pPr>
        <w:pStyle w:val="Bibliography"/>
        <w:rPr>
          <w:rFonts w:ascii="Calibri" w:hAnsi="Calibri" w:cs="Calibri"/>
        </w:rPr>
      </w:pPr>
      <w:r w:rsidRPr="00DE74C2">
        <w:rPr>
          <w:rFonts w:ascii="Calibri" w:hAnsi="Calibri" w:cs="Calibri"/>
        </w:rPr>
        <w:t xml:space="preserve">Koetsenruijter, A. W. M. (2011). Using Numbers in News Increases Story Credibility. </w:t>
      </w:r>
      <w:r w:rsidRPr="00DE74C2">
        <w:rPr>
          <w:rFonts w:ascii="Calibri" w:hAnsi="Calibri" w:cs="Calibri"/>
          <w:i/>
          <w:iCs/>
        </w:rPr>
        <w:t>Newspaper Research Journal</w:t>
      </w:r>
      <w:r w:rsidRPr="00DE74C2">
        <w:rPr>
          <w:rFonts w:ascii="Calibri" w:hAnsi="Calibri" w:cs="Calibri"/>
        </w:rPr>
        <w:t xml:space="preserve">, </w:t>
      </w:r>
      <w:r w:rsidRPr="00DE74C2">
        <w:rPr>
          <w:rFonts w:ascii="Calibri" w:hAnsi="Calibri" w:cs="Calibri"/>
          <w:i/>
          <w:iCs/>
        </w:rPr>
        <w:t>32</w:t>
      </w:r>
      <w:r w:rsidRPr="00DE74C2">
        <w:rPr>
          <w:rFonts w:ascii="Calibri" w:hAnsi="Calibri" w:cs="Calibri"/>
        </w:rPr>
        <w:t>(2), 74–82.</w:t>
      </w:r>
    </w:p>
    <w:p w14:paraId="379AE65C" w14:textId="77777777" w:rsidR="00DE74C2" w:rsidRPr="00DE74C2" w:rsidRDefault="00DE74C2" w:rsidP="00DE74C2">
      <w:pPr>
        <w:pStyle w:val="Bibliography"/>
        <w:rPr>
          <w:rFonts w:ascii="Calibri" w:hAnsi="Calibri" w:cs="Calibri"/>
        </w:rPr>
      </w:pPr>
      <w:r w:rsidRPr="00DE74C2">
        <w:rPr>
          <w:rFonts w:ascii="Calibri" w:hAnsi="Calibri" w:cs="Calibri"/>
        </w:rPr>
        <w:t xml:space="preserve">Kovach, B., &amp; Rosenstiel, T. (2014). </w:t>
      </w:r>
      <w:r w:rsidRPr="00DE74C2">
        <w:rPr>
          <w:rFonts w:ascii="Calibri" w:hAnsi="Calibri" w:cs="Calibri"/>
          <w:i/>
          <w:iCs/>
        </w:rPr>
        <w:t>The elements of journalism: What newspeople should know and the public should expect</w:t>
      </w:r>
      <w:r w:rsidRPr="00DE74C2">
        <w:rPr>
          <w:rFonts w:ascii="Calibri" w:hAnsi="Calibri" w:cs="Calibri"/>
        </w:rPr>
        <w:t xml:space="preserve"> (3rd ed.). Three Rivers Press.</w:t>
      </w:r>
    </w:p>
    <w:p w14:paraId="4C842F3D" w14:textId="77777777" w:rsidR="00DE74C2" w:rsidRPr="00DE74C2" w:rsidRDefault="00DE74C2" w:rsidP="00DE74C2">
      <w:pPr>
        <w:pStyle w:val="Bibliography"/>
        <w:rPr>
          <w:rFonts w:ascii="Calibri" w:hAnsi="Calibri" w:cs="Calibri"/>
        </w:rPr>
      </w:pPr>
      <w:r w:rsidRPr="00DE74C2">
        <w:rPr>
          <w:rFonts w:ascii="Calibri" w:hAnsi="Calibri" w:cs="Calibri"/>
        </w:rPr>
        <w:t xml:space="preserve">Kwong, R. (2017). </w:t>
      </w:r>
      <w:r w:rsidRPr="00DE74C2">
        <w:rPr>
          <w:rFonts w:ascii="Calibri" w:hAnsi="Calibri" w:cs="Calibri"/>
          <w:i/>
          <w:iCs/>
        </w:rPr>
        <w:t>The Uber Game</w:t>
      </w:r>
      <w:r w:rsidRPr="00DE74C2">
        <w:rPr>
          <w:rFonts w:ascii="Calibri" w:hAnsi="Calibri" w:cs="Calibri"/>
        </w:rPr>
        <w:t>. https://ig.ft.com/uber-game</w:t>
      </w:r>
    </w:p>
    <w:p w14:paraId="06150C82" w14:textId="77777777" w:rsidR="00DE74C2" w:rsidRPr="00DE74C2" w:rsidRDefault="00DE74C2" w:rsidP="00DE74C2">
      <w:pPr>
        <w:pStyle w:val="Bibliography"/>
        <w:rPr>
          <w:rFonts w:ascii="Calibri" w:hAnsi="Calibri" w:cs="Calibri"/>
        </w:rPr>
      </w:pPr>
      <w:r w:rsidRPr="00DE74C2">
        <w:rPr>
          <w:rFonts w:ascii="Calibri" w:hAnsi="Calibri" w:cs="Calibri"/>
        </w:rPr>
        <w:t xml:space="preserve">Metzger, M. J., Flanagin, A. J., Eyal, K., Lemus, D. R., &amp; Mccann, R. M. (2003). Credibility for the 21st Century: Integrating Perspectives on Source, Message, and Media Credibility in the Contemporary Media Environment. </w:t>
      </w:r>
      <w:r w:rsidRPr="00DE74C2">
        <w:rPr>
          <w:rFonts w:ascii="Calibri" w:hAnsi="Calibri" w:cs="Calibri"/>
          <w:i/>
          <w:iCs/>
        </w:rPr>
        <w:t>Annals of the International Communication Association</w:t>
      </w:r>
      <w:r w:rsidRPr="00DE74C2">
        <w:rPr>
          <w:rFonts w:ascii="Calibri" w:hAnsi="Calibri" w:cs="Calibri"/>
        </w:rPr>
        <w:t xml:space="preserve">, </w:t>
      </w:r>
      <w:r w:rsidRPr="00DE74C2">
        <w:rPr>
          <w:rFonts w:ascii="Calibri" w:hAnsi="Calibri" w:cs="Calibri"/>
          <w:i/>
          <w:iCs/>
        </w:rPr>
        <w:t>27</w:t>
      </w:r>
      <w:r w:rsidRPr="00DE74C2">
        <w:rPr>
          <w:rFonts w:ascii="Calibri" w:hAnsi="Calibri" w:cs="Calibri"/>
        </w:rPr>
        <w:t>(1), 293–335. https://doi.org/10.1080/23808985.2003.11679029</w:t>
      </w:r>
    </w:p>
    <w:p w14:paraId="708D866E" w14:textId="77777777" w:rsidR="00DE74C2" w:rsidRPr="00DE74C2" w:rsidRDefault="00DE74C2" w:rsidP="00DE74C2">
      <w:pPr>
        <w:pStyle w:val="Bibliography"/>
        <w:rPr>
          <w:rFonts w:ascii="Calibri" w:hAnsi="Calibri" w:cs="Calibri"/>
        </w:rPr>
      </w:pPr>
      <w:r w:rsidRPr="00DE74C2">
        <w:rPr>
          <w:rFonts w:ascii="Calibri" w:hAnsi="Calibri" w:cs="Calibri"/>
        </w:rPr>
        <w:t xml:space="preserve">Mor, N., &amp; Reich, Z. (2018). From “Trust Me” to “Show Me” Journalism: Can DocumentCloud help to restore the deteriorating credibility of news? </w:t>
      </w:r>
      <w:r w:rsidRPr="00DE74C2">
        <w:rPr>
          <w:rFonts w:ascii="Calibri" w:hAnsi="Calibri" w:cs="Calibri"/>
          <w:i/>
          <w:iCs/>
        </w:rPr>
        <w:t>Journalism Practice</w:t>
      </w:r>
      <w:r w:rsidRPr="00DE74C2">
        <w:rPr>
          <w:rFonts w:ascii="Calibri" w:hAnsi="Calibri" w:cs="Calibri"/>
        </w:rPr>
        <w:t xml:space="preserve">, </w:t>
      </w:r>
      <w:r w:rsidRPr="00DE74C2">
        <w:rPr>
          <w:rFonts w:ascii="Calibri" w:hAnsi="Calibri" w:cs="Calibri"/>
          <w:i/>
          <w:iCs/>
        </w:rPr>
        <w:t>12</w:t>
      </w:r>
      <w:r w:rsidRPr="00DE74C2">
        <w:rPr>
          <w:rFonts w:ascii="Calibri" w:hAnsi="Calibri" w:cs="Calibri"/>
        </w:rPr>
        <w:t>(9), 1091–1108. https://doi.org/10.1080/17512786.2017.1376593</w:t>
      </w:r>
    </w:p>
    <w:p w14:paraId="006B1470" w14:textId="77777777" w:rsidR="00DE74C2" w:rsidRPr="00DE74C2" w:rsidRDefault="00DE74C2" w:rsidP="00DE74C2">
      <w:pPr>
        <w:pStyle w:val="Bibliography"/>
        <w:rPr>
          <w:rFonts w:ascii="Calibri" w:hAnsi="Calibri" w:cs="Calibri"/>
        </w:rPr>
      </w:pPr>
      <w:r w:rsidRPr="00DE74C2">
        <w:rPr>
          <w:rFonts w:ascii="Calibri" w:hAnsi="Calibri" w:cs="Calibri"/>
        </w:rPr>
        <w:t xml:space="preserve">Norman, G. (2010). Likert scales, levels of measurement and the “laws” of statistics. </w:t>
      </w:r>
      <w:r w:rsidRPr="00DE74C2">
        <w:rPr>
          <w:rFonts w:ascii="Calibri" w:hAnsi="Calibri" w:cs="Calibri"/>
          <w:i/>
          <w:iCs/>
        </w:rPr>
        <w:t>Advances in Health Sciences Education : Theory and Practice</w:t>
      </w:r>
      <w:r w:rsidRPr="00DE74C2">
        <w:rPr>
          <w:rFonts w:ascii="Calibri" w:hAnsi="Calibri" w:cs="Calibri"/>
        </w:rPr>
        <w:t xml:space="preserve">, </w:t>
      </w:r>
      <w:r w:rsidRPr="00DE74C2">
        <w:rPr>
          <w:rFonts w:ascii="Calibri" w:hAnsi="Calibri" w:cs="Calibri"/>
          <w:i/>
          <w:iCs/>
        </w:rPr>
        <w:t>15</w:t>
      </w:r>
      <w:r w:rsidRPr="00DE74C2">
        <w:rPr>
          <w:rFonts w:ascii="Calibri" w:hAnsi="Calibri" w:cs="Calibri"/>
        </w:rPr>
        <w:t>(5), 625–632. https://doi.org/10.1007/s10459-010-9222-y</w:t>
      </w:r>
    </w:p>
    <w:p w14:paraId="26FBC483" w14:textId="77777777" w:rsidR="00DE74C2" w:rsidRPr="00DE74C2" w:rsidRDefault="00DE74C2" w:rsidP="00DE74C2">
      <w:pPr>
        <w:pStyle w:val="Bibliography"/>
        <w:rPr>
          <w:rFonts w:ascii="Calibri" w:hAnsi="Calibri" w:cs="Calibri"/>
        </w:rPr>
      </w:pPr>
      <w:r w:rsidRPr="00DE74C2">
        <w:rPr>
          <w:rFonts w:ascii="Calibri" w:hAnsi="Calibri" w:cs="Calibri"/>
        </w:rPr>
        <w:t xml:space="preserve">OECD. (2010). </w:t>
      </w:r>
      <w:r w:rsidRPr="00DE74C2">
        <w:rPr>
          <w:rFonts w:ascii="Calibri" w:hAnsi="Calibri" w:cs="Calibri"/>
          <w:i/>
          <w:iCs/>
        </w:rPr>
        <w:t>News in the Internet age: New trends in news publishing</w:t>
      </w:r>
      <w:r w:rsidRPr="00DE74C2">
        <w:rPr>
          <w:rFonts w:ascii="Calibri" w:hAnsi="Calibri" w:cs="Calibri"/>
        </w:rPr>
        <w:t>. Organisation for Economic Co-operation and Development.</w:t>
      </w:r>
    </w:p>
    <w:p w14:paraId="23AE956F" w14:textId="77777777" w:rsidR="00DE74C2" w:rsidRPr="00DE74C2" w:rsidRDefault="00DE74C2" w:rsidP="00DE74C2">
      <w:pPr>
        <w:pStyle w:val="Bibliography"/>
        <w:rPr>
          <w:rFonts w:ascii="Calibri" w:hAnsi="Calibri" w:cs="Calibri"/>
        </w:rPr>
      </w:pPr>
      <w:r w:rsidRPr="00DE74C2">
        <w:rPr>
          <w:rFonts w:ascii="Calibri" w:hAnsi="Calibri" w:cs="Calibri"/>
        </w:rPr>
        <w:lastRenderedPageBreak/>
        <w:t xml:space="preserve">Phillips, B. (2013, May 5). </w:t>
      </w:r>
      <w:r w:rsidRPr="00DE74C2">
        <w:rPr>
          <w:rFonts w:ascii="Calibri" w:hAnsi="Calibri" w:cs="Calibri"/>
          <w:i/>
          <w:iCs/>
        </w:rPr>
        <w:t>Out in the Great Alone</w:t>
      </w:r>
      <w:r w:rsidRPr="00DE74C2">
        <w:rPr>
          <w:rFonts w:ascii="Calibri" w:hAnsi="Calibri" w:cs="Calibri"/>
        </w:rPr>
        <w:t xml:space="preserve"> [ESPN]. Grantland. https://www.espn.com/espn/feature/story/_/id/9175394/out-great-alone</w:t>
      </w:r>
    </w:p>
    <w:p w14:paraId="7BA77902" w14:textId="77777777" w:rsidR="00DE74C2" w:rsidRPr="00DE74C2" w:rsidRDefault="00DE74C2" w:rsidP="00DE74C2">
      <w:pPr>
        <w:pStyle w:val="Bibliography"/>
        <w:rPr>
          <w:rFonts w:ascii="Calibri" w:hAnsi="Calibri" w:cs="Calibri"/>
        </w:rPr>
      </w:pPr>
      <w:r w:rsidRPr="00DE74C2">
        <w:rPr>
          <w:rFonts w:ascii="Calibri" w:hAnsi="Calibri" w:cs="Calibri"/>
        </w:rPr>
        <w:t xml:space="preserve">Pincus, H., Wojcieszak, M., &amp; Boomgarden, H. (2017). Do Multimedia Matter? Cognitive and Affective Effects of Embedded Multimedia Journalism. </w:t>
      </w:r>
      <w:r w:rsidRPr="00DE74C2">
        <w:rPr>
          <w:rFonts w:ascii="Calibri" w:hAnsi="Calibri" w:cs="Calibri"/>
          <w:i/>
          <w:iCs/>
        </w:rPr>
        <w:t>Sage Publications</w:t>
      </w:r>
      <w:r w:rsidRPr="00DE74C2">
        <w:rPr>
          <w:rFonts w:ascii="Calibri" w:hAnsi="Calibri" w:cs="Calibri"/>
        </w:rPr>
        <w:t xml:space="preserve">, </w:t>
      </w:r>
      <w:r w:rsidRPr="00DE74C2">
        <w:rPr>
          <w:rFonts w:ascii="Calibri" w:hAnsi="Calibri" w:cs="Calibri"/>
          <w:i/>
          <w:iCs/>
        </w:rPr>
        <w:t>94</w:t>
      </w:r>
      <w:r w:rsidRPr="00DE74C2">
        <w:rPr>
          <w:rFonts w:ascii="Calibri" w:hAnsi="Calibri" w:cs="Calibri"/>
        </w:rPr>
        <w:t>(3), 747–771.</w:t>
      </w:r>
    </w:p>
    <w:p w14:paraId="62DA3454" w14:textId="77777777" w:rsidR="00DE74C2" w:rsidRPr="00DE74C2" w:rsidRDefault="00DE74C2" w:rsidP="00DE74C2">
      <w:pPr>
        <w:pStyle w:val="Bibliography"/>
        <w:rPr>
          <w:rFonts w:ascii="Calibri" w:hAnsi="Calibri" w:cs="Calibri"/>
        </w:rPr>
      </w:pPr>
      <w:r w:rsidRPr="00DE74C2">
        <w:rPr>
          <w:rFonts w:ascii="Calibri" w:hAnsi="Calibri" w:cs="Calibri"/>
        </w:rPr>
        <w:t xml:space="preserve">Planer, R. (2024). </w:t>
      </w:r>
      <w:r w:rsidRPr="00DE74C2">
        <w:rPr>
          <w:rFonts w:ascii="Calibri" w:hAnsi="Calibri" w:cs="Calibri"/>
          <w:i/>
          <w:iCs/>
        </w:rPr>
        <w:t>Two Decades of Multimedia Storytelling in Digital Journalism: Lessons of the Past, Challenges of the Present, and Potentials for the Future.</w:t>
      </w:r>
      <w:r w:rsidRPr="00DE74C2">
        <w:rPr>
          <w:rFonts w:ascii="Calibri" w:hAnsi="Calibri" w:cs="Calibri"/>
        </w:rPr>
        <w:t xml:space="preserve"> (1st ed.). Springer Fachmedien Wiesbaden GmbH.</w:t>
      </w:r>
    </w:p>
    <w:p w14:paraId="681660A4" w14:textId="77777777" w:rsidR="00DE74C2" w:rsidRPr="00DE74C2" w:rsidRDefault="00DE74C2" w:rsidP="00DE74C2">
      <w:pPr>
        <w:pStyle w:val="Bibliography"/>
        <w:rPr>
          <w:rFonts w:ascii="Calibri" w:hAnsi="Calibri" w:cs="Calibri"/>
        </w:rPr>
      </w:pPr>
      <w:r w:rsidRPr="00DE74C2">
        <w:rPr>
          <w:rFonts w:ascii="Calibri" w:hAnsi="Calibri" w:cs="Calibri"/>
        </w:rPr>
        <w:t xml:space="preserve">Pointer. (2024, November 2). </w:t>
      </w:r>
      <w:r w:rsidRPr="00DE74C2">
        <w:rPr>
          <w:rFonts w:ascii="Calibri" w:hAnsi="Calibri" w:cs="Calibri"/>
          <w:i/>
          <w:iCs/>
        </w:rPr>
        <w:t>Kinderbloed drinken en hiv in vaccins: Je hoort deze misinformatie gewoon op Spotify</w:t>
      </w:r>
      <w:r w:rsidRPr="00DE74C2">
        <w:rPr>
          <w:rFonts w:ascii="Calibri" w:hAnsi="Calibri" w:cs="Calibri"/>
        </w:rPr>
        <w:t>. KRO-NCRV. https://pointer.kro-ncrv.nl/kinderbloed-drinken-hiv-vaccins-misinformatie-op-spotify</w:t>
      </w:r>
    </w:p>
    <w:p w14:paraId="3D866385" w14:textId="77777777" w:rsidR="00DE74C2" w:rsidRPr="00DE74C2" w:rsidRDefault="00DE74C2" w:rsidP="00DE74C2">
      <w:pPr>
        <w:pStyle w:val="Bibliography"/>
        <w:rPr>
          <w:rFonts w:ascii="Calibri" w:hAnsi="Calibri" w:cs="Calibri"/>
        </w:rPr>
      </w:pPr>
      <w:r w:rsidRPr="00DE74C2">
        <w:rPr>
          <w:rFonts w:ascii="Calibri" w:hAnsi="Calibri" w:cs="Calibri"/>
        </w:rPr>
        <w:t xml:space="preserve">Politzer, M., &amp; Kassie, E. (2017). </w:t>
      </w:r>
      <w:r w:rsidRPr="00DE74C2">
        <w:rPr>
          <w:rFonts w:ascii="Calibri" w:hAnsi="Calibri" w:cs="Calibri"/>
          <w:i/>
          <w:iCs/>
        </w:rPr>
        <w:t>The 21st century gold rush</w:t>
      </w:r>
      <w:r w:rsidRPr="00DE74C2">
        <w:rPr>
          <w:rFonts w:ascii="Calibri" w:hAnsi="Calibri" w:cs="Calibri"/>
        </w:rPr>
        <w:t>. The Huffington Post. https://highline.huffingtonpost.com/articles/en/the-21st-century-gold-rush-refugees/</w:t>
      </w:r>
    </w:p>
    <w:p w14:paraId="67A4CD64" w14:textId="77777777" w:rsidR="00DE74C2" w:rsidRPr="00DE74C2" w:rsidRDefault="00DE74C2" w:rsidP="00DE74C2">
      <w:pPr>
        <w:pStyle w:val="Bibliography"/>
        <w:rPr>
          <w:rFonts w:ascii="Calibri" w:hAnsi="Calibri" w:cs="Calibri"/>
        </w:rPr>
      </w:pPr>
      <w:r w:rsidRPr="00DE74C2">
        <w:rPr>
          <w:rFonts w:ascii="Calibri" w:hAnsi="Calibri" w:cs="Calibri"/>
        </w:rPr>
        <w:t xml:space="preserve">Preston, C. C., &amp; Colman, A. M. (2000). Optimal number of response categories in rating scales: Reliability, validity, discriminating power, and respondent preferences. </w:t>
      </w:r>
      <w:r w:rsidRPr="00DE74C2">
        <w:rPr>
          <w:rFonts w:ascii="Calibri" w:hAnsi="Calibri" w:cs="Calibri"/>
          <w:i/>
          <w:iCs/>
        </w:rPr>
        <w:t>Acta Psychologica</w:t>
      </w:r>
      <w:r w:rsidRPr="00DE74C2">
        <w:rPr>
          <w:rFonts w:ascii="Calibri" w:hAnsi="Calibri" w:cs="Calibri"/>
        </w:rPr>
        <w:t xml:space="preserve">, </w:t>
      </w:r>
      <w:r w:rsidRPr="00DE74C2">
        <w:rPr>
          <w:rFonts w:ascii="Calibri" w:hAnsi="Calibri" w:cs="Calibri"/>
          <w:i/>
          <w:iCs/>
        </w:rPr>
        <w:t>104</w:t>
      </w:r>
      <w:r w:rsidRPr="00DE74C2">
        <w:rPr>
          <w:rFonts w:ascii="Calibri" w:hAnsi="Calibri" w:cs="Calibri"/>
        </w:rPr>
        <w:t>(1), 1–15. https://doi.org/10.1016/S0001-6918(99)00050-5</w:t>
      </w:r>
    </w:p>
    <w:p w14:paraId="38685AA2" w14:textId="77777777" w:rsidR="00DE74C2" w:rsidRPr="00DE74C2" w:rsidRDefault="00DE74C2" w:rsidP="00DE74C2">
      <w:pPr>
        <w:pStyle w:val="Bibliography"/>
        <w:rPr>
          <w:rFonts w:ascii="Calibri" w:hAnsi="Calibri" w:cs="Calibri"/>
        </w:rPr>
      </w:pPr>
      <w:r w:rsidRPr="00DE74C2">
        <w:rPr>
          <w:rFonts w:ascii="Calibri" w:hAnsi="Calibri" w:cs="Calibri"/>
        </w:rPr>
        <w:t xml:space="preserve">Rieh, S. Y. (2002). Judgment of information quality and cognitive authority in the Web. </w:t>
      </w:r>
      <w:r w:rsidRPr="00DE74C2">
        <w:rPr>
          <w:rFonts w:ascii="Calibri" w:hAnsi="Calibri" w:cs="Calibri"/>
          <w:i/>
          <w:iCs/>
        </w:rPr>
        <w:t>Journal of the American Society for Information Science and Technology</w:t>
      </w:r>
      <w:r w:rsidRPr="00DE74C2">
        <w:rPr>
          <w:rFonts w:ascii="Calibri" w:hAnsi="Calibri" w:cs="Calibri"/>
        </w:rPr>
        <w:t xml:space="preserve">, </w:t>
      </w:r>
      <w:r w:rsidRPr="00DE74C2">
        <w:rPr>
          <w:rFonts w:ascii="Calibri" w:hAnsi="Calibri" w:cs="Calibri"/>
          <w:i/>
          <w:iCs/>
        </w:rPr>
        <w:t>53</w:t>
      </w:r>
      <w:r w:rsidRPr="00DE74C2">
        <w:rPr>
          <w:rFonts w:ascii="Calibri" w:hAnsi="Calibri" w:cs="Calibri"/>
        </w:rPr>
        <w:t>, 145–161. https://doi.org/doi.org/10.1002/asi.10017</w:t>
      </w:r>
    </w:p>
    <w:p w14:paraId="1669C282" w14:textId="77777777" w:rsidR="00DE74C2" w:rsidRPr="00DE74C2" w:rsidRDefault="00DE74C2" w:rsidP="00DE74C2">
      <w:pPr>
        <w:pStyle w:val="Bibliography"/>
        <w:rPr>
          <w:rFonts w:ascii="Calibri" w:hAnsi="Calibri" w:cs="Calibri"/>
        </w:rPr>
      </w:pPr>
      <w:r w:rsidRPr="00DE74C2">
        <w:rPr>
          <w:rFonts w:ascii="Calibri" w:hAnsi="Calibri" w:cs="Calibri"/>
        </w:rPr>
        <w:t xml:space="preserve">Ross, S. M., &amp; Morrison, G. R. (2004). Experimental Research Methods. In </w:t>
      </w:r>
      <w:r w:rsidRPr="00DE74C2">
        <w:rPr>
          <w:rFonts w:ascii="Calibri" w:hAnsi="Calibri" w:cs="Calibri"/>
          <w:i/>
          <w:iCs/>
        </w:rPr>
        <w:t>Handbook of Research on Educational Communications and Technology</w:t>
      </w:r>
      <w:r w:rsidRPr="00DE74C2">
        <w:rPr>
          <w:rFonts w:ascii="Calibri" w:hAnsi="Calibri" w:cs="Calibri"/>
        </w:rPr>
        <w:t xml:space="preserve"> (2nd ed.). Routledge.</w:t>
      </w:r>
    </w:p>
    <w:p w14:paraId="7257BDE7" w14:textId="77777777" w:rsidR="00DE74C2" w:rsidRPr="00DE74C2" w:rsidRDefault="00DE74C2" w:rsidP="00DE74C2">
      <w:pPr>
        <w:pStyle w:val="Bibliography"/>
        <w:rPr>
          <w:rFonts w:ascii="Calibri" w:hAnsi="Calibri" w:cs="Calibri"/>
        </w:rPr>
      </w:pPr>
      <w:r w:rsidRPr="00DE74C2">
        <w:rPr>
          <w:rFonts w:ascii="Calibri" w:hAnsi="Calibri" w:cs="Calibri"/>
        </w:rPr>
        <w:t xml:space="preserve">Rozhkovsky, R., &amp; Bil’chenko, A. (2014). </w:t>
      </w:r>
      <w:r w:rsidRPr="00DE74C2">
        <w:rPr>
          <w:rFonts w:ascii="Calibri" w:hAnsi="Calibri" w:cs="Calibri"/>
          <w:i/>
          <w:iCs/>
        </w:rPr>
        <w:t>Live Universal Awareness Map</w:t>
      </w:r>
      <w:r w:rsidRPr="00DE74C2">
        <w:rPr>
          <w:rFonts w:ascii="Calibri" w:hAnsi="Calibri" w:cs="Calibri"/>
        </w:rPr>
        <w:t xml:space="preserve"> [Map]. Liveuamap. https://liveuamap.com</w:t>
      </w:r>
    </w:p>
    <w:p w14:paraId="2B1D4E77" w14:textId="77777777" w:rsidR="00DE74C2" w:rsidRPr="00DE74C2" w:rsidRDefault="00DE74C2" w:rsidP="00DE74C2">
      <w:pPr>
        <w:pStyle w:val="Bibliography"/>
        <w:rPr>
          <w:rFonts w:ascii="Calibri" w:hAnsi="Calibri" w:cs="Calibri"/>
        </w:rPr>
      </w:pPr>
      <w:r w:rsidRPr="00DE74C2">
        <w:rPr>
          <w:rFonts w:ascii="Calibri" w:hAnsi="Calibri" w:cs="Calibri"/>
        </w:rPr>
        <w:t xml:space="preserve">Rue, J. (2013, April 25). </w:t>
      </w:r>
      <w:r w:rsidRPr="00DE74C2">
        <w:rPr>
          <w:rFonts w:ascii="Calibri" w:hAnsi="Calibri" w:cs="Calibri"/>
          <w:i/>
          <w:iCs/>
        </w:rPr>
        <w:t>The ‘Snow Fall’ effect and dissecting the multimedia longform narrative | MultimediaShooter</w:t>
      </w:r>
      <w:r w:rsidRPr="00DE74C2">
        <w:rPr>
          <w:rFonts w:ascii="Calibri" w:hAnsi="Calibri" w:cs="Calibri"/>
        </w:rPr>
        <w:t>. Multimediashooter. https://web.archive.org/web/20130425073307/http://multimediashooter.com/wp/2013/04/21/the-snow-fall-effect-and-dissecting-the-multimedia-longform-narrative/</w:t>
      </w:r>
    </w:p>
    <w:p w14:paraId="1E57F556" w14:textId="77777777" w:rsidR="00DE74C2" w:rsidRPr="00DE74C2" w:rsidRDefault="00DE74C2" w:rsidP="00DE74C2">
      <w:pPr>
        <w:pStyle w:val="Bibliography"/>
        <w:rPr>
          <w:rFonts w:ascii="Calibri" w:hAnsi="Calibri" w:cs="Calibri"/>
        </w:rPr>
      </w:pPr>
      <w:r w:rsidRPr="00DE74C2">
        <w:rPr>
          <w:rFonts w:ascii="Calibri" w:hAnsi="Calibri" w:cs="Calibri"/>
        </w:rPr>
        <w:lastRenderedPageBreak/>
        <w:t xml:space="preserve">Sundar, S. S. (2000). Multimedia Effects on Processing and Perception of Online News: A Study of Picture, Audio, and Video Downloads. </w:t>
      </w:r>
      <w:r w:rsidRPr="00DE74C2">
        <w:rPr>
          <w:rFonts w:ascii="Calibri" w:hAnsi="Calibri" w:cs="Calibri"/>
          <w:i/>
          <w:iCs/>
        </w:rPr>
        <w:t>Sage Publications</w:t>
      </w:r>
      <w:r w:rsidRPr="00DE74C2">
        <w:rPr>
          <w:rFonts w:ascii="Calibri" w:hAnsi="Calibri" w:cs="Calibri"/>
        </w:rPr>
        <w:t xml:space="preserve">, </w:t>
      </w:r>
      <w:r w:rsidRPr="00DE74C2">
        <w:rPr>
          <w:rFonts w:ascii="Calibri" w:hAnsi="Calibri" w:cs="Calibri"/>
          <w:i/>
          <w:iCs/>
        </w:rPr>
        <w:t>77</w:t>
      </w:r>
      <w:r w:rsidRPr="00DE74C2">
        <w:rPr>
          <w:rFonts w:ascii="Calibri" w:hAnsi="Calibri" w:cs="Calibri"/>
        </w:rPr>
        <w:t>(3), 480–499.</w:t>
      </w:r>
    </w:p>
    <w:p w14:paraId="2F6BB05F" w14:textId="77777777" w:rsidR="00DE74C2" w:rsidRPr="00DE74C2" w:rsidRDefault="00DE74C2" w:rsidP="00DE74C2">
      <w:pPr>
        <w:pStyle w:val="Bibliography"/>
        <w:rPr>
          <w:rFonts w:ascii="Calibri" w:hAnsi="Calibri" w:cs="Calibri"/>
        </w:rPr>
      </w:pPr>
      <w:r w:rsidRPr="00DE74C2">
        <w:rPr>
          <w:rFonts w:ascii="Calibri" w:hAnsi="Calibri" w:cs="Calibri"/>
        </w:rPr>
        <w:t xml:space="preserve">Sundar, S. S. (2008). </w:t>
      </w:r>
      <w:r w:rsidRPr="00DE74C2">
        <w:rPr>
          <w:rFonts w:ascii="Calibri" w:hAnsi="Calibri" w:cs="Calibri"/>
          <w:i/>
          <w:iCs/>
        </w:rPr>
        <w:t>The MAIN Model: A Heuristic Approach to Understanding Technology Effects on Credibility</w:t>
      </w:r>
      <w:r w:rsidRPr="00DE74C2">
        <w:rPr>
          <w:rFonts w:ascii="Calibri" w:hAnsi="Calibri" w:cs="Calibri"/>
        </w:rPr>
        <w:t>.</w:t>
      </w:r>
    </w:p>
    <w:p w14:paraId="5159F4F7" w14:textId="77777777" w:rsidR="00DE74C2" w:rsidRPr="00DE74C2" w:rsidRDefault="00DE74C2" w:rsidP="00DE74C2">
      <w:pPr>
        <w:pStyle w:val="Bibliography"/>
        <w:rPr>
          <w:rFonts w:ascii="Calibri" w:hAnsi="Calibri" w:cs="Calibri"/>
        </w:rPr>
      </w:pPr>
      <w:r w:rsidRPr="00DE74C2">
        <w:rPr>
          <w:rFonts w:ascii="Calibri" w:hAnsi="Calibri" w:cs="Calibri"/>
        </w:rPr>
        <w:t xml:space="preserve">Thompson, D. (2012, December 21). “Snow Fall” Isn’t the Future of Journalism. </w:t>
      </w:r>
      <w:r w:rsidRPr="00DE74C2">
        <w:rPr>
          <w:rFonts w:ascii="Calibri" w:hAnsi="Calibri" w:cs="Calibri"/>
          <w:i/>
          <w:iCs/>
        </w:rPr>
        <w:t>The Atlantic</w:t>
      </w:r>
      <w:r w:rsidRPr="00DE74C2">
        <w:rPr>
          <w:rFonts w:ascii="Calibri" w:hAnsi="Calibri" w:cs="Calibri"/>
        </w:rPr>
        <w:t>.</w:t>
      </w:r>
    </w:p>
    <w:p w14:paraId="03179A60" w14:textId="77777777" w:rsidR="00DE74C2" w:rsidRPr="00DE74C2" w:rsidRDefault="00DE74C2" w:rsidP="00DE74C2">
      <w:pPr>
        <w:pStyle w:val="Bibliography"/>
        <w:rPr>
          <w:rFonts w:ascii="Calibri" w:hAnsi="Calibri" w:cs="Calibri"/>
        </w:rPr>
      </w:pPr>
      <w:r w:rsidRPr="00DE74C2">
        <w:rPr>
          <w:rFonts w:ascii="Calibri" w:hAnsi="Calibri" w:cs="Calibri"/>
        </w:rPr>
        <w:t xml:space="preserve">Thurman, N. (2014). Newspaper Consumption in the Digital Age: Measuring multi-channel audience attention and brand popularity. </w:t>
      </w:r>
      <w:r w:rsidRPr="00DE74C2">
        <w:rPr>
          <w:rFonts w:ascii="Calibri" w:hAnsi="Calibri" w:cs="Calibri"/>
          <w:i/>
          <w:iCs/>
        </w:rPr>
        <w:t>Digital Journalism</w:t>
      </w:r>
      <w:r w:rsidRPr="00DE74C2">
        <w:rPr>
          <w:rFonts w:ascii="Calibri" w:hAnsi="Calibri" w:cs="Calibri"/>
        </w:rPr>
        <w:t xml:space="preserve">, </w:t>
      </w:r>
      <w:r w:rsidRPr="00DE74C2">
        <w:rPr>
          <w:rFonts w:ascii="Calibri" w:hAnsi="Calibri" w:cs="Calibri"/>
          <w:i/>
          <w:iCs/>
        </w:rPr>
        <w:t>2</w:t>
      </w:r>
      <w:r w:rsidRPr="00DE74C2">
        <w:rPr>
          <w:rFonts w:ascii="Calibri" w:hAnsi="Calibri" w:cs="Calibri"/>
        </w:rPr>
        <w:t>(2), 156–178. https://doi.org/10.1080/21670811.2013.818365</w:t>
      </w:r>
    </w:p>
    <w:p w14:paraId="3B8A04E8" w14:textId="77777777" w:rsidR="00DE74C2" w:rsidRPr="00DE74C2" w:rsidRDefault="00DE74C2" w:rsidP="00DE74C2">
      <w:pPr>
        <w:pStyle w:val="Bibliography"/>
        <w:rPr>
          <w:rFonts w:ascii="Calibri" w:hAnsi="Calibri" w:cs="Calibri"/>
        </w:rPr>
      </w:pPr>
      <w:r w:rsidRPr="00DE74C2">
        <w:rPr>
          <w:rFonts w:ascii="Calibri" w:hAnsi="Calibri" w:cs="Calibri"/>
        </w:rPr>
        <w:t xml:space="preserve">Thurman, N., &amp; Myllylahti, M. (2009). Taking the paper out of news. </w:t>
      </w:r>
      <w:r w:rsidRPr="00DE74C2">
        <w:rPr>
          <w:rFonts w:ascii="Calibri" w:hAnsi="Calibri" w:cs="Calibri"/>
          <w:i/>
          <w:iCs/>
        </w:rPr>
        <w:t>Journalism Studies (London, England)</w:t>
      </w:r>
      <w:r w:rsidRPr="00DE74C2">
        <w:rPr>
          <w:rFonts w:ascii="Calibri" w:hAnsi="Calibri" w:cs="Calibri"/>
        </w:rPr>
        <w:t xml:space="preserve">, </w:t>
      </w:r>
      <w:r w:rsidRPr="00DE74C2">
        <w:rPr>
          <w:rFonts w:ascii="Calibri" w:hAnsi="Calibri" w:cs="Calibri"/>
          <w:i/>
          <w:iCs/>
        </w:rPr>
        <w:t>10</w:t>
      </w:r>
      <w:r w:rsidRPr="00DE74C2">
        <w:rPr>
          <w:rFonts w:ascii="Calibri" w:hAnsi="Calibri" w:cs="Calibri"/>
        </w:rPr>
        <w:t>(5), 691–708. https://doi.org/10.1080/14616700902812959</w:t>
      </w:r>
    </w:p>
    <w:p w14:paraId="38EAFC52" w14:textId="77777777" w:rsidR="00DE74C2" w:rsidRPr="00DE74C2" w:rsidRDefault="00DE74C2" w:rsidP="00DE74C2">
      <w:pPr>
        <w:pStyle w:val="Bibliography"/>
        <w:rPr>
          <w:rFonts w:ascii="Calibri" w:hAnsi="Calibri" w:cs="Calibri"/>
        </w:rPr>
      </w:pPr>
      <w:r w:rsidRPr="00DE74C2">
        <w:rPr>
          <w:rFonts w:ascii="Calibri" w:hAnsi="Calibri" w:cs="Calibri"/>
        </w:rPr>
        <w:t xml:space="preserve">Tjärnhage, A., Söderström, U., Norberg, O., Andersson, M., &amp; Mejtoft, T. (2023). The Impact of Scrollytelling on the Reading Experience of Long-Form Journalism. </w:t>
      </w:r>
      <w:r w:rsidRPr="00DE74C2">
        <w:rPr>
          <w:rFonts w:ascii="Calibri" w:hAnsi="Calibri" w:cs="Calibri"/>
          <w:i/>
          <w:iCs/>
        </w:rPr>
        <w:t>ACM</w:t>
      </w:r>
      <w:r w:rsidRPr="00DE74C2">
        <w:rPr>
          <w:rFonts w:ascii="Calibri" w:hAnsi="Calibri" w:cs="Calibri"/>
        </w:rPr>
        <w:t xml:space="preserve">, </w:t>
      </w:r>
      <w:r w:rsidRPr="00DE74C2">
        <w:rPr>
          <w:rFonts w:ascii="Calibri" w:hAnsi="Calibri" w:cs="Calibri"/>
          <w:i/>
          <w:iCs/>
        </w:rPr>
        <w:t>ECCE ’23</w:t>
      </w:r>
      <w:r w:rsidRPr="00DE74C2">
        <w:rPr>
          <w:rFonts w:ascii="Calibri" w:hAnsi="Calibri" w:cs="Calibri"/>
        </w:rPr>
        <w:t>, 9.</w:t>
      </w:r>
    </w:p>
    <w:p w14:paraId="29DE9D92" w14:textId="77777777" w:rsidR="00DE74C2" w:rsidRPr="00DE74C2" w:rsidRDefault="00DE74C2" w:rsidP="00DE74C2">
      <w:pPr>
        <w:pStyle w:val="Bibliography"/>
        <w:rPr>
          <w:rFonts w:ascii="Calibri" w:hAnsi="Calibri" w:cs="Calibri"/>
        </w:rPr>
      </w:pPr>
      <w:r w:rsidRPr="00DE74C2">
        <w:rPr>
          <w:rFonts w:ascii="Calibri" w:hAnsi="Calibri" w:cs="Calibri"/>
          <w:i/>
          <w:iCs/>
        </w:rPr>
        <w:t>USWDS</w:t>
      </w:r>
      <w:r w:rsidRPr="00DE74C2">
        <w:rPr>
          <w:rFonts w:ascii="Calibri" w:hAnsi="Calibri" w:cs="Calibri"/>
        </w:rPr>
        <w:t>. (2025). U.S. Web Design System (USWDS). https://designsystem.digital.gov/components/range-slider/</w:t>
      </w:r>
    </w:p>
    <w:p w14:paraId="7D5B44A7" w14:textId="5397F0E1" w:rsidR="008B283B" w:rsidRPr="0028527B" w:rsidRDefault="004F42E5" w:rsidP="004F42E5">
      <w:pPr>
        <w:rPr>
          <w:rFonts w:ascii="Euclid Circular A" w:eastAsiaTheme="majorEastAsia" w:hAnsi="Euclid Circular A" w:cstheme="majorBidi"/>
          <w:color w:val="000000" w:themeColor="text1"/>
        </w:rPr>
      </w:pPr>
      <w:r w:rsidRPr="0028527B">
        <w:rPr>
          <w:rFonts w:ascii="Euclid Circular A" w:hAnsi="Euclid Circular A"/>
          <w:color w:val="000000" w:themeColor="text1"/>
        </w:rPr>
        <w:fldChar w:fldCharType="end"/>
      </w:r>
      <w:r w:rsidRPr="0028527B">
        <w:rPr>
          <w:rFonts w:ascii="Euclid Circular A" w:hAnsi="Euclid Circular A"/>
          <w:color w:val="000000" w:themeColor="text1"/>
        </w:rPr>
        <w:br w:type="page"/>
      </w:r>
    </w:p>
    <w:p w14:paraId="2281B30B" w14:textId="0C5D9E95" w:rsidR="002F5E56" w:rsidRPr="00F47947"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22" w:name="_Toc193112255"/>
      <w:r w:rsidRPr="00F47947">
        <w:rPr>
          <w:rFonts w:ascii="Euclid Circular A Semibold" w:hAnsi="Euclid Circular A Semibold"/>
          <w:color w:val="000000" w:themeColor="text1"/>
          <w:sz w:val="32"/>
          <w:szCs w:val="32"/>
        </w:rPr>
        <w:lastRenderedPageBreak/>
        <w:t>Bijlagen</w:t>
      </w:r>
      <w:bookmarkEnd w:id="22"/>
    </w:p>
    <w:bookmarkStart w:id="23" w:name="_MON_1800125597"/>
    <w:bookmarkEnd w:id="23"/>
    <w:p w14:paraId="02280CE5" w14:textId="77777777" w:rsidR="005B6BC5" w:rsidRPr="00F47947" w:rsidRDefault="00802587" w:rsidP="0085763D">
      <w:pPr>
        <w:rPr>
          <w:rFonts w:ascii="Euclid Circular A Semibold" w:eastAsiaTheme="majorEastAsia" w:hAnsi="Euclid Circular A Semibold" w:cstheme="majorBidi"/>
          <w:color w:val="000000" w:themeColor="text1"/>
          <w:sz w:val="32"/>
          <w:szCs w:val="32"/>
        </w:rPr>
      </w:pPr>
      <w:r w:rsidRPr="00F47947">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4pt;height:640.45pt" o:ole="">
            <v:imagedata r:id="rId10" o:title=""/>
          </v:shape>
          <o:OLEObject Type="Embed" ProgID="Excel.Sheet.12" ShapeID="_x0000_i1025" DrawAspect="Content" ObjectID="_1803734658" r:id="rId11"/>
        </w:object>
      </w:r>
    </w:p>
    <w:p w14:paraId="10711BCF" w14:textId="3D871471" w:rsidR="005B1A24" w:rsidRPr="00F47947" w:rsidRDefault="005B1A24" w:rsidP="0085763D">
      <w:pPr>
        <w:rPr>
          <w:rFonts w:ascii="Euclid Circular A Semibold" w:eastAsiaTheme="majorEastAsia" w:hAnsi="Euclid Circular A Semibold" w:cstheme="majorBidi"/>
          <w:color w:val="000000" w:themeColor="text1"/>
          <w:sz w:val="32"/>
          <w:szCs w:val="32"/>
        </w:rPr>
      </w:pPr>
    </w:p>
    <w:p w14:paraId="2AE6FFE5" w14:textId="44E53054" w:rsidR="005B6BC5" w:rsidRPr="00F47947" w:rsidRDefault="005B6BC5" w:rsidP="0085763D">
      <w:pPr>
        <w:rPr>
          <w:rFonts w:ascii="Euclid Circular A Semibold" w:eastAsiaTheme="majorEastAsia" w:hAnsi="Euclid Circular A Semibold" w:cstheme="majorBidi"/>
          <w:color w:val="000000" w:themeColor="text1"/>
          <w:sz w:val="32"/>
          <w:szCs w:val="32"/>
        </w:rPr>
      </w:pPr>
    </w:p>
    <w:p w14:paraId="4A34E0B6" w14:textId="77777777" w:rsidR="000C3B27" w:rsidRPr="00F47947" w:rsidRDefault="000C3B27" w:rsidP="0085763D">
      <w:pPr>
        <w:rPr>
          <w:rFonts w:ascii="Euclid Circular A Semibold" w:eastAsiaTheme="majorEastAsia" w:hAnsi="Euclid Circular A Semibold" w:cstheme="majorBidi"/>
          <w:color w:val="000000" w:themeColor="text1"/>
          <w:sz w:val="32"/>
          <w:szCs w:val="32"/>
        </w:rPr>
      </w:pPr>
    </w:p>
    <w:p w14:paraId="6057AC38" w14:textId="77777777" w:rsidR="000C3B27" w:rsidRPr="00F47947" w:rsidRDefault="000C3B27" w:rsidP="0085763D">
      <w:pPr>
        <w:rPr>
          <w:rFonts w:ascii="Euclid Circular A Semibold" w:eastAsiaTheme="majorEastAsia" w:hAnsi="Euclid Circular A Semibold" w:cstheme="majorBidi"/>
          <w:color w:val="000000" w:themeColor="text1"/>
          <w:sz w:val="32"/>
          <w:szCs w:val="32"/>
        </w:rPr>
      </w:pPr>
    </w:p>
    <w:p w14:paraId="09594133" w14:textId="77777777" w:rsidR="007633D5" w:rsidRPr="00F47947" w:rsidRDefault="007633D5" w:rsidP="0085763D">
      <w:pPr>
        <w:rPr>
          <w:rFonts w:ascii="Euclid Circular A Semibold" w:eastAsiaTheme="majorEastAsia" w:hAnsi="Euclid Circular A Semibold" w:cstheme="majorBidi"/>
          <w:color w:val="000000" w:themeColor="text1"/>
          <w:sz w:val="32"/>
          <w:szCs w:val="32"/>
        </w:rPr>
      </w:pPr>
    </w:p>
    <w:p w14:paraId="324CD0A1" w14:textId="77777777" w:rsidR="007633D5" w:rsidRPr="00F47947" w:rsidRDefault="007633D5" w:rsidP="0085763D">
      <w:pPr>
        <w:rPr>
          <w:rFonts w:ascii="Euclid Circular A Semibold" w:eastAsiaTheme="majorEastAsia" w:hAnsi="Euclid Circular A Semibold" w:cstheme="majorBidi"/>
          <w:color w:val="000000" w:themeColor="text1"/>
          <w:sz w:val="32"/>
          <w:szCs w:val="32"/>
        </w:rPr>
      </w:pPr>
    </w:p>
    <w:p w14:paraId="588C29CC" w14:textId="77777777" w:rsidR="007633D5" w:rsidRPr="00F47947" w:rsidRDefault="007633D5" w:rsidP="0085763D">
      <w:pPr>
        <w:rPr>
          <w:rFonts w:ascii="Euclid Circular A Semibold" w:eastAsiaTheme="majorEastAsia" w:hAnsi="Euclid Circular A Semibold" w:cstheme="majorBidi"/>
          <w:color w:val="000000" w:themeColor="text1"/>
          <w:sz w:val="32"/>
          <w:szCs w:val="32"/>
        </w:rPr>
      </w:pPr>
    </w:p>
    <w:sectPr w:rsidR="007633D5" w:rsidRPr="00F47947"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FCF659" w14:textId="77777777" w:rsidR="003911BD" w:rsidRDefault="003911BD" w:rsidP="0052686A">
      <w:pPr>
        <w:spacing w:after="0" w:line="240" w:lineRule="auto"/>
      </w:pPr>
      <w:r>
        <w:separator/>
      </w:r>
    </w:p>
  </w:endnote>
  <w:endnote w:type="continuationSeparator" w:id="0">
    <w:p w14:paraId="3E2EDF79" w14:textId="77777777" w:rsidR="003911BD" w:rsidRDefault="003911BD"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Circular A Regular Ita">
    <w:panose1 w:val="020B05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A6B79A" w14:textId="77777777" w:rsidR="003911BD" w:rsidRDefault="003911BD" w:rsidP="0052686A">
      <w:pPr>
        <w:spacing w:after="0" w:line="240" w:lineRule="auto"/>
      </w:pPr>
      <w:r>
        <w:separator/>
      </w:r>
    </w:p>
  </w:footnote>
  <w:footnote w:type="continuationSeparator" w:id="0">
    <w:p w14:paraId="193C1D2A" w14:textId="77777777" w:rsidR="003911BD" w:rsidRDefault="003911BD" w:rsidP="0052686A">
      <w:pPr>
        <w:spacing w:after="0" w:line="240" w:lineRule="auto"/>
      </w:pPr>
      <w:r>
        <w:continuationSeparator/>
      </w:r>
    </w:p>
  </w:footnote>
  <w:footnote w:id="1">
    <w:p w14:paraId="1F104FA9" w14:textId="76FEC7EB" w:rsidR="00D87939" w:rsidRPr="00D87939" w:rsidRDefault="00D87939">
      <w:pPr>
        <w:pStyle w:val="FootnoteText"/>
        <w:rPr>
          <w:lang w:val="en-US"/>
        </w:rPr>
      </w:pPr>
      <w:r>
        <w:rPr>
          <w:rStyle w:val="FootnoteReference"/>
        </w:rPr>
        <w:footnoteRef/>
      </w:r>
      <w:r>
        <w:t xml:space="preserve"> </w:t>
      </w:r>
      <w:r w:rsidRPr="00D87939">
        <w:t xml:space="preserve">  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6D51F1CB" w14:textId="77777777" w:rsidR="00F377E9" w:rsidRPr="00BD4287" w:rsidRDefault="00F377E9" w:rsidP="00F377E9">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0BD71549" w14:textId="7FC6044E" w:rsidR="00230B9D" w:rsidRDefault="00230B9D">
      <w:pPr>
        <w:pStyle w:val="FootnoteText"/>
      </w:pPr>
      <w:r>
        <w:rPr>
          <w:rStyle w:val="FootnoteReference"/>
        </w:rPr>
        <w:footnoteRef/>
      </w:r>
      <w:r>
        <w:t xml:space="preserve">  E</w:t>
      </w:r>
      <w:r w:rsidRPr="00230B9D">
        <w:t>en online crowdsourci</w:t>
      </w:r>
      <w:r w:rsidR="00480E3A">
        <w:t xml:space="preserve">ng </w:t>
      </w:r>
      <w:r w:rsidRPr="00230B9D">
        <w:t>arbeidplatform dat taken compenseert met microbetalingen</w:t>
      </w:r>
      <w:r w:rsidR="008B769F">
        <w:t xml:space="preserve"> </w:t>
      </w:r>
      <w:r w:rsidR="00562D87">
        <w:fldChar w:fldCharType="begin"/>
      </w:r>
      <w:r w:rsidR="00562D87">
        <w:instrText xml:space="preserve"> ADDIN ZOTERO_ITEM CSL_CITATION {"citationID":"mQd3xJ3z","properties":{"formattedCitation":"(Amazon, 2025)","plainCitation":"(Amazon, 2025)","noteIndex":3},"citationItems":[{"id":125,"uris":["http://zotero.org/users/local/JYrcCqg2/items/ZTZ25MLI"],"itemData":{"id":125,"type":"webpage","container-title":"Amazon Mechanical Turk","title":"Amazon Mechanical Turk","URL":"https://www.mturk.com/","author":[{"family":"Amazon","given":""}],"accessed":{"date-parts":[["2025",3,14]]},"issued":{"date-parts":[["2025"]]},"citation-key":"amazonAmazonMechanicalTurk2025"}}],"schema":"https://github.com/citation-style-language/schema/raw/master/csl-citation.json"} </w:instrText>
      </w:r>
      <w:r w:rsidR="00562D87">
        <w:fldChar w:fldCharType="separate"/>
      </w:r>
      <w:r w:rsidR="00562D87" w:rsidRPr="00562D87">
        <w:rPr>
          <w:rFonts w:ascii="Calibri" w:hAnsi="Calibri" w:cs="Calibri"/>
        </w:rPr>
        <w:t>(Amazon, 2025)</w:t>
      </w:r>
      <w:r w:rsidR="00562D87">
        <w:fldChar w:fldCharType="end"/>
      </w:r>
      <w:r w:rsidR="008824CF">
        <w:t>. Waar d</w:t>
      </w:r>
      <w:r w:rsidR="008824CF" w:rsidRPr="008824CF">
        <w:t>eelnemer</w:t>
      </w:r>
      <w:r w:rsidR="008824CF">
        <w:t>s</w:t>
      </w:r>
      <w:r w:rsidR="008824CF" w:rsidRPr="008824CF">
        <w:t xml:space="preserve"> $0,75 aangeboden</w:t>
      </w:r>
      <w:r w:rsidR="008824CF">
        <w:t xml:space="preserve"> kregen</w:t>
      </w:r>
      <w:r w:rsidR="008824CF" w:rsidRPr="008824CF">
        <w:t xml:space="preserve"> om deel te nemen aan het onderzoek</w:t>
      </w:r>
      <w:r w:rsidR="008824CF">
        <w:t xml:space="preserve"> van Kolsika (2022)</w:t>
      </w:r>
      <w:r w:rsidR="008824CF" w:rsidRPr="008824CF">
        <w:t xml:space="preserve"> in mei 2015</w:t>
      </w:r>
      <w:r w:rsidR="00315991">
        <w:t xml:space="preserve"> (p.1496</w:t>
      </w:r>
      <w:r w:rsidR="004B0A3C">
        <w:t>)</w:t>
      </w:r>
      <w:r w:rsidR="008824CF" w:rsidRPr="008824CF">
        <w:t>.</w:t>
      </w:r>
    </w:p>
  </w:footnote>
  <w:footnote w:id="4">
    <w:p w14:paraId="39497F2D" w14:textId="285E3814"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009B5EDD">
        <w:instrText xml:space="preserve"> ADDIN ZOTERO_ITEM CSL_CITATION {"citationID":"YkdYa6sT","properties":{"formattedCitation":"(Davis, 2023)","plainCitation":"(Davis, 2023)","noteIndex":4},"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5">
    <w:p w14:paraId="74E489F5" w14:textId="6E6CEC06" w:rsidR="00C23561" w:rsidRPr="00C23561" w:rsidRDefault="00C23561" w:rsidP="00C23561">
      <w:pPr>
        <w:pStyle w:val="FootnoteText"/>
        <w:rPr>
          <w:lang w:val="en-US"/>
        </w:rPr>
      </w:pPr>
      <w:r>
        <w:rPr>
          <w:rStyle w:val="FootnoteReference"/>
        </w:rPr>
        <w:footnoteRef/>
      </w:r>
      <w:r>
        <w:t xml:space="preserve"> Een </w:t>
      </w:r>
      <w:r w:rsidR="00656E23">
        <w:t>lees</w:t>
      </w:r>
      <w:r>
        <w:t>omgeving die de lezers beschermt van de afleidingen die de typische bladerervaring teisteren, zodat ze</w:t>
      </w:r>
      <w:r w:rsidR="00F7798D">
        <w:t xml:space="preserve"> </w:t>
      </w:r>
      <w:r w:rsidR="005B5B92">
        <w:t xml:space="preserve">helemaal </w:t>
      </w:r>
      <w:r>
        <w:t>opgaan in het verhaal</w:t>
      </w:r>
      <w:r w:rsidR="005B5B92">
        <w:t xml:space="preserve"> </w:t>
      </w:r>
      <w:r w:rsidR="00FE2816">
        <w:fldChar w:fldCharType="begin"/>
      </w:r>
      <w:r w:rsidR="006362DE">
        <w:instrText xml:space="preserve"> ADDIN ZOTERO_ITEM CSL_CITATION {"citationID":"doXbm8ne","properties":{"formattedCitation":"(Dowling &amp; Vogan, 2014)","plainCitation":"(Dowling &amp; Vogan, 2014)","dontUpdate":true,"noteIndex":5},"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issue":"2","title":"Can we \"Snowfall\" This? Digital longform and the race for the tablet market","URL":"https://www.tandfonline.com/doi/abs/10.1080/21670811.2014.930250","volume":"3","author":[{"family":"Dowling","given":"David"},{"family":"Vogan","given":"Travis"}],"issued":{"date-parts":[["2014",6,25]]},"citation-key":"dowlingCanWeSnowfall2014"}}],"schema":"https://github.com/citation-style-language/schema/raw/master/csl-citation.json"} </w:instrText>
      </w:r>
      <w:r w:rsidR="00FE2816">
        <w:fldChar w:fldCharType="separate"/>
      </w:r>
      <w:r w:rsidR="00FE2816" w:rsidRPr="00FE2816">
        <w:rPr>
          <w:rFonts w:ascii="Calibri" w:hAnsi="Calibri" w:cs="Calibri"/>
        </w:rPr>
        <w:t>(Dowling &amp; Vogan, 2014</w:t>
      </w:r>
      <w:r w:rsidR="005322DC">
        <w:rPr>
          <w:rFonts w:ascii="Calibri" w:hAnsi="Calibri" w:cs="Calibri"/>
        </w:rPr>
        <w:t>: p.209</w:t>
      </w:r>
      <w:r w:rsidR="00FE2816" w:rsidRPr="00FE2816">
        <w:rPr>
          <w:rFonts w:ascii="Calibri" w:hAnsi="Calibri" w:cs="Calibri"/>
        </w:rPr>
        <w:t>)</w:t>
      </w:r>
      <w:r w:rsidR="00FE2816">
        <w:fldChar w:fldCharType="end"/>
      </w:r>
      <w:r w:rsidR="005B5B92">
        <w:t xml:space="preserve">. </w:t>
      </w:r>
    </w:p>
  </w:footnote>
  <w:footnote w:id="6">
    <w:p w14:paraId="2D07F58E" w14:textId="5D867716"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rsidR="006362DE">
        <w:instrText xml:space="preserve"> ADDIN ZOTERO_ITEM CSL_CITATION {"citationID":"mQhwBPgS","properties":{"formattedCitation":"(Bordwell, 2019)","plainCitation":"(Bordwell, 2019)","noteIndex":6},"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7">
    <w:p w14:paraId="652006DE" w14:textId="2FFD35F1"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rsidR="006362DE">
        <w:instrText xml:space="preserve"> ADDIN ZOTERO_ITEM CSL_CITATION {"citationID":"UtDJDh7l","properties":{"formattedCitation":"({\\i{}USWDS}, 2025)","plainCitation":"(USWDS, 2025)","noteIndex":7},"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35B25"/>
    <w:multiLevelType w:val="multilevel"/>
    <w:tmpl w:val="ED06A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23463"/>
    <w:multiLevelType w:val="multilevel"/>
    <w:tmpl w:val="4BCC20B2"/>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F21493"/>
    <w:multiLevelType w:val="hybridMultilevel"/>
    <w:tmpl w:val="B0E8528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2F16E9"/>
    <w:multiLevelType w:val="multilevel"/>
    <w:tmpl w:val="22AEE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2F092A10"/>
    <w:multiLevelType w:val="multilevel"/>
    <w:tmpl w:val="E9063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7" w15:restartNumberingAfterBreak="0">
    <w:nsid w:val="39675E33"/>
    <w:multiLevelType w:val="hybridMultilevel"/>
    <w:tmpl w:val="4E6E5EFC"/>
    <w:lvl w:ilvl="0" w:tplc="A19456AA">
      <w:start w:val="2"/>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465271D2"/>
    <w:multiLevelType w:val="hybridMultilevel"/>
    <w:tmpl w:val="1428985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0"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C260A22"/>
    <w:multiLevelType w:val="multilevel"/>
    <w:tmpl w:val="C9E84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5" w15:restartNumberingAfterBreak="0">
    <w:nsid w:val="537E5C47"/>
    <w:multiLevelType w:val="hybridMultilevel"/>
    <w:tmpl w:val="5C16260C"/>
    <w:lvl w:ilvl="0" w:tplc="7994975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6"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8" w15:restartNumberingAfterBreak="0">
    <w:nsid w:val="5B2146C5"/>
    <w:multiLevelType w:val="multilevel"/>
    <w:tmpl w:val="7728A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30"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B03CB2"/>
    <w:multiLevelType w:val="hybridMultilevel"/>
    <w:tmpl w:val="7876C2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012874803">
    <w:abstractNumId w:val="15"/>
  </w:num>
  <w:num w:numId="2" w16cid:durableId="2093089775">
    <w:abstractNumId w:val="11"/>
  </w:num>
  <w:num w:numId="3" w16cid:durableId="1032850985">
    <w:abstractNumId w:val="27"/>
  </w:num>
  <w:num w:numId="4" w16cid:durableId="847059250">
    <w:abstractNumId w:val="5"/>
  </w:num>
  <w:num w:numId="5" w16cid:durableId="248320222">
    <w:abstractNumId w:val="4"/>
  </w:num>
  <w:num w:numId="6" w16cid:durableId="743604173">
    <w:abstractNumId w:val="2"/>
  </w:num>
  <w:num w:numId="7" w16cid:durableId="1473406761">
    <w:abstractNumId w:val="10"/>
  </w:num>
  <w:num w:numId="8" w16cid:durableId="171116590">
    <w:abstractNumId w:val="21"/>
  </w:num>
  <w:num w:numId="9" w16cid:durableId="2053381974">
    <w:abstractNumId w:val="29"/>
  </w:num>
  <w:num w:numId="10" w16cid:durableId="1184441321">
    <w:abstractNumId w:val="16"/>
  </w:num>
  <w:num w:numId="11" w16cid:durableId="874387591">
    <w:abstractNumId w:val="12"/>
  </w:num>
  <w:num w:numId="12" w16cid:durableId="1412236264">
    <w:abstractNumId w:val="9"/>
  </w:num>
  <w:num w:numId="13" w16cid:durableId="59180494">
    <w:abstractNumId w:val="24"/>
  </w:num>
  <w:num w:numId="14" w16cid:durableId="1073506100">
    <w:abstractNumId w:val="18"/>
  </w:num>
  <w:num w:numId="15" w16cid:durableId="974987661">
    <w:abstractNumId w:val="1"/>
  </w:num>
  <w:num w:numId="16" w16cid:durableId="1141770602">
    <w:abstractNumId w:val="30"/>
  </w:num>
  <w:num w:numId="17" w16cid:durableId="1314601515">
    <w:abstractNumId w:val="20"/>
  </w:num>
  <w:num w:numId="18" w16cid:durableId="1857421710">
    <w:abstractNumId w:val="22"/>
  </w:num>
  <w:num w:numId="19" w16cid:durableId="512305137">
    <w:abstractNumId w:val="6"/>
  </w:num>
  <w:num w:numId="20" w16cid:durableId="713434152">
    <w:abstractNumId w:val="13"/>
  </w:num>
  <w:num w:numId="21" w16cid:durableId="677001963">
    <w:abstractNumId w:val="8"/>
  </w:num>
  <w:num w:numId="22" w16cid:durableId="2091268418">
    <w:abstractNumId w:val="26"/>
  </w:num>
  <w:num w:numId="23" w16cid:durableId="518273485">
    <w:abstractNumId w:val="25"/>
  </w:num>
  <w:num w:numId="24" w16cid:durableId="28455707">
    <w:abstractNumId w:val="23"/>
  </w:num>
  <w:num w:numId="25" w16cid:durableId="375087820">
    <w:abstractNumId w:val="0"/>
  </w:num>
  <w:num w:numId="26" w16cid:durableId="2059476617">
    <w:abstractNumId w:val="28"/>
  </w:num>
  <w:num w:numId="27" w16cid:durableId="307712518">
    <w:abstractNumId w:val="31"/>
  </w:num>
  <w:num w:numId="28" w16cid:durableId="1342663265">
    <w:abstractNumId w:val="17"/>
  </w:num>
  <w:num w:numId="29" w16cid:durableId="2029599601">
    <w:abstractNumId w:val="14"/>
  </w:num>
  <w:num w:numId="30" w16cid:durableId="1932161403">
    <w:abstractNumId w:val="7"/>
  </w:num>
  <w:num w:numId="31" w16cid:durableId="652412601">
    <w:abstractNumId w:val="19"/>
  </w:num>
  <w:num w:numId="32" w16cid:durableId="22564979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18CF"/>
    <w:rsid w:val="00002099"/>
    <w:rsid w:val="000022C8"/>
    <w:rsid w:val="00003798"/>
    <w:rsid w:val="00003D68"/>
    <w:rsid w:val="00004BC6"/>
    <w:rsid w:val="0000524C"/>
    <w:rsid w:val="000055F1"/>
    <w:rsid w:val="00005BA2"/>
    <w:rsid w:val="000061D2"/>
    <w:rsid w:val="000066E5"/>
    <w:rsid w:val="000069FD"/>
    <w:rsid w:val="00006D03"/>
    <w:rsid w:val="00007114"/>
    <w:rsid w:val="000106CB"/>
    <w:rsid w:val="00012586"/>
    <w:rsid w:val="00012636"/>
    <w:rsid w:val="00012EE0"/>
    <w:rsid w:val="000139AF"/>
    <w:rsid w:val="00013FA7"/>
    <w:rsid w:val="0001402D"/>
    <w:rsid w:val="00014DCB"/>
    <w:rsid w:val="000162C2"/>
    <w:rsid w:val="0001693F"/>
    <w:rsid w:val="00016C04"/>
    <w:rsid w:val="00017091"/>
    <w:rsid w:val="00021135"/>
    <w:rsid w:val="0002120D"/>
    <w:rsid w:val="0002121D"/>
    <w:rsid w:val="0002133A"/>
    <w:rsid w:val="00022815"/>
    <w:rsid w:val="0002338F"/>
    <w:rsid w:val="000237A9"/>
    <w:rsid w:val="0002406D"/>
    <w:rsid w:val="000242AF"/>
    <w:rsid w:val="00024DA7"/>
    <w:rsid w:val="00026433"/>
    <w:rsid w:val="00026460"/>
    <w:rsid w:val="00026F8A"/>
    <w:rsid w:val="00027354"/>
    <w:rsid w:val="00030869"/>
    <w:rsid w:val="00030C05"/>
    <w:rsid w:val="00032E8B"/>
    <w:rsid w:val="00033429"/>
    <w:rsid w:val="0003386A"/>
    <w:rsid w:val="00034413"/>
    <w:rsid w:val="00035E32"/>
    <w:rsid w:val="00036789"/>
    <w:rsid w:val="00036EF2"/>
    <w:rsid w:val="00037341"/>
    <w:rsid w:val="00037654"/>
    <w:rsid w:val="000376F0"/>
    <w:rsid w:val="00040112"/>
    <w:rsid w:val="000403B2"/>
    <w:rsid w:val="00040DEA"/>
    <w:rsid w:val="0004138B"/>
    <w:rsid w:val="0004146F"/>
    <w:rsid w:val="000419B6"/>
    <w:rsid w:val="000421EA"/>
    <w:rsid w:val="0004347D"/>
    <w:rsid w:val="00043619"/>
    <w:rsid w:val="0004367C"/>
    <w:rsid w:val="00043C79"/>
    <w:rsid w:val="00044056"/>
    <w:rsid w:val="000446EF"/>
    <w:rsid w:val="00045099"/>
    <w:rsid w:val="00045268"/>
    <w:rsid w:val="0004531A"/>
    <w:rsid w:val="0004560C"/>
    <w:rsid w:val="00045F55"/>
    <w:rsid w:val="000477D1"/>
    <w:rsid w:val="00051F01"/>
    <w:rsid w:val="000538AA"/>
    <w:rsid w:val="00053A79"/>
    <w:rsid w:val="00055F10"/>
    <w:rsid w:val="00056D46"/>
    <w:rsid w:val="000573BE"/>
    <w:rsid w:val="00057A1A"/>
    <w:rsid w:val="00060AFC"/>
    <w:rsid w:val="00060F45"/>
    <w:rsid w:val="00061729"/>
    <w:rsid w:val="000622F4"/>
    <w:rsid w:val="00063198"/>
    <w:rsid w:val="00063DD3"/>
    <w:rsid w:val="00063E6E"/>
    <w:rsid w:val="0006577C"/>
    <w:rsid w:val="000658DF"/>
    <w:rsid w:val="0006772F"/>
    <w:rsid w:val="00071075"/>
    <w:rsid w:val="000712B6"/>
    <w:rsid w:val="00071973"/>
    <w:rsid w:val="00071F3F"/>
    <w:rsid w:val="00072AA4"/>
    <w:rsid w:val="00073978"/>
    <w:rsid w:val="00073C51"/>
    <w:rsid w:val="00074B72"/>
    <w:rsid w:val="000766F7"/>
    <w:rsid w:val="000771A4"/>
    <w:rsid w:val="0007759C"/>
    <w:rsid w:val="00077A74"/>
    <w:rsid w:val="00077A97"/>
    <w:rsid w:val="00077EC3"/>
    <w:rsid w:val="00080260"/>
    <w:rsid w:val="00080CF6"/>
    <w:rsid w:val="00082801"/>
    <w:rsid w:val="0008319F"/>
    <w:rsid w:val="00083364"/>
    <w:rsid w:val="00084256"/>
    <w:rsid w:val="0008457B"/>
    <w:rsid w:val="0008533A"/>
    <w:rsid w:val="00085F81"/>
    <w:rsid w:val="00086230"/>
    <w:rsid w:val="00087556"/>
    <w:rsid w:val="00087AF9"/>
    <w:rsid w:val="000902BC"/>
    <w:rsid w:val="0009076F"/>
    <w:rsid w:val="00091111"/>
    <w:rsid w:val="00092940"/>
    <w:rsid w:val="0009470A"/>
    <w:rsid w:val="000948D5"/>
    <w:rsid w:val="00095F0A"/>
    <w:rsid w:val="00096D86"/>
    <w:rsid w:val="00096F73"/>
    <w:rsid w:val="0009723C"/>
    <w:rsid w:val="000979EA"/>
    <w:rsid w:val="000A1063"/>
    <w:rsid w:val="000A1DD2"/>
    <w:rsid w:val="000A243C"/>
    <w:rsid w:val="000A2A32"/>
    <w:rsid w:val="000A2B7C"/>
    <w:rsid w:val="000A30C0"/>
    <w:rsid w:val="000A3192"/>
    <w:rsid w:val="000A36E4"/>
    <w:rsid w:val="000A3A1F"/>
    <w:rsid w:val="000A4A3A"/>
    <w:rsid w:val="000A4DA7"/>
    <w:rsid w:val="000A6046"/>
    <w:rsid w:val="000A6442"/>
    <w:rsid w:val="000A6FF5"/>
    <w:rsid w:val="000A7149"/>
    <w:rsid w:val="000A71D6"/>
    <w:rsid w:val="000A775A"/>
    <w:rsid w:val="000A7C37"/>
    <w:rsid w:val="000B2959"/>
    <w:rsid w:val="000B2BB7"/>
    <w:rsid w:val="000B37BA"/>
    <w:rsid w:val="000B3A59"/>
    <w:rsid w:val="000B45AC"/>
    <w:rsid w:val="000B4BEC"/>
    <w:rsid w:val="000B4F91"/>
    <w:rsid w:val="000B4FDC"/>
    <w:rsid w:val="000B514E"/>
    <w:rsid w:val="000B65A1"/>
    <w:rsid w:val="000B66AE"/>
    <w:rsid w:val="000B7103"/>
    <w:rsid w:val="000C17A6"/>
    <w:rsid w:val="000C2CE1"/>
    <w:rsid w:val="000C2FDC"/>
    <w:rsid w:val="000C3B27"/>
    <w:rsid w:val="000C4413"/>
    <w:rsid w:val="000C4BC4"/>
    <w:rsid w:val="000C53AE"/>
    <w:rsid w:val="000C6015"/>
    <w:rsid w:val="000C67D3"/>
    <w:rsid w:val="000C6A22"/>
    <w:rsid w:val="000C7EFE"/>
    <w:rsid w:val="000D0527"/>
    <w:rsid w:val="000D0625"/>
    <w:rsid w:val="000D1EB3"/>
    <w:rsid w:val="000D205D"/>
    <w:rsid w:val="000D2300"/>
    <w:rsid w:val="000D2AEA"/>
    <w:rsid w:val="000D3595"/>
    <w:rsid w:val="000D3A68"/>
    <w:rsid w:val="000D3FD9"/>
    <w:rsid w:val="000D423C"/>
    <w:rsid w:val="000D48F3"/>
    <w:rsid w:val="000D4920"/>
    <w:rsid w:val="000D4961"/>
    <w:rsid w:val="000D5BB1"/>
    <w:rsid w:val="000D6643"/>
    <w:rsid w:val="000D770D"/>
    <w:rsid w:val="000E05DD"/>
    <w:rsid w:val="000E0661"/>
    <w:rsid w:val="000E09A2"/>
    <w:rsid w:val="000E14C1"/>
    <w:rsid w:val="000E1B04"/>
    <w:rsid w:val="000E1E8C"/>
    <w:rsid w:val="000E31BC"/>
    <w:rsid w:val="000E3E44"/>
    <w:rsid w:val="000E4240"/>
    <w:rsid w:val="000E5136"/>
    <w:rsid w:val="000E6106"/>
    <w:rsid w:val="000E671E"/>
    <w:rsid w:val="000E6861"/>
    <w:rsid w:val="000E6C2C"/>
    <w:rsid w:val="000F0173"/>
    <w:rsid w:val="000F06DC"/>
    <w:rsid w:val="000F08AA"/>
    <w:rsid w:val="000F0C60"/>
    <w:rsid w:val="000F0D59"/>
    <w:rsid w:val="000F1218"/>
    <w:rsid w:val="000F1FE5"/>
    <w:rsid w:val="000F2B75"/>
    <w:rsid w:val="000F325F"/>
    <w:rsid w:val="000F3773"/>
    <w:rsid w:val="000F4D56"/>
    <w:rsid w:val="000F4F79"/>
    <w:rsid w:val="000F53F3"/>
    <w:rsid w:val="000F551B"/>
    <w:rsid w:val="000F5CC2"/>
    <w:rsid w:val="000F62AE"/>
    <w:rsid w:val="000F7FB6"/>
    <w:rsid w:val="00101527"/>
    <w:rsid w:val="001026DD"/>
    <w:rsid w:val="00103147"/>
    <w:rsid w:val="00104469"/>
    <w:rsid w:val="001055F8"/>
    <w:rsid w:val="001056FC"/>
    <w:rsid w:val="00106144"/>
    <w:rsid w:val="00106177"/>
    <w:rsid w:val="00106B6D"/>
    <w:rsid w:val="00107B12"/>
    <w:rsid w:val="00107BCE"/>
    <w:rsid w:val="001119CE"/>
    <w:rsid w:val="00111D25"/>
    <w:rsid w:val="00111FA4"/>
    <w:rsid w:val="00112461"/>
    <w:rsid w:val="001124C1"/>
    <w:rsid w:val="00112D59"/>
    <w:rsid w:val="0011318D"/>
    <w:rsid w:val="001133A9"/>
    <w:rsid w:val="001133E7"/>
    <w:rsid w:val="00113A74"/>
    <w:rsid w:val="00113D57"/>
    <w:rsid w:val="0011774E"/>
    <w:rsid w:val="00117862"/>
    <w:rsid w:val="00120813"/>
    <w:rsid w:val="00120C24"/>
    <w:rsid w:val="00121E35"/>
    <w:rsid w:val="00122392"/>
    <w:rsid w:val="00122823"/>
    <w:rsid w:val="00122FD4"/>
    <w:rsid w:val="0012382E"/>
    <w:rsid w:val="00124619"/>
    <w:rsid w:val="00124CD5"/>
    <w:rsid w:val="00124EC2"/>
    <w:rsid w:val="00124FB0"/>
    <w:rsid w:val="0012622B"/>
    <w:rsid w:val="00126924"/>
    <w:rsid w:val="001279DA"/>
    <w:rsid w:val="00130B77"/>
    <w:rsid w:val="001311CC"/>
    <w:rsid w:val="00132553"/>
    <w:rsid w:val="00133287"/>
    <w:rsid w:val="00133417"/>
    <w:rsid w:val="00133EA1"/>
    <w:rsid w:val="0013423F"/>
    <w:rsid w:val="0013429D"/>
    <w:rsid w:val="001354F0"/>
    <w:rsid w:val="00135B4F"/>
    <w:rsid w:val="00136279"/>
    <w:rsid w:val="0013782C"/>
    <w:rsid w:val="00141D66"/>
    <w:rsid w:val="00142686"/>
    <w:rsid w:val="00143654"/>
    <w:rsid w:val="00144C4C"/>
    <w:rsid w:val="00146088"/>
    <w:rsid w:val="00146160"/>
    <w:rsid w:val="001463BC"/>
    <w:rsid w:val="0014785D"/>
    <w:rsid w:val="00147892"/>
    <w:rsid w:val="00147DEB"/>
    <w:rsid w:val="00150DA9"/>
    <w:rsid w:val="00151C5B"/>
    <w:rsid w:val="00152221"/>
    <w:rsid w:val="00152230"/>
    <w:rsid w:val="00152241"/>
    <w:rsid w:val="0015245E"/>
    <w:rsid w:val="00152895"/>
    <w:rsid w:val="00153391"/>
    <w:rsid w:val="00154B62"/>
    <w:rsid w:val="00154F63"/>
    <w:rsid w:val="00156302"/>
    <w:rsid w:val="00156B61"/>
    <w:rsid w:val="00156CE5"/>
    <w:rsid w:val="00156F4B"/>
    <w:rsid w:val="00156FE5"/>
    <w:rsid w:val="001575A8"/>
    <w:rsid w:val="00157945"/>
    <w:rsid w:val="001619ED"/>
    <w:rsid w:val="00161BE6"/>
    <w:rsid w:val="00162C41"/>
    <w:rsid w:val="00163B6E"/>
    <w:rsid w:val="0016406F"/>
    <w:rsid w:val="001644AD"/>
    <w:rsid w:val="00164D19"/>
    <w:rsid w:val="0016588C"/>
    <w:rsid w:val="00166F21"/>
    <w:rsid w:val="0016751D"/>
    <w:rsid w:val="001676B3"/>
    <w:rsid w:val="00167852"/>
    <w:rsid w:val="00167D85"/>
    <w:rsid w:val="00167E14"/>
    <w:rsid w:val="00171AFA"/>
    <w:rsid w:val="001722FF"/>
    <w:rsid w:val="00172B31"/>
    <w:rsid w:val="00173119"/>
    <w:rsid w:val="00173F29"/>
    <w:rsid w:val="00174057"/>
    <w:rsid w:val="001743EF"/>
    <w:rsid w:val="001744D3"/>
    <w:rsid w:val="00174F6A"/>
    <w:rsid w:val="00175DEA"/>
    <w:rsid w:val="00176719"/>
    <w:rsid w:val="0017674B"/>
    <w:rsid w:val="00176971"/>
    <w:rsid w:val="001802C5"/>
    <w:rsid w:val="00180FE8"/>
    <w:rsid w:val="0018114C"/>
    <w:rsid w:val="0018171A"/>
    <w:rsid w:val="00182DE7"/>
    <w:rsid w:val="00183365"/>
    <w:rsid w:val="0018418A"/>
    <w:rsid w:val="00184384"/>
    <w:rsid w:val="00184CC7"/>
    <w:rsid w:val="00184CD5"/>
    <w:rsid w:val="0018794A"/>
    <w:rsid w:val="001910D5"/>
    <w:rsid w:val="001919C8"/>
    <w:rsid w:val="00192008"/>
    <w:rsid w:val="00192BF7"/>
    <w:rsid w:val="00192E95"/>
    <w:rsid w:val="00193843"/>
    <w:rsid w:val="0019441D"/>
    <w:rsid w:val="00194587"/>
    <w:rsid w:val="00194F8C"/>
    <w:rsid w:val="00196491"/>
    <w:rsid w:val="00196C40"/>
    <w:rsid w:val="00196C6F"/>
    <w:rsid w:val="00196DDC"/>
    <w:rsid w:val="001A1678"/>
    <w:rsid w:val="001A1AF9"/>
    <w:rsid w:val="001A2209"/>
    <w:rsid w:val="001A2381"/>
    <w:rsid w:val="001A2D68"/>
    <w:rsid w:val="001A3248"/>
    <w:rsid w:val="001A3DF0"/>
    <w:rsid w:val="001A4591"/>
    <w:rsid w:val="001A4628"/>
    <w:rsid w:val="001A56C3"/>
    <w:rsid w:val="001A5873"/>
    <w:rsid w:val="001A61E8"/>
    <w:rsid w:val="001A6D3A"/>
    <w:rsid w:val="001A6D51"/>
    <w:rsid w:val="001A7108"/>
    <w:rsid w:val="001A7C2A"/>
    <w:rsid w:val="001A7F13"/>
    <w:rsid w:val="001B00EB"/>
    <w:rsid w:val="001B09BC"/>
    <w:rsid w:val="001B10C9"/>
    <w:rsid w:val="001B134B"/>
    <w:rsid w:val="001B1A20"/>
    <w:rsid w:val="001B2914"/>
    <w:rsid w:val="001B3A80"/>
    <w:rsid w:val="001B45CE"/>
    <w:rsid w:val="001B5838"/>
    <w:rsid w:val="001B58B6"/>
    <w:rsid w:val="001B73D1"/>
    <w:rsid w:val="001B756C"/>
    <w:rsid w:val="001B7626"/>
    <w:rsid w:val="001B7874"/>
    <w:rsid w:val="001C04BB"/>
    <w:rsid w:val="001C0AC6"/>
    <w:rsid w:val="001C2547"/>
    <w:rsid w:val="001C25E6"/>
    <w:rsid w:val="001C29AD"/>
    <w:rsid w:val="001C60A1"/>
    <w:rsid w:val="001C6685"/>
    <w:rsid w:val="001C6804"/>
    <w:rsid w:val="001C7245"/>
    <w:rsid w:val="001D12B6"/>
    <w:rsid w:val="001D1A40"/>
    <w:rsid w:val="001D1BA7"/>
    <w:rsid w:val="001D1EA0"/>
    <w:rsid w:val="001D1F36"/>
    <w:rsid w:val="001D2612"/>
    <w:rsid w:val="001D32CF"/>
    <w:rsid w:val="001D3388"/>
    <w:rsid w:val="001D3A1B"/>
    <w:rsid w:val="001D3FE2"/>
    <w:rsid w:val="001D45D5"/>
    <w:rsid w:val="001D505E"/>
    <w:rsid w:val="001D5209"/>
    <w:rsid w:val="001D5A7F"/>
    <w:rsid w:val="001D5D7C"/>
    <w:rsid w:val="001D775B"/>
    <w:rsid w:val="001D786B"/>
    <w:rsid w:val="001D7C73"/>
    <w:rsid w:val="001E076B"/>
    <w:rsid w:val="001E07D8"/>
    <w:rsid w:val="001E0880"/>
    <w:rsid w:val="001E1505"/>
    <w:rsid w:val="001E16D6"/>
    <w:rsid w:val="001E3127"/>
    <w:rsid w:val="001E3DC6"/>
    <w:rsid w:val="001E4BD0"/>
    <w:rsid w:val="001E4F05"/>
    <w:rsid w:val="001E5144"/>
    <w:rsid w:val="001F0760"/>
    <w:rsid w:val="001F0E48"/>
    <w:rsid w:val="001F1322"/>
    <w:rsid w:val="001F18CE"/>
    <w:rsid w:val="001F1A9E"/>
    <w:rsid w:val="001F2202"/>
    <w:rsid w:val="001F2498"/>
    <w:rsid w:val="001F27BE"/>
    <w:rsid w:val="001F2A5F"/>
    <w:rsid w:val="001F2AB0"/>
    <w:rsid w:val="001F3165"/>
    <w:rsid w:val="001F37EF"/>
    <w:rsid w:val="001F3955"/>
    <w:rsid w:val="001F5531"/>
    <w:rsid w:val="001F5E90"/>
    <w:rsid w:val="001F6CC5"/>
    <w:rsid w:val="001F7ED7"/>
    <w:rsid w:val="00200D38"/>
    <w:rsid w:val="00201468"/>
    <w:rsid w:val="00201E82"/>
    <w:rsid w:val="00203995"/>
    <w:rsid w:val="0020471A"/>
    <w:rsid w:val="00204D5D"/>
    <w:rsid w:val="0020510B"/>
    <w:rsid w:val="00205247"/>
    <w:rsid w:val="002068C5"/>
    <w:rsid w:val="00207842"/>
    <w:rsid w:val="002100E0"/>
    <w:rsid w:val="0021043E"/>
    <w:rsid w:val="00211184"/>
    <w:rsid w:val="002121FB"/>
    <w:rsid w:val="002130EA"/>
    <w:rsid w:val="00213C39"/>
    <w:rsid w:val="0021446C"/>
    <w:rsid w:val="00214689"/>
    <w:rsid w:val="002146D2"/>
    <w:rsid w:val="00215121"/>
    <w:rsid w:val="0021652D"/>
    <w:rsid w:val="002167E6"/>
    <w:rsid w:val="00216EE3"/>
    <w:rsid w:val="00217B6D"/>
    <w:rsid w:val="0022112B"/>
    <w:rsid w:val="00221504"/>
    <w:rsid w:val="002217BF"/>
    <w:rsid w:val="00221E48"/>
    <w:rsid w:val="00222B47"/>
    <w:rsid w:val="0022364B"/>
    <w:rsid w:val="002238C7"/>
    <w:rsid w:val="002243D4"/>
    <w:rsid w:val="002270CC"/>
    <w:rsid w:val="0023093C"/>
    <w:rsid w:val="00230B9D"/>
    <w:rsid w:val="002326CC"/>
    <w:rsid w:val="00232E70"/>
    <w:rsid w:val="0023315C"/>
    <w:rsid w:val="00233562"/>
    <w:rsid w:val="002341F3"/>
    <w:rsid w:val="00234F60"/>
    <w:rsid w:val="002352D0"/>
    <w:rsid w:val="0023531C"/>
    <w:rsid w:val="002356A1"/>
    <w:rsid w:val="00235855"/>
    <w:rsid w:val="00235C40"/>
    <w:rsid w:val="002369D9"/>
    <w:rsid w:val="00240019"/>
    <w:rsid w:val="002400BC"/>
    <w:rsid w:val="002405C9"/>
    <w:rsid w:val="00240669"/>
    <w:rsid w:val="002414D0"/>
    <w:rsid w:val="002416F0"/>
    <w:rsid w:val="002416FF"/>
    <w:rsid w:val="00241767"/>
    <w:rsid w:val="00242DBF"/>
    <w:rsid w:val="002434E3"/>
    <w:rsid w:val="00243874"/>
    <w:rsid w:val="00244D4E"/>
    <w:rsid w:val="002452EA"/>
    <w:rsid w:val="00246556"/>
    <w:rsid w:val="00246646"/>
    <w:rsid w:val="00246B49"/>
    <w:rsid w:val="00247050"/>
    <w:rsid w:val="002478DA"/>
    <w:rsid w:val="00247B03"/>
    <w:rsid w:val="00250432"/>
    <w:rsid w:val="00250E70"/>
    <w:rsid w:val="00251264"/>
    <w:rsid w:val="0025288C"/>
    <w:rsid w:val="00252ED9"/>
    <w:rsid w:val="00254329"/>
    <w:rsid w:val="00254367"/>
    <w:rsid w:val="00255350"/>
    <w:rsid w:val="00256461"/>
    <w:rsid w:val="002570BE"/>
    <w:rsid w:val="002574EF"/>
    <w:rsid w:val="002610E3"/>
    <w:rsid w:val="002615F1"/>
    <w:rsid w:val="002617FC"/>
    <w:rsid w:val="0026189D"/>
    <w:rsid w:val="00261DD1"/>
    <w:rsid w:val="00262387"/>
    <w:rsid w:val="00263516"/>
    <w:rsid w:val="0026355B"/>
    <w:rsid w:val="0026485D"/>
    <w:rsid w:val="002648E4"/>
    <w:rsid w:val="0026497F"/>
    <w:rsid w:val="00264AD8"/>
    <w:rsid w:val="00264BB3"/>
    <w:rsid w:val="00264C4D"/>
    <w:rsid w:val="002658A2"/>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281C"/>
    <w:rsid w:val="00282D79"/>
    <w:rsid w:val="00283D1E"/>
    <w:rsid w:val="00284EEE"/>
    <w:rsid w:val="002851D9"/>
    <w:rsid w:val="0028527B"/>
    <w:rsid w:val="0028588E"/>
    <w:rsid w:val="00285B86"/>
    <w:rsid w:val="00285D99"/>
    <w:rsid w:val="00286139"/>
    <w:rsid w:val="00286D8A"/>
    <w:rsid w:val="00286F69"/>
    <w:rsid w:val="00290B61"/>
    <w:rsid w:val="0029143E"/>
    <w:rsid w:val="00291F5D"/>
    <w:rsid w:val="002920B4"/>
    <w:rsid w:val="002920F6"/>
    <w:rsid w:val="00292D6D"/>
    <w:rsid w:val="00293551"/>
    <w:rsid w:val="00293AA6"/>
    <w:rsid w:val="00294F2F"/>
    <w:rsid w:val="00295559"/>
    <w:rsid w:val="002957C0"/>
    <w:rsid w:val="0029604F"/>
    <w:rsid w:val="00296641"/>
    <w:rsid w:val="002977DE"/>
    <w:rsid w:val="002A0F3A"/>
    <w:rsid w:val="002A10F8"/>
    <w:rsid w:val="002A1BB6"/>
    <w:rsid w:val="002A2D67"/>
    <w:rsid w:val="002A3421"/>
    <w:rsid w:val="002A57F0"/>
    <w:rsid w:val="002A620A"/>
    <w:rsid w:val="002A68DD"/>
    <w:rsid w:val="002A69AC"/>
    <w:rsid w:val="002A7598"/>
    <w:rsid w:val="002B155A"/>
    <w:rsid w:val="002B1A4A"/>
    <w:rsid w:val="002B1BE5"/>
    <w:rsid w:val="002B2082"/>
    <w:rsid w:val="002B3A0F"/>
    <w:rsid w:val="002B4729"/>
    <w:rsid w:val="002B4C0A"/>
    <w:rsid w:val="002B4E76"/>
    <w:rsid w:val="002B6399"/>
    <w:rsid w:val="002C04BB"/>
    <w:rsid w:val="002C05F2"/>
    <w:rsid w:val="002C1F97"/>
    <w:rsid w:val="002C301F"/>
    <w:rsid w:val="002C3991"/>
    <w:rsid w:val="002C3C14"/>
    <w:rsid w:val="002C41B6"/>
    <w:rsid w:val="002C4749"/>
    <w:rsid w:val="002C6252"/>
    <w:rsid w:val="002C6F9E"/>
    <w:rsid w:val="002C740B"/>
    <w:rsid w:val="002C7724"/>
    <w:rsid w:val="002C7EAC"/>
    <w:rsid w:val="002D0991"/>
    <w:rsid w:val="002D0B77"/>
    <w:rsid w:val="002D1A7A"/>
    <w:rsid w:val="002D257E"/>
    <w:rsid w:val="002D29AC"/>
    <w:rsid w:val="002D2C64"/>
    <w:rsid w:val="002D4CAF"/>
    <w:rsid w:val="002D598C"/>
    <w:rsid w:val="002D68BD"/>
    <w:rsid w:val="002D7681"/>
    <w:rsid w:val="002D7963"/>
    <w:rsid w:val="002D7F45"/>
    <w:rsid w:val="002E09DE"/>
    <w:rsid w:val="002E34D9"/>
    <w:rsid w:val="002E42CF"/>
    <w:rsid w:val="002E43E3"/>
    <w:rsid w:val="002E4480"/>
    <w:rsid w:val="002E52E1"/>
    <w:rsid w:val="002E5F22"/>
    <w:rsid w:val="002E5FB5"/>
    <w:rsid w:val="002E62F9"/>
    <w:rsid w:val="002E6F8C"/>
    <w:rsid w:val="002E7123"/>
    <w:rsid w:val="002E74B2"/>
    <w:rsid w:val="002E7859"/>
    <w:rsid w:val="002E7C6C"/>
    <w:rsid w:val="002F0C83"/>
    <w:rsid w:val="002F16F1"/>
    <w:rsid w:val="002F2669"/>
    <w:rsid w:val="002F3C7A"/>
    <w:rsid w:val="002F5E56"/>
    <w:rsid w:val="002F6400"/>
    <w:rsid w:val="002F650E"/>
    <w:rsid w:val="00300641"/>
    <w:rsid w:val="00301CF3"/>
    <w:rsid w:val="00303C2C"/>
    <w:rsid w:val="00304103"/>
    <w:rsid w:val="00304410"/>
    <w:rsid w:val="0030495A"/>
    <w:rsid w:val="0030557B"/>
    <w:rsid w:val="00305DCF"/>
    <w:rsid w:val="00306602"/>
    <w:rsid w:val="0030669C"/>
    <w:rsid w:val="00306B98"/>
    <w:rsid w:val="003077DF"/>
    <w:rsid w:val="003108D0"/>
    <w:rsid w:val="00310E87"/>
    <w:rsid w:val="0031116A"/>
    <w:rsid w:val="00311543"/>
    <w:rsid w:val="003115F7"/>
    <w:rsid w:val="0031181B"/>
    <w:rsid w:val="003126D8"/>
    <w:rsid w:val="003143CE"/>
    <w:rsid w:val="003143F7"/>
    <w:rsid w:val="00314F76"/>
    <w:rsid w:val="00315845"/>
    <w:rsid w:val="00315991"/>
    <w:rsid w:val="00315B74"/>
    <w:rsid w:val="0031654A"/>
    <w:rsid w:val="003178FA"/>
    <w:rsid w:val="00317C45"/>
    <w:rsid w:val="00322988"/>
    <w:rsid w:val="00323795"/>
    <w:rsid w:val="0032473A"/>
    <w:rsid w:val="003251B9"/>
    <w:rsid w:val="00325642"/>
    <w:rsid w:val="00325CE3"/>
    <w:rsid w:val="00325E74"/>
    <w:rsid w:val="00327374"/>
    <w:rsid w:val="003275CF"/>
    <w:rsid w:val="003276A7"/>
    <w:rsid w:val="003276C8"/>
    <w:rsid w:val="0033173E"/>
    <w:rsid w:val="00331919"/>
    <w:rsid w:val="00331B54"/>
    <w:rsid w:val="00331E81"/>
    <w:rsid w:val="0033246D"/>
    <w:rsid w:val="00333475"/>
    <w:rsid w:val="0033357D"/>
    <w:rsid w:val="00333938"/>
    <w:rsid w:val="00333987"/>
    <w:rsid w:val="00333C9A"/>
    <w:rsid w:val="00334291"/>
    <w:rsid w:val="00334F0F"/>
    <w:rsid w:val="0033568E"/>
    <w:rsid w:val="00335D00"/>
    <w:rsid w:val="003378A9"/>
    <w:rsid w:val="00337C89"/>
    <w:rsid w:val="00340639"/>
    <w:rsid w:val="00340788"/>
    <w:rsid w:val="00341442"/>
    <w:rsid w:val="003419A7"/>
    <w:rsid w:val="00341A13"/>
    <w:rsid w:val="00342A70"/>
    <w:rsid w:val="00342B35"/>
    <w:rsid w:val="00342D31"/>
    <w:rsid w:val="0034336A"/>
    <w:rsid w:val="0034337A"/>
    <w:rsid w:val="00344B71"/>
    <w:rsid w:val="00344B80"/>
    <w:rsid w:val="003450EA"/>
    <w:rsid w:val="003456C7"/>
    <w:rsid w:val="00345FE6"/>
    <w:rsid w:val="003463E1"/>
    <w:rsid w:val="00346522"/>
    <w:rsid w:val="0034659E"/>
    <w:rsid w:val="003473FA"/>
    <w:rsid w:val="00347EB4"/>
    <w:rsid w:val="00347EBA"/>
    <w:rsid w:val="00347F9C"/>
    <w:rsid w:val="003508A5"/>
    <w:rsid w:val="00351377"/>
    <w:rsid w:val="00351F3E"/>
    <w:rsid w:val="00353082"/>
    <w:rsid w:val="003534D5"/>
    <w:rsid w:val="003534ED"/>
    <w:rsid w:val="00353CA3"/>
    <w:rsid w:val="00354F20"/>
    <w:rsid w:val="00355001"/>
    <w:rsid w:val="0035632D"/>
    <w:rsid w:val="0035695C"/>
    <w:rsid w:val="00356D23"/>
    <w:rsid w:val="003572AF"/>
    <w:rsid w:val="0035777B"/>
    <w:rsid w:val="00360976"/>
    <w:rsid w:val="00360BAB"/>
    <w:rsid w:val="00360F22"/>
    <w:rsid w:val="00362394"/>
    <w:rsid w:val="00362E96"/>
    <w:rsid w:val="003631DD"/>
    <w:rsid w:val="003635EB"/>
    <w:rsid w:val="00363AF3"/>
    <w:rsid w:val="00363B39"/>
    <w:rsid w:val="00363C30"/>
    <w:rsid w:val="003648AA"/>
    <w:rsid w:val="00365566"/>
    <w:rsid w:val="00365D55"/>
    <w:rsid w:val="0036605A"/>
    <w:rsid w:val="0036671D"/>
    <w:rsid w:val="0036681C"/>
    <w:rsid w:val="0036784F"/>
    <w:rsid w:val="00367FAB"/>
    <w:rsid w:val="00370041"/>
    <w:rsid w:val="00370162"/>
    <w:rsid w:val="00370819"/>
    <w:rsid w:val="00370AED"/>
    <w:rsid w:val="00370BC4"/>
    <w:rsid w:val="00370C1F"/>
    <w:rsid w:val="0037136F"/>
    <w:rsid w:val="0037193A"/>
    <w:rsid w:val="003721EC"/>
    <w:rsid w:val="00372975"/>
    <w:rsid w:val="00372DF2"/>
    <w:rsid w:val="00373FB2"/>
    <w:rsid w:val="003746C2"/>
    <w:rsid w:val="00374A27"/>
    <w:rsid w:val="00375B8B"/>
    <w:rsid w:val="00376772"/>
    <w:rsid w:val="00376905"/>
    <w:rsid w:val="00377B05"/>
    <w:rsid w:val="00377E9E"/>
    <w:rsid w:val="00380CFB"/>
    <w:rsid w:val="0038178D"/>
    <w:rsid w:val="003831FA"/>
    <w:rsid w:val="0038461F"/>
    <w:rsid w:val="0038481C"/>
    <w:rsid w:val="00385091"/>
    <w:rsid w:val="00385223"/>
    <w:rsid w:val="00385CE9"/>
    <w:rsid w:val="0038675C"/>
    <w:rsid w:val="00386FAF"/>
    <w:rsid w:val="00387B02"/>
    <w:rsid w:val="00387BB8"/>
    <w:rsid w:val="0039018E"/>
    <w:rsid w:val="0039086B"/>
    <w:rsid w:val="00390DEC"/>
    <w:rsid w:val="003911BD"/>
    <w:rsid w:val="003916E6"/>
    <w:rsid w:val="00391FA1"/>
    <w:rsid w:val="00391FC7"/>
    <w:rsid w:val="00392369"/>
    <w:rsid w:val="00393BF5"/>
    <w:rsid w:val="00395EA3"/>
    <w:rsid w:val="00396971"/>
    <w:rsid w:val="003969A4"/>
    <w:rsid w:val="00396A37"/>
    <w:rsid w:val="003970C4"/>
    <w:rsid w:val="0039760B"/>
    <w:rsid w:val="00397845"/>
    <w:rsid w:val="00397BB1"/>
    <w:rsid w:val="003A03DD"/>
    <w:rsid w:val="003A0409"/>
    <w:rsid w:val="003A1410"/>
    <w:rsid w:val="003A1C56"/>
    <w:rsid w:val="003A221D"/>
    <w:rsid w:val="003A2365"/>
    <w:rsid w:val="003A5134"/>
    <w:rsid w:val="003A5219"/>
    <w:rsid w:val="003A5E36"/>
    <w:rsid w:val="003A612C"/>
    <w:rsid w:val="003A6509"/>
    <w:rsid w:val="003A6799"/>
    <w:rsid w:val="003A67B3"/>
    <w:rsid w:val="003A6844"/>
    <w:rsid w:val="003A7C26"/>
    <w:rsid w:val="003B080D"/>
    <w:rsid w:val="003B09AF"/>
    <w:rsid w:val="003B33CB"/>
    <w:rsid w:val="003B34FF"/>
    <w:rsid w:val="003B3565"/>
    <w:rsid w:val="003B3C81"/>
    <w:rsid w:val="003B59BC"/>
    <w:rsid w:val="003B6121"/>
    <w:rsid w:val="003C053A"/>
    <w:rsid w:val="003C0D23"/>
    <w:rsid w:val="003C10A0"/>
    <w:rsid w:val="003C1378"/>
    <w:rsid w:val="003C205C"/>
    <w:rsid w:val="003C22F4"/>
    <w:rsid w:val="003C3B2B"/>
    <w:rsid w:val="003C3F36"/>
    <w:rsid w:val="003C4BD7"/>
    <w:rsid w:val="003C4EA3"/>
    <w:rsid w:val="003C5302"/>
    <w:rsid w:val="003C59E4"/>
    <w:rsid w:val="003C62FF"/>
    <w:rsid w:val="003C6B1B"/>
    <w:rsid w:val="003C7439"/>
    <w:rsid w:val="003D060D"/>
    <w:rsid w:val="003D072A"/>
    <w:rsid w:val="003D1161"/>
    <w:rsid w:val="003D1395"/>
    <w:rsid w:val="003D13E8"/>
    <w:rsid w:val="003D1BFB"/>
    <w:rsid w:val="003D2EB8"/>
    <w:rsid w:val="003D3D45"/>
    <w:rsid w:val="003D3FFB"/>
    <w:rsid w:val="003D4B9E"/>
    <w:rsid w:val="003D51C3"/>
    <w:rsid w:val="003D55EF"/>
    <w:rsid w:val="003D6700"/>
    <w:rsid w:val="003D723F"/>
    <w:rsid w:val="003D79F5"/>
    <w:rsid w:val="003E2A22"/>
    <w:rsid w:val="003E2E72"/>
    <w:rsid w:val="003E2EE7"/>
    <w:rsid w:val="003E2FC2"/>
    <w:rsid w:val="003E3760"/>
    <w:rsid w:val="003F06DB"/>
    <w:rsid w:val="003F0C58"/>
    <w:rsid w:val="003F1179"/>
    <w:rsid w:val="003F152A"/>
    <w:rsid w:val="003F1C96"/>
    <w:rsid w:val="003F2004"/>
    <w:rsid w:val="003F2F76"/>
    <w:rsid w:val="003F5544"/>
    <w:rsid w:val="003F5727"/>
    <w:rsid w:val="003F649A"/>
    <w:rsid w:val="004001EE"/>
    <w:rsid w:val="00400B97"/>
    <w:rsid w:val="004012DA"/>
    <w:rsid w:val="00401462"/>
    <w:rsid w:val="00403742"/>
    <w:rsid w:val="00403FAA"/>
    <w:rsid w:val="0040490B"/>
    <w:rsid w:val="00405C0B"/>
    <w:rsid w:val="00405ED8"/>
    <w:rsid w:val="004072C1"/>
    <w:rsid w:val="004078C9"/>
    <w:rsid w:val="00410303"/>
    <w:rsid w:val="00411965"/>
    <w:rsid w:val="00412476"/>
    <w:rsid w:val="00414584"/>
    <w:rsid w:val="004155D4"/>
    <w:rsid w:val="0041614B"/>
    <w:rsid w:val="00416D54"/>
    <w:rsid w:val="004208E5"/>
    <w:rsid w:val="004210BC"/>
    <w:rsid w:val="004225A7"/>
    <w:rsid w:val="00423184"/>
    <w:rsid w:val="004237BF"/>
    <w:rsid w:val="00423BC6"/>
    <w:rsid w:val="00423FEA"/>
    <w:rsid w:val="0042409C"/>
    <w:rsid w:val="00424829"/>
    <w:rsid w:val="00424F46"/>
    <w:rsid w:val="004252D5"/>
    <w:rsid w:val="00425D77"/>
    <w:rsid w:val="00430AB0"/>
    <w:rsid w:val="00431F22"/>
    <w:rsid w:val="00432113"/>
    <w:rsid w:val="004328D2"/>
    <w:rsid w:val="00432EAB"/>
    <w:rsid w:val="004336B4"/>
    <w:rsid w:val="004337EC"/>
    <w:rsid w:val="00433A6D"/>
    <w:rsid w:val="00433C33"/>
    <w:rsid w:val="0043451E"/>
    <w:rsid w:val="00434BF1"/>
    <w:rsid w:val="004352DE"/>
    <w:rsid w:val="004362D1"/>
    <w:rsid w:val="00436D5D"/>
    <w:rsid w:val="00437757"/>
    <w:rsid w:val="00437A8C"/>
    <w:rsid w:val="00440EC3"/>
    <w:rsid w:val="004415CF"/>
    <w:rsid w:val="0044161D"/>
    <w:rsid w:val="00441959"/>
    <w:rsid w:val="00441FBE"/>
    <w:rsid w:val="004421D4"/>
    <w:rsid w:val="0044272B"/>
    <w:rsid w:val="00442B39"/>
    <w:rsid w:val="00442D70"/>
    <w:rsid w:val="0044466E"/>
    <w:rsid w:val="00444C99"/>
    <w:rsid w:val="00444DA0"/>
    <w:rsid w:val="00446BC9"/>
    <w:rsid w:val="00446D2A"/>
    <w:rsid w:val="00447EAE"/>
    <w:rsid w:val="0045072F"/>
    <w:rsid w:val="00453CCD"/>
    <w:rsid w:val="00454533"/>
    <w:rsid w:val="00454CE2"/>
    <w:rsid w:val="004557AA"/>
    <w:rsid w:val="00456F27"/>
    <w:rsid w:val="004579F1"/>
    <w:rsid w:val="00460137"/>
    <w:rsid w:val="0046157E"/>
    <w:rsid w:val="00461624"/>
    <w:rsid w:val="00462164"/>
    <w:rsid w:val="00462BA6"/>
    <w:rsid w:val="00462C6B"/>
    <w:rsid w:val="00463BC9"/>
    <w:rsid w:val="00463F72"/>
    <w:rsid w:val="0046408D"/>
    <w:rsid w:val="004646B3"/>
    <w:rsid w:val="00464C83"/>
    <w:rsid w:val="00464DEA"/>
    <w:rsid w:val="00465ABF"/>
    <w:rsid w:val="004661B0"/>
    <w:rsid w:val="004679D6"/>
    <w:rsid w:val="0047098B"/>
    <w:rsid w:val="004709B8"/>
    <w:rsid w:val="00471D4F"/>
    <w:rsid w:val="004720D1"/>
    <w:rsid w:val="00472F21"/>
    <w:rsid w:val="00473E39"/>
    <w:rsid w:val="0047441B"/>
    <w:rsid w:val="00474AAE"/>
    <w:rsid w:val="0047675F"/>
    <w:rsid w:val="00476ADF"/>
    <w:rsid w:val="00476B90"/>
    <w:rsid w:val="0047774C"/>
    <w:rsid w:val="00480400"/>
    <w:rsid w:val="00480E3A"/>
    <w:rsid w:val="004812E8"/>
    <w:rsid w:val="004813AC"/>
    <w:rsid w:val="004814F0"/>
    <w:rsid w:val="00481689"/>
    <w:rsid w:val="00482C9C"/>
    <w:rsid w:val="004842F0"/>
    <w:rsid w:val="00484AB0"/>
    <w:rsid w:val="004872CD"/>
    <w:rsid w:val="004876F7"/>
    <w:rsid w:val="004879C2"/>
    <w:rsid w:val="00487E95"/>
    <w:rsid w:val="00487F33"/>
    <w:rsid w:val="004903D0"/>
    <w:rsid w:val="004915C4"/>
    <w:rsid w:val="00491DC3"/>
    <w:rsid w:val="00494505"/>
    <w:rsid w:val="004960F3"/>
    <w:rsid w:val="004A040E"/>
    <w:rsid w:val="004A1386"/>
    <w:rsid w:val="004A184E"/>
    <w:rsid w:val="004A188D"/>
    <w:rsid w:val="004A24B2"/>
    <w:rsid w:val="004A27CE"/>
    <w:rsid w:val="004A2CDC"/>
    <w:rsid w:val="004A3236"/>
    <w:rsid w:val="004A430B"/>
    <w:rsid w:val="004A4BCA"/>
    <w:rsid w:val="004A663F"/>
    <w:rsid w:val="004A6A21"/>
    <w:rsid w:val="004A7535"/>
    <w:rsid w:val="004A7776"/>
    <w:rsid w:val="004B09CF"/>
    <w:rsid w:val="004B0A3C"/>
    <w:rsid w:val="004B147D"/>
    <w:rsid w:val="004B15C3"/>
    <w:rsid w:val="004B16F3"/>
    <w:rsid w:val="004B1C7C"/>
    <w:rsid w:val="004B27BD"/>
    <w:rsid w:val="004B2802"/>
    <w:rsid w:val="004B3281"/>
    <w:rsid w:val="004B363E"/>
    <w:rsid w:val="004B3EB4"/>
    <w:rsid w:val="004B553A"/>
    <w:rsid w:val="004B555E"/>
    <w:rsid w:val="004B5980"/>
    <w:rsid w:val="004B62B3"/>
    <w:rsid w:val="004B6528"/>
    <w:rsid w:val="004B69F3"/>
    <w:rsid w:val="004B6A00"/>
    <w:rsid w:val="004B6ED2"/>
    <w:rsid w:val="004B7298"/>
    <w:rsid w:val="004B775D"/>
    <w:rsid w:val="004C0285"/>
    <w:rsid w:val="004C0390"/>
    <w:rsid w:val="004C04EF"/>
    <w:rsid w:val="004C077D"/>
    <w:rsid w:val="004C1C5C"/>
    <w:rsid w:val="004C2094"/>
    <w:rsid w:val="004C2836"/>
    <w:rsid w:val="004C29FF"/>
    <w:rsid w:val="004C2B96"/>
    <w:rsid w:val="004C45CE"/>
    <w:rsid w:val="004C4FBA"/>
    <w:rsid w:val="004C5344"/>
    <w:rsid w:val="004C5540"/>
    <w:rsid w:val="004C60A6"/>
    <w:rsid w:val="004C6680"/>
    <w:rsid w:val="004C77A8"/>
    <w:rsid w:val="004D0109"/>
    <w:rsid w:val="004D0753"/>
    <w:rsid w:val="004D1854"/>
    <w:rsid w:val="004D22FA"/>
    <w:rsid w:val="004D2829"/>
    <w:rsid w:val="004D42AA"/>
    <w:rsid w:val="004D488E"/>
    <w:rsid w:val="004D49E7"/>
    <w:rsid w:val="004D5F3A"/>
    <w:rsid w:val="004D6B50"/>
    <w:rsid w:val="004D6D94"/>
    <w:rsid w:val="004E1C08"/>
    <w:rsid w:val="004E1DE9"/>
    <w:rsid w:val="004E29EF"/>
    <w:rsid w:val="004E3519"/>
    <w:rsid w:val="004E395D"/>
    <w:rsid w:val="004E397F"/>
    <w:rsid w:val="004E51BA"/>
    <w:rsid w:val="004E5949"/>
    <w:rsid w:val="004E5A52"/>
    <w:rsid w:val="004E6280"/>
    <w:rsid w:val="004E708F"/>
    <w:rsid w:val="004E7F1D"/>
    <w:rsid w:val="004F11F2"/>
    <w:rsid w:val="004F12DF"/>
    <w:rsid w:val="004F12F2"/>
    <w:rsid w:val="004F42E5"/>
    <w:rsid w:val="004F4B3B"/>
    <w:rsid w:val="004F4E25"/>
    <w:rsid w:val="004F5C62"/>
    <w:rsid w:val="004F5E3B"/>
    <w:rsid w:val="004F7C92"/>
    <w:rsid w:val="00500615"/>
    <w:rsid w:val="005017F7"/>
    <w:rsid w:val="00501D38"/>
    <w:rsid w:val="00501E41"/>
    <w:rsid w:val="00503A70"/>
    <w:rsid w:val="005056B9"/>
    <w:rsid w:val="00506AF0"/>
    <w:rsid w:val="00506B4C"/>
    <w:rsid w:val="00510D63"/>
    <w:rsid w:val="0051215E"/>
    <w:rsid w:val="0051444F"/>
    <w:rsid w:val="00514F07"/>
    <w:rsid w:val="005151AB"/>
    <w:rsid w:val="00515279"/>
    <w:rsid w:val="00516D8F"/>
    <w:rsid w:val="00517D99"/>
    <w:rsid w:val="00521FCD"/>
    <w:rsid w:val="0052245F"/>
    <w:rsid w:val="0052272A"/>
    <w:rsid w:val="00524057"/>
    <w:rsid w:val="00525BEB"/>
    <w:rsid w:val="00525E1C"/>
    <w:rsid w:val="0052645E"/>
    <w:rsid w:val="005267AA"/>
    <w:rsid w:val="0052686A"/>
    <w:rsid w:val="00527DC2"/>
    <w:rsid w:val="00530369"/>
    <w:rsid w:val="005306E8"/>
    <w:rsid w:val="0053207C"/>
    <w:rsid w:val="005322DC"/>
    <w:rsid w:val="005329BE"/>
    <w:rsid w:val="00532CEF"/>
    <w:rsid w:val="00534E2C"/>
    <w:rsid w:val="0053635F"/>
    <w:rsid w:val="00536A33"/>
    <w:rsid w:val="00536FD7"/>
    <w:rsid w:val="005371C6"/>
    <w:rsid w:val="00541208"/>
    <w:rsid w:val="00541693"/>
    <w:rsid w:val="00542283"/>
    <w:rsid w:val="00542829"/>
    <w:rsid w:val="005434DD"/>
    <w:rsid w:val="00544057"/>
    <w:rsid w:val="005445AF"/>
    <w:rsid w:val="00545488"/>
    <w:rsid w:val="00545AB3"/>
    <w:rsid w:val="00545BF7"/>
    <w:rsid w:val="00545CAF"/>
    <w:rsid w:val="00545DD1"/>
    <w:rsid w:val="00546ECA"/>
    <w:rsid w:val="00547616"/>
    <w:rsid w:val="005502EF"/>
    <w:rsid w:val="00550BD5"/>
    <w:rsid w:val="00552611"/>
    <w:rsid w:val="005528C7"/>
    <w:rsid w:val="00552C38"/>
    <w:rsid w:val="00553BAE"/>
    <w:rsid w:val="00555A29"/>
    <w:rsid w:val="00556AB6"/>
    <w:rsid w:val="00560C99"/>
    <w:rsid w:val="00562578"/>
    <w:rsid w:val="00562D87"/>
    <w:rsid w:val="005640B2"/>
    <w:rsid w:val="0056595A"/>
    <w:rsid w:val="005660BA"/>
    <w:rsid w:val="0056633F"/>
    <w:rsid w:val="00566392"/>
    <w:rsid w:val="00566D8E"/>
    <w:rsid w:val="0057016C"/>
    <w:rsid w:val="00570572"/>
    <w:rsid w:val="005708F6"/>
    <w:rsid w:val="00570FD1"/>
    <w:rsid w:val="00571D20"/>
    <w:rsid w:val="00571E79"/>
    <w:rsid w:val="00572412"/>
    <w:rsid w:val="00574543"/>
    <w:rsid w:val="005749A5"/>
    <w:rsid w:val="005772BD"/>
    <w:rsid w:val="0057753E"/>
    <w:rsid w:val="00577C8D"/>
    <w:rsid w:val="00580099"/>
    <w:rsid w:val="005803AD"/>
    <w:rsid w:val="005824E0"/>
    <w:rsid w:val="0058286D"/>
    <w:rsid w:val="00583995"/>
    <w:rsid w:val="00583F60"/>
    <w:rsid w:val="00584130"/>
    <w:rsid w:val="0058448D"/>
    <w:rsid w:val="0058457E"/>
    <w:rsid w:val="00585401"/>
    <w:rsid w:val="005860FC"/>
    <w:rsid w:val="0058614D"/>
    <w:rsid w:val="00586688"/>
    <w:rsid w:val="005879AF"/>
    <w:rsid w:val="00587EB1"/>
    <w:rsid w:val="00590063"/>
    <w:rsid w:val="005904F8"/>
    <w:rsid w:val="00590DE6"/>
    <w:rsid w:val="005912B7"/>
    <w:rsid w:val="00591477"/>
    <w:rsid w:val="00591D62"/>
    <w:rsid w:val="005920EB"/>
    <w:rsid w:val="00592C93"/>
    <w:rsid w:val="00593417"/>
    <w:rsid w:val="00593BE7"/>
    <w:rsid w:val="00594473"/>
    <w:rsid w:val="00594672"/>
    <w:rsid w:val="0059507D"/>
    <w:rsid w:val="00595954"/>
    <w:rsid w:val="00595E48"/>
    <w:rsid w:val="0059601A"/>
    <w:rsid w:val="00596816"/>
    <w:rsid w:val="00596D9C"/>
    <w:rsid w:val="00597E70"/>
    <w:rsid w:val="005A0367"/>
    <w:rsid w:val="005A0619"/>
    <w:rsid w:val="005A0FA7"/>
    <w:rsid w:val="005A1012"/>
    <w:rsid w:val="005A13C4"/>
    <w:rsid w:val="005A1472"/>
    <w:rsid w:val="005A1617"/>
    <w:rsid w:val="005A1BCC"/>
    <w:rsid w:val="005A26F2"/>
    <w:rsid w:val="005A2813"/>
    <w:rsid w:val="005A3D26"/>
    <w:rsid w:val="005A4BB9"/>
    <w:rsid w:val="005A56CB"/>
    <w:rsid w:val="005A5CB5"/>
    <w:rsid w:val="005A5EE6"/>
    <w:rsid w:val="005A691C"/>
    <w:rsid w:val="005B1A24"/>
    <w:rsid w:val="005B223D"/>
    <w:rsid w:val="005B2653"/>
    <w:rsid w:val="005B328F"/>
    <w:rsid w:val="005B3738"/>
    <w:rsid w:val="005B39A6"/>
    <w:rsid w:val="005B5029"/>
    <w:rsid w:val="005B5B92"/>
    <w:rsid w:val="005B6BC5"/>
    <w:rsid w:val="005B6D8E"/>
    <w:rsid w:val="005C0762"/>
    <w:rsid w:val="005C1C19"/>
    <w:rsid w:val="005C25EB"/>
    <w:rsid w:val="005C300C"/>
    <w:rsid w:val="005C39E6"/>
    <w:rsid w:val="005C45ED"/>
    <w:rsid w:val="005C4BD1"/>
    <w:rsid w:val="005C64EA"/>
    <w:rsid w:val="005C6CAA"/>
    <w:rsid w:val="005D0A8C"/>
    <w:rsid w:val="005D0EBC"/>
    <w:rsid w:val="005D1E4C"/>
    <w:rsid w:val="005D2E70"/>
    <w:rsid w:val="005D4302"/>
    <w:rsid w:val="005D6837"/>
    <w:rsid w:val="005D6BEF"/>
    <w:rsid w:val="005D7C5E"/>
    <w:rsid w:val="005E07D3"/>
    <w:rsid w:val="005E1066"/>
    <w:rsid w:val="005E12A5"/>
    <w:rsid w:val="005E1B0B"/>
    <w:rsid w:val="005E2CDD"/>
    <w:rsid w:val="005E2D78"/>
    <w:rsid w:val="005E31CE"/>
    <w:rsid w:val="005E3B2D"/>
    <w:rsid w:val="005E47C6"/>
    <w:rsid w:val="005E5273"/>
    <w:rsid w:val="005E5739"/>
    <w:rsid w:val="005E5941"/>
    <w:rsid w:val="005E62E5"/>
    <w:rsid w:val="005E6A53"/>
    <w:rsid w:val="005E6E1D"/>
    <w:rsid w:val="005E7A07"/>
    <w:rsid w:val="005F0098"/>
    <w:rsid w:val="005F0A2C"/>
    <w:rsid w:val="005F0DE2"/>
    <w:rsid w:val="005F19B5"/>
    <w:rsid w:val="005F1EEA"/>
    <w:rsid w:val="005F238A"/>
    <w:rsid w:val="005F2544"/>
    <w:rsid w:val="005F2A80"/>
    <w:rsid w:val="005F2D3F"/>
    <w:rsid w:val="005F2F65"/>
    <w:rsid w:val="005F497B"/>
    <w:rsid w:val="005F5BA4"/>
    <w:rsid w:val="005F5DE7"/>
    <w:rsid w:val="005F6AD4"/>
    <w:rsid w:val="005F6E6D"/>
    <w:rsid w:val="005F75E4"/>
    <w:rsid w:val="0060001C"/>
    <w:rsid w:val="006001EB"/>
    <w:rsid w:val="0060045C"/>
    <w:rsid w:val="00602C5B"/>
    <w:rsid w:val="00603472"/>
    <w:rsid w:val="0060364D"/>
    <w:rsid w:val="00605027"/>
    <w:rsid w:val="00606484"/>
    <w:rsid w:val="00606865"/>
    <w:rsid w:val="0061140F"/>
    <w:rsid w:val="00611C14"/>
    <w:rsid w:val="00611C24"/>
    <w:rsid w:val="00612E9B"/>
    <w:rsid w:val="00614338"/>
    <w:rsid w:val="00616075"/>
    <w:rsid w:val="006162C6"/>
    <w:rsid w:val="00616A36"/>
    <w:rsid w:val="006172B1"/>
    <w:rsid w:val="00617372"/>
    <w:rsid w:val="00617450"/>
    <w:rsid w:val="00617641"/>
    <w:rsid w:val="006179B1"/>
    <w:rsid w:val="006208CB"/>
    <w:rsid w:val="00621741"/>
    <w:rsid w:val="0062272F"/>
    <w:rsid w:val="00622F7D"/>
    <w:rsid w:val="00623BCF"/>
    <w:rsid w:val="00623CE7"/>
    <w:rsid w:val="00624D0B"/>
    <w:rsid w:val="00624FDA"/>
    <w:rsid w:val="0062580E"/>
    <w:rsid w:val="006265B5"/>
    <w:rsid w:val="00627D4F"/>
    <w:rsid w:val="006305DE"/>
    <w:rsid w:val="00630CE9"/>
    <w:rsid w:val="006339F9"/>
    <w:rsid w:val="00633BA3"/>
    <w:rsid w:val="00633F31"/>
    <w:rsid w:val="006350E5"/>
    <w:rsid w:val="006353C3"/>
    <w:rsid w:val="006362DE"/>
    <w:rsid w:val="006364B0"/>
    <w:rsid w:val="00636796"/>
    <w:rsid w:val="00636B1F"/>
    <w:rsid w:val="00637360"/>
    <w:rsid w:val="006402EC"/>
    <w:rsid w:val="00640E57"/>
    <w:rsid w:val="00641335"/>
    <w:rsid w:val="006419E7"/>
    <w:rsid w:val="00641FD7"/>
    <w:rsid w:val="00643930"/>
    <w:rsid w:val="00643E33"/>
    <w:rsid w:val="0064426F"/>
    <w:rsid w:val="0064696F"/>
    <w:rsid w:val="00646A8D"/>
    <w:rsid w:val="006501C5"/>
    <w:rsid w:val="00652732"/>
    <w:rsid w:val="00652E08"/>
    <w:rsid w:val="0065300F"/>
    <w:rsid w:val="0065387F"/>
    <w:rsid w:val="00653981"/>
    <w:rsid w:val="00653C43"/>
    <w:rsid w:val="00654FEF"/>
    <w:rsid w:val="00656495"/>
    <w:rsid w:val="00656CDE"/>
    <w:rsid w:val="00656E1C"/>
    <w:rsid w:val="00656E23"/>
    <w:rsid w:val="00657540"/>
    <w:rsid w:val="006576DC"/>
    <w:rsid w:val="00657EBD"/>
    <w:rsid w:val="0066040B"/>
    <w:rsid w:val="00660922"/>
    <w:rsid w:val="00661008"/>
    <w:rsid w:val="00661782"/>
    <w:rsid w:val="006634AD"/>
    <w:rsid w:val="00665A4C"/>
    <w:rsid w:val="00666E73"/>
    <w:rsid w:val="00666EED"/>
    <w:rsid w:val="00670B26"/>
    <w:rsid w:val="00670E05"/>
    <w:rsid w:val="0067142B"/>
    <w:rsid w:val="0067247A"/>
    <w:rsid w:val="00673D33"/>
    <w:rsid w:val="00674009"/>
    <w:rsid w:val="0067502A"/>
    <w:rsid w:val="0067530F"/>
    <w:rsid w:val="006768D7"/>
    <w:rsid w:val="00681181"/>
    <w:rsid w:val="006812C0"/>
    <w:rsid w:val="006816A6"/>
    <w:rsid w:val="00681D67"/>
    <w:rsid w:val="006824B0"/>
    <w:rsid w:val="00682DE0"/>
    <w:rsid w:val="00683C62"/>
    <w:rsid w:val="00683ED0"/>
    <w:rsid w:val="00685823"/>
    <w:rsid w:val="00685F88"/>
    <w:rsid w:val="00686AB8"/>
    <w:rsid w:val="00687600"/>
    <w:rsid w:val="00687974"/>
    <w:rsid w:val="00690B43"/>
    <w:rsid w:val="00692834"/>
    <w:rsid w:val="006928A5"/>
    <w:rsid w:val="0069293A"/>
    <w:rsid w:val="00692C99"/>
    <w:rsid w:val="00693F5D"/>
    <w:rsid w:val="0069586D"/>
    <w:rsid w:val="00695EC5"/>
    <w:rsid w:val="006969F5"/>
    <w:rsid w:val="00696DAF"/>
    <w:rsid w:val="006970FD"/>
    <w:rsid w:val="006975F1"/>
    <w:rsid w:val="006976D3"/>
    <w:rsid w:val="00697754"/>
    <w:rsid w:val="00697DAA"/>
    <w:rsid w:val="006A1DCF"/>
    <w:rsid w:val="006A2889"/>
    <w:rsid w:val="006A4748"/>
    <w:rsid w:val="006A5655"/>
    <w:rsid w:val="006A571A"/>
    <w:rsid w:val="006A694C"/>
    <w:rsid w:val="006A6994"/>
    <w:rsid w:val="006A7EA4"/>
    <w:rsid w:val="006B14CE"/>
    <w:rsid w:val="006B172F"/>
    <w:rsid w:val="006B1D5C"/>
    <w:rsid w:val="006B2CE9"/>
    <w:rsid w:val="006B2E18"/>
    <w:rsid w:val="006B5168"/>
    <w:rsid w:val="006B53FF"/>
    <w:rsid w:val="006B55BB"/>
    <w:rsid w:val="006B5666"/>
    <w:rsid w:val="006B66C1"/>
    <w:rsid w:val="006B6B2F"/>
    <w:rsid w:val="006B790A"/>
    <w:rsid w:val="006B7A55"/>
    <w:rsid w:val="006C14C4"/>
    <w:rsid w:val="006C19FD"/>
    <w:rsid w:val="006C352E"/>
    <w:rsid w:val="006C3A62"/>
    <w:rsid w:val="006C4BEC"/>
    <w:rsid w:val="006C4E5E"/>
    <w:rsid w:val="006C5054"/>
    <w:rsid w:val="006C5251"/>
    <w:rsid w:val="006D054A"/>
    <w:rsid w:val="006D091D"/>
    <w:rsid w:val="006D0D6C"/>
    <w:rsid w:val="006D0E21"/>
    <w:rsid w:val="006D1853"/>
    <w:rsid w:val="006D1898"/>
    <w:rsid w:val="006D1DE2"/>
    <w:rsid w:val="006D42EC"/>
    <w:rsid w:val="006D6793"/>
    <w:rsid w:val="006D70D0"/>
    <w:rsid w:val="006E0C9D"/>
    <w:rsid w:val="006E18E6"/>
    <w:rsid w:val="006E2232"/>
    <w:rsid w:val="006E274A"/>
    <w:rsid w:val="006E29A9"/>
    <w:rsid w:val="006E2AA8"/>
    <w:rsid w:val="006E2D5D"/>
    <w:rsid w:val="006E4E6A"/>
    <w:rsid w:val="006E50E7"/>
    <w:rsid w:val="006E5131"/>
    <w:rsid w:val="006E5783"/>
    <w:rsid w:val="006E5AA6"/>
    <w:rsid w:val="006E5C86"/>
    <w:rsid w:val="006E6DB0"/>
    <w:rsid w:val="006F0389"/>
    <w:rsid w:val="006F0DDE"/>
    <w:rsid w:val="006F120C"/>
    <w:rsid w:val="006F13D3"/>
    <w:rsid w:val="006F1C86"/>
    <w:rsid w:val="006F2221"/>
    <w:rsid w:val="006F29B3"/>
    <w:rsid w:val="006F31B9"/>
    <w:rsid w:val="006F4B47"/>
    <w:rsid w:val="006F5317"/>
    <w:rsid w:val="006F63F6"/>
    <w:rsid w:val="006F656D"/>
    <w:rsid w:val="006F6F2B"/>
    <w:rsid w:val="006F77F3"/>
    <w:rsid w:val="006F7D05"/>
    <w:rsid w:val="00700056"/>
    <w:rsid w:val="00700887"/>
    <w:rsid w:val="00700BFD"/>
    <w:rsid w:val="00701512"/>
    <w:rsid w:val="00702787"/>
    <w:rsid w:val="00702D61"/>
    <w:rsid w:val="00703719"/>
    <w:rsid w:val="0070410B"/>
    <w:rsid w:val="007041BD"/>
    <w:rsid w:val="00705596"/>
    <w:rsid w:val="00706067"/>
    <w:rsid w:val="00706247"/>
    <w:rsid w:val="007062DD"/>
    <w:rsid w:val="00706701"/>
    <w:rsid w:val="007068C6"/>
    <w:rsid w:val="00706DB3"/>
    <w:rsid w:val="00710229"/>
    <w:rsid w:val="00710A8A"/>
    <w:rsid w:val="00710AC9"/>
    <w:rsid w:val="00711FA3"/>
    <w:rsid w:val="00712592"/>
    <w:rsid w:val="00713D65"/>
    <w:rsid w:val="00715CCB"/>
    <w:rsid w:val="00717043"/>
    <w:rsid w:val="00717DBE"/>
    <w:rsid w:val="0072054A"/>
    <w:rsid w:val="00720584"/>
    <w:rsid w:val="00720F13"/>
    <w:rsid w:val="00720F6B"/>
    <w:rsid w:val="007214B3"/>
    <w:rsid w:val="0072237C"/>
    <w:rsid w:val="00722A94"/>
    <w:rsid w:val="00722D18"/>
    <w:rsid w:val="00723819"/>
    <w:rsid w:val="007238A0"/>
    <w:rsid w:val="00723A1C"/>
    <w:rsid w:val="00723A4F"/>
    <w:rsid w:val="00723C4F"/>
    <w:rsid w:val="00726F2B"/>
    <w:rsid w:val="007272EB"/>
    <w:rsid w:val="007304DB"/>
    <w:rsid w:val="00730B68"/>
    <w:rsid w:val="00730D14"/>
    <w:rsid w:val="00731218"/>
    <w:rsid w:val="00731F0F"/>
    <w:rsid w:val="0073340A"/>
    <w:rsid w:val="00733B4B"/>
    <w:rsid w:val="00733FF6"/>
    <w:rsid w:val="00734559"/>
    <w:rsid w:val="007354C6"/>
    <w:rsid w:val="007379EA"/>
    <w:rsid w:val="00737C9D"/>
    <w:rsid w:val="007405C5"/>
    <w:rsid w:val="00740963"/>
    <w:rsid w:val="00740A55"/>
    <w:rsid w:val="0074170B"/>
    <w:rsid w:val="0074179F"/>
    <w:rsid w:val="007422C6"/>
    <w:rsid w:val="007424A4"/>
    <w:rsid w:val="00742F92"/>
    <w:rsid w:val="00743B51"/>
    <w:rsid w:val="007446F4"/>
    <w:rsid w:val="00745020"/>
    <w:rsid w:val="00745A5F"/>
    <w:rsid w:val="00745E94"/>
    <w:rsid w:val="00746104"/>
    <w:rsid w:val="0074633A"/>
    <w:rsid w:val="00746549"/>
    <w:rsid w:val="007466E5"/>
    <w:rsid w:val="0074714B"/>
    <w:rsid w:val="00747E11"/>
    <w:rsid w:val="00750512"/>
    <w:rsid w:val="00750728"/>
    <w:rsid w:val="00751373"/>
    <w:rsid w:val="00753A92"/>
    <w:rsid w:val="0075400C"/>
    <w:rsid w:val="0075479A"/>
    <w:rsid w:val="00754A90"/>
    <w:rsid w:val="00755375"/>
    <w:rsid w:val="00755513"/>
    <w:rsid w:val="00755E31"/>
    <w:rsid w:val="0075697A"/>
    <w:rsid w:val="00756E16"/>
    <w:rsid w:val="00757E09"/>
    <w:rsid w:val="00760189"/>
    <w:rsid w:val="00760A76"/>
    <w:rsid w:val="00761206"/>
    <w:rsid w:val="00761A80"/>
    <w:rsid w:val="00762012"/>
    <w:rsid w:val="00762751"/>
    <w:rsid w:val="007633D5"/>
    <w:rsid w:val="0076344F"/>
    <w:rsid w:val="00767406"/>
    <w:rsid w:val="00767CB6"/>
    <w:rsid w:val="00767D32"/>
    <w:rsid w:val="0077071E"/>
    <w:rsid w:val="00771794"/>
    <w:rsid w:val="00771DAC"/>
    <w:rsid w:val="00772954"/>
    <w:rsid w:val="007730BF"/>
    <w:rsid w:val="007743FC"/>
    <w:rsid w:val="00775DAE"/>
    <w:rsid w:val="00776954"/>
    <w:rsid w:val="007769FB"/>
    <w:rsid w:val="00776B32"/>
    <w:rsid w:val="0077752C"/>
    <w:rsid w:val="007778BC"/>
    <w:rsid w:val="00777BEF"/>
    <w:rsid w:val="00780300"/>
    <w:rsid w:val="00780C98"/>
    <w:rsid w:val="007815EE"/>
    <w:rsid w:val="007834E4"/>
    <w:rsid w:val="00784B73"/>
    <w:rsid w:val="00784DF8"/>
    <w:rsid w:val="00786103"/>
    <w:rsid w:val="00786A8E"/>
    <w:rsid w:val="00790301"/>
    <w:rsid w:val="00791FF8"/>
    <w:rsid w:val="00792487"/>
    <w:rsid w:val="00792CCE"/>
    <w:rsid w:val="00793531"/>
    <w:rsid w:val="007936BB"/>
    <w:rsid w:val="007946E1"/>
    <w:rsid w:val="007954BA"/>
    <w:rsid w:val="007955C6"/>
    <w:rsid w:val="0079570B"/>
    <w:rsid w:val="00796323"/>
    <w:rsid w:val="00796510"/>
    <w:rsid w:val="007966AA"/>
    <w:rsid w:val="00796933"/>
    <w:rsid w:val="00797D70"/>
    <w:rsid w:val="007A075A"/>
    <w:rsid w:val="007A2295"/>
    <w:rsid w:val="007A24A3"/>
    <w:rsid w:val="007A4DC5"/>
    <w:rsid w:val="007A5ABE"/>
    <w:rsid w:val="007A6342"/>
    <w:rsid w:val="007A759B"/>
    <w:rsid w:val="007B13F7"/>
    <w:rsid w:val="007B174E"/>
    <w:rsid w:val="007B1F79"/>
    <w:rsid w:val="007B213D"/>
    <w:rsid w:val="007B28D7"/>
    <w:rsid w:val="007B3179"/>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0E3"/>
    <w:rsid w:val="007C673F"/>
    <w:rsid w:val="007C6787"/>
    <w:rsid w:val="007C7BA6"/>
    <w:rsid w:val="007D0CE7"/>
    <w:rsid w:val="007D1A6F"/>
    <w:rsid w:val="007D1F6D"/>
    <w:rsid w:val="007D34EF"/>
    <w:rsid w:val="007D3866"/>
    <w:rsid w:val="007D3EE1"/>
    <w:rsid w:val="007D4684"/>
    <w:rsid w:val="007D468B"/>
    <w:rsid w:val="007D48A0"/>
    <w:rsid w:val="007D5341"/>
    <w:rsid w:val="007D588F"/>
    <w:rsid w:val="007D6018"/>
    <w:rsid w:val="007D7593"/>
    <w:rsid w:val="007D79CC"/>
    <w:rsid w:val="007E01B4"/>
    <w:rsid w:val="007E0762"/>
    <w:rsid w:val="007E0F21"/>
    <w:rsid w:val="007E144D"/>
    <w:rsid w:val="007E29AE"/>
    <w:rsid w:val="007E3800"/>
    <w:rsid w:val="007E3A9D"/>
    <w:rsid w:val="007E3D7A"/>
    <w:rsid w:val="007E4DC5"/>
    <w:rsid w:val="007E4F08"/>
    <w:rsid w:val="007E6800"/>
    <w:rsid w:val="007E7A90"/>
    <w:rsid w:val="007F014C"/>
    <w:rsid w:val="007F02EC"/>
    <w:rsid w:val="007F1B55"/>
    <w:rsid w:val="007F2679"/>
    <w:rsid w:val="007F2839"/>
    <w:rsid w:val="007F2D9E"/>
    <w:rsid w:val="007F350B"/>
    <w:rsid w:val="007F40FF"/>
    <w:rsid w:val="007F413B"/>
    <w:rsid w:val="007F4471"/>
    <w:rsid w:val="007F56B1"/>
    <w:rsid w:val="0080048E"/>
    <w:rsid w:val="008007E7"/>
    <w:rsid w:val="00800B6C"/>
    <w:rsid w:val="00800DB1"/>
    <w:rsid w:val="00801532"/>
    <w:rsid w:val="0080210B"/>
    <w:rsid w:val="0080249C"/>
    <w:rsid w:val="00802587"/>
    <w:rsid w:val="00804936"/>
    <w:rsid w:val="00804DC0"/>
    <w:rsid w:val="008053BA"/>
    <w:rsid w:val="00805ED3"/>
    <w:rsid w:val="00806606"/>
    <w:rsid w:val="00806B8D"/>
    <w:rsid w:val="00810122"/>
    <w:rsid w:val="0081100F"/>
    <w:rsid w:val="00811A33"/>
    <w:rsid w:val="00811C00"/>
    <w:rsid w:val="00811D19"/>
    <w:rsid w:val="00813A3C"/>
    <w:rsid w:val="00814097"/>
    <w:rsid w:val="0081659F"/>
    <w:rsid w:val="00821B93"/>
    <w:rsid w:val="00822024"/>
    <w:rsid w:val="00822199"/>
    <w:rsid w:val="00823552"/>
    <w:rsid w:val="0082413A"/>
    <w:rsid w:val="00824E21"/>
    <w:rsid w:val="008260B8"/>
    <w:rsid w:val="008310EB"/>
    <w:rsid w:val="008318CF"/>
    <w:rsid w:val="008332AF"/>
    <w:rsid w:val="00833BEF"/>
    <w:rsid w:val="00834137"/>
    <w:rsid w:val="00834772"/>
    <w:rsid w:val="0083482E"/>
    <w:rsid w:val="00834EE5"/>
    <w:rsid w:val="008354BF"/>
    <w:rsid w:val="00835963"/>
    <w:rsid w:val="00835D07"/>
    <w:rsid w:val="00836F27"/>
    <w:rsid w:val="00837743"/>
    <w:rsid w:val="00837888"/>
    <w:rsid w:val="008401D6"/>
    <w:rsid w:val="008409BA"/>
    <w:rsid w:val="00840AA6"/>
    <w:rsid w:val="00840AE8"/>
    <w:rsid w:val="008412A0"/>
    <w:rsid w:val="00844A6E"/>
    <w:rsid w:val="00844CFA"/>
    <w:rsid w:val="00844D77"/>
    <w:rsid w:val="00844FCA"/>
    <w:rsid w:val="008455AA"/>
    <w:rsid w:val="0084625F"/>
    <w:rsid w:val="0084700A"/>
    <w:rsid w:val="00847249"/>
    <w:rsid w:val="00847757"/>
    <w:rsid w:val="008501C3"/>
    <w:rsid w:val="00850FC5"/>
    <w:rsid w:val="00851752"/>
    <w:rsid w:val="008534CB"/>
    <w:rsid w:val="00853A4B"/>
    <w:rsid w:val="008569CE"/>
    <w:rsid w:val="008575A1"/>
    <w:rsid w:val="0085763D"/>
    <w:rsid w:val="00857649"/>
    <w:rsid w:val="00857AB8"/>
    <w:rsid w:val="008600F4"/>
    <w:rsid w:val="008603E5"/>
    <w:rsid w:val="0086128E"/>
    <w:rsid w:val="008614ED"/>
    <w:rsid w:val="00861590"/>
    <w:rsid w:val="008624F8"/>
    <w:rsid w:val="008632B1"/>
    <w:rsid w:val="00863A09"/>
    <w:rsid w:val="00864D41"/>
    <w:rsid w:val="00864F92"/>
    <w:rsid w:val="008663B6"/>
    <w:rsid w:val="00866F47"/>
    <w:rsid w:val="00866FC7"/>
    <w:rsid w:val="00866FCD"/>
    <w:rsid w:val="0086722A"/>
    <w:rsid w:val="00867497"/>
    <w:rsid w:val="00867D17"/>
    <w:rsid w:val="00867D99"/>
    <w:rsid w:val="0087009F"/>
    <w:rsid w:val="008709C9"/>
    <w:rsid w:val="00870FD5"/>
    <w:rsid w:val="00871FB0"/>
    <w:rsid w:val="0087292F"/>
    <w:rsid w:val="008729C2"/>
    <w:rsid w:val="00872BCE"/>
    <w:rsid w:val="00872D37"/>
    <w:rsid w:val="00872E71"/>
    <w:rsid w:val="008741C9"/>
    <w:rsid w:val="00875D8B"/>
    <w:rsid w:val="008762F5"/>
    <w:rsid w:val="00880762"/>
    <w:rsid w:val="00881452"/>
    <w:rsid w:val="00882086"/>
    <w:rsid w:val="0088234E"/>
    <w:rsid w:val="008824CF"/>
    <w:rsid w:val="00883309"/>
    <w:rsid w:val="0088374E"/>
    <w:rsid w:val="00884EC3"/>
    <w:rsid w:val="00885AD7"/>
    <w:rsid w:val="00885B73"/>
    <w:rsid w:val="00885DD5"/>
    <w:rsid w:val="0088601C"/>
    <w:rsid w:val="0088611B"/>
    <w:rsid w:val="0088687C"/>
    <w:rsid w:val="008869B2"/>
    <w:rsid w:val="00886D0D"/>
    <w:rsid w:val="00890226"/>
    <w:rsid w:val="008907E9"/>
    <w:rsid w:val="008912AB"/>
    <w:rsid w:val="008918EC"/>
    <w:rsid w:val="00893B07"/>
    <w:rsid w:val="00894A0A"/>
    <w:rsid w:val="00894F46"/>
    <w:rsid w:val="008A1696"/>
    <w:rsid w:val="008A1FAC"/>
    <w:rsid w:val="008A36BF"/>
    <w:rsid w:val="008A4A52"/>
    <w:rsid w:val="008A60D7"/>
    <w:rsid w:val="008A613A"/>
    <w:rsid w:val="008A6F94"/>
    <w:rsid w:val="008A736E"/>
    <w:rsid w:val="008A73AF"/>
    <w:rsid w:val="008B0ABE"/>
    <w:rsid w:val="008B233C"/>
    <w:rsid w:val="008B2500"/>
    <w:rsid w:val="008B27E0"/>
    <w:rsid w:val="008B283B"/>
    <w:rsid w:val="008B35AC"/>
    <w:rsid w:val="008B3EB2"/>
    <w:rsid w:val="008B4022"/>
    <w:rsid w:val="008B43A1"/>
    <w:rsid w:val="008B6666"/>
    <w:rsid w:val="008B6B5B"/>
    <w:rsid w:val="008B725A"/>
    <w:rsid w:val="008B751D"/>
    <w:rsid w:val="008B75B9"/>
    <w:rsid w:val="008B769F"/>
    <w:rsid w:val="008B790A"/>
    <w:rsid w:val="008B7DAD"/>
    <w:rsid w:val="008B7FC3"/>
    <w:rsid w:val="008C1086"/>
    <w:rsid w:val="008C2FF0"/>
    <w:rsid w:val="008C3A54"/>
    <w:rsid w:val="008C3F92"/>
    <w:rsid w:val="008C5CEF"/>
    <w:rsid w:val="008C61AE"/>
    <w:rsid w:val="008C6ED3"/>
    <w:rsid w:val="008C764C"/>
    <w:rsid w:val="008C7CDE"/>
    <w:rsid w:val="008D0A0E"/>
    <w:rsid w:val="008D181D"/>
    <w:rsid w:val="008D2532"/>
    <w:rsid w:val="008D3194"/>
    <w:rsid w:val="008D3DE2"/>
    <w:rsid w:val="008D4CE8"/>
    <w:rsid w:val="008D4DD0"/>
    <w:rsid w:val="008D55A5"/>
    <w:rsid w:val="008D5D37"/>
    <w:rsid w:val="008D5EF0"/>
    <w:rsid w:val="008D5F95"/>
    <w:rsid w:val="008D777F"/>
    <w:rsid w:val="008E0A97"/>
    <w:rsid w:val="008E1010"/>
    <w:rsid w:val="008E1406"/>
    <w:rsid w:val="008E1C90"/>
    <w:rsid w:val="008E3424"/>
    <w:rsid w:val="008E3BF6"/>
    <w:rsid w:val="008E4485"/>
    <w:rsid w:val="008E4B7D"/>
    <w:rsid w:val="008E50EA"/>
    <w:rsid w:val="008E6998"/>
    <w:rsid w:val="008E6AE3"/>
    <w:rsid w:val="008F0274"/>
    <w:rsid w:val="008F0776"/>
    <w:rsid w:val="008F162A"/>
    <w:rsid w:val="008F19BE"/>
    <w:rsid w:val="008F2AAB"/>
    <w:rsid w:val="008F2E77"/>
    <w:rsid w:val="008F3C7E"/>
    <w:rsid w:val="008F3FE1"/>
    <w:rsid w:val="008F6108"/>
    <w:rsid w:val="008F69AC"/>
    <w:rsid w:val="008F779C"/>
    <w:rsid w:val="008F7AA5"/>
    <w:rsid w:val="008F7F84"/>
    <w:rsid w:val="00900433"/>
    <w:rsid w:val="00901CBF"/>
    <w:rsid w:val="00902092"/>
    <w:rsid w:val="009021DF"/>
    <w:rsid w:val="00902269"/>
    <w:rsid w:val="009034AC"/>
    <w:rsid w:val="00904863"/>
    <w:rsid w:val="00905479"/>
    <w:rsid w:val="009056FB"/>
    <w:rsid w:val="00905B32"/>
    <w:rsid w:val="0090654B"/>
    <w:rsid w:val="00907EC6"/>
    <w:rsid w:val="00910B82"/>
    <w:rsid w:val="009114DA"/>
    <w:rsid w:val="00913713"/>
    <w:rsid w:val="0091400E"/>
    <w:rsid w:val="0091402B"/>
    <w:rsid w:val="00914299"/>
    <w:rsid w:val="009142DE"/>
    <w:rsid w:val="00914535"/>
    <w:rsid w:val="009152C2"/>
    <w:rsid w:val="00915694"/>
    <w:rsid w:val="00916952"/>
    <w:rsid w:val="00917055"/>
    <w:rsid w:val="009178D4"/>
    <w:rsid w:val="009202DD"/>
    <w:rsid w:val="00920DF4"/>
    <w:rsid w:val="009223C4"/>
    <w:rsid w:val="009226C4"/>
    <w:rsid w:val="0092294A"/>
    <w:rsid w:val="0092309E"/>
    <w:rsid w:val="00923230"/>
    <w:rsid w:val="00923262"/>
    <w:rsid w:val="00923876"/>
    <w:rsid w:val="00923BCC"/>
    <w:rsid w:val="00924E74"/>
    <w:rsid w:val="009250AA"/>
    <w:rsid w:val="00925561"/>
    <w:rsid w:val="00925FE8"/>
    <w:rsid w:val="00926F74"/>
    <w:rsid w:val="009277CE"/>
    <w:rsid w:val="00927C35"/>
    <w:rsid w:val="009300E6"/>
    <w:rsid w:val="0093048A"/>
    <w:rsid w:val="009311C5"/>
    <w:rsid w:val="00931C56"/>
    <w:rsid w:val="00932187"/>
    <w:rsid w:val="009322CA"/>
    <w:rsid w:val="00932743"/>
    <w:rsid w:val="0093284C"/>
    <w:rsid w:val="00932B77"/>
    <w:rsid w:val="00934B44"/>
    <w:rsid w:val="00937537"/>
    <w:rsid w:val="009376D1"/>
    <w:rsid w:val="00940A84"/>
    <w:rsid w:val="00940F41"/>
    <w:rsid w:val="0094274D"/>
    <w:rsid w:val="0094390D"/>
    <w:rsid w:val="00943C43"/>
    <w:rsid w:val="00944110"/>
    <w:rsid w:val="0094462B"/>
    <w:rsid w:val="00944634"/>
    <w:rsid w:val="0094487A"/>
    <w:rsid w:val="00944D2D"/>
    <w:rsid w:val="00945BF7"/>
    <w:rsid w:val="00945C08"/>
    <w:rsid w:val="00945EB1"/>
    <w:rsid w:val="00945F16"/>
    <w:rsid w:val="00946F26"/>
    <w:rsid w:val="0094734D"/>
    <w:rsid w:val="00951196"/>
    <w:rsid w:val="00951217"/>
    <w:rsid w:val="00952638"/>
    <w:rsid w:val="00953501"/>
    <w:rsid w:val="0095353B"/>
    <w:rsid w:val="00953F93"/>
    <w:rsid w:val="009541C4"/>
    <w:rsid w:val="00954210"/>
    <w:rsid w:val="00954269"/>
    <w:rsid w:val="00954AE0"/>
    <w:rsid w:val="009551F4"/>
    <w:rsid w:val="009554BC"/>
    <w:rsid w:val="00955876"/>
    <w:rsid w:val="00956993"/>
    <w:rsid w:val="00957401"/>
    <w:rsid w:val="009575A1"/>
    <w:rsid w:val="00957A5B"/>
    <w:rsid w:val="00957D77"/>
    <w:rsid w:val="00957F82"/>
    <w:rsid w:val="0096012E"/>
    <w:rsid w:val="00961139"/>
    <w:rsid w:val="00961845"/>
    <w:rsid w:val="00962572"/>
    <w:rsid w:val="00962767"/>
    <w:rsid w:val="00963539"/>
    <w:rsid w:val="00964258"/>
    <w:rsid w:val="009650A6"/>
    <w:rsid w:val="009651E2"/>
    <w:rsid w:val="00966805"/>
    <w:rsid w:val="00966D1F"/>
    <w:rsid w:val="009672DD"/>
    <w:rsid w:val="009672F2"/>
    <w:rsid w:val="009709FA"/>
    <w:rsid w:val="0097335B"/>
    <w:rsid w:val="009746A9"/>
    <w:rsid w:val="009775E4"/>
    <w:rsid w:val="009810CD"/>
    <w:rsid w:val="00981571"/>
    <w:rsid w:val="0098178A"/>
    <w:rsid w:val="00981BEE"/>
    <w:rsid w:val="00982846"/>
    <w:rsid w:val="0098338C"/>
    <w:rsid w:val="009843E4"/>
    <w:rsid w:val="00986B71"/>
    <w:rsid w:val="00986FEC"/>
    <w:rsid w:val="009873A4"/>
    <w:rsid w:val="0098784D"/>
    <w:rsid w:val="009900A4"/>
    <w:rsid w:val="00990705"/>
    <w:rsid w:val="00990B85"/>
    <w:rsid w:val="00990FA8"/>
    <w:rsid w:val="00993ED6"/>
    <w:rsid w:val="00993F1C"/>
    <w:rsid w:val="00995124"/>
    <w:rsid w:val="009960C3"/>
    <w:rsid w:val="0099701D"/>
    <w:rsid w:val="00997108"/>
    <w:rsid w:val="009971D3"/>
    <w:rsid w:val="00997431"/>
    <w:rsid w:val="00997D0D"/>
    <w:rsid w:val="009A0A2A"/>
    <w:rsid w:val="009A1A27"/>
    <w:rsid w:val="009A1D88"/>
    <w:rsid w:val="009A258E"/>
    <w:rsid w:val="009A2848"/>
    <w:rsid w:val="009A4DF6"/>
    <w:rsid w:val="009A4FA8"/>
    <w:rsid w:val="009A54A5"/>
    <w:rsid w:val="009A58B0"/>
    <w:rsid w:val="009A5C4F"/>
    <w:rsid w:val="009A5FD9"/>
    <w:rsid w:val="009A7C26"/>
    <w:rsid w:val="009A7FCF"/>
    <w:rsid w:val="009B094A"/>
    <w:rsid w:val="009B3057"/>
    <w:rsid w:val="009B40A5"/>
    <w:rsid w:val="009B47F9"/>
    <w:rsid w:val="009B4D96"/>
    <w:rsid w:val="009B5537"/>
    <w:rsid w:val="009B5D0A"/>
    <w:rsid w:val="009B5EDD"/>
    <w:rsid w:val="009B5FCC"/>
    <w:rsid w:val="009B612A"/>
    <w:rsid w:val="009B6AA5"/>
    <w:rsid w:val="009B72DE"/>
    <w:rsid w:val="009B7F94"/>
    <w:rsid w:val="009C078F"/>
    <w:rsid w:val="009C21AE"/>
    <w:rsid w:val="009C26DD"/>
    <w:rsid w:val="009C27B5"/>
    <w:rsid w:val="009C2990"/>
    <w:rsid w:val="009C35FB"/>
    <w:rsid w:val="009C3C4B"/>
    <w:rsid w:val="009C4F13"/>
    <w:rsid w:val="009C5F89"/>
    <w:rsid w:val="009C6351"/>
    <w:rsid w:val="009C6786"/>
    <w:rsid w:val="009C6A6E"/>
    <w:rsid w:val="009C6F81"/>
    <w:rsid w:val="009C7823"/>
    <w:rsid w:val="009D0100"/>
    <w:rsid w:val="009D0119"/>
    <w:rsid w:val="009D0386"/>
    <w:rsid w:val="009D0C9C"/>
    <w:rsid w:val="009D17C7"/>
    <w:rsid w:val="009D18D9"/>
    <w:rsid w:val="009D4160"/>
    <w:rsid w:val="009D45CC"/>
    <w:rsid w:val="009D4C5F"/>
    <w:rsid w:val="009D4D45"/>
    <w:rsid w:val="009D5397"/>
    <w:rsid w:val="009D5DC6"/>
    <w:rsid w:val="009D6677"/>
    <w:rsid w:val="009D7686"/>
    <w:rsid w:val="009E100E"/>
    <w:rsid w:val="009E1D2C"/>
    <w:rsid w:val="009E29F0"/>
    <w:rsid w:val="009E2A74"/>
    <w:rsid w:val="009E2B47"/>
    <w:rsid w:val="009E3321"/>
    <w:rsid w:val="009E49DF"/>
    <w:rsid w:val="009E5D33"/>
    <w:rsid w:val="009E672A"/>
    <w:rsid w:val="009E7431"/>
    <w:rsid w:val="009E7648"/>
    <w:rsid w:val="009F0204"/>
    <w:rsid w:val="009F03CF"/>
    <w:rsid w:val="009F0DAE"/>
    <w:rsid w:val="009F1415"/>
    <w:rsid w:val="009F159E"/>
    <w:rsid w:val="009F16D8"/>
    <w:rsid w:val="009F28A8"/>
    <w:rsid w:val="009F2DC3"/>
    <w:rsid w:val="009F3248"/>
    <w:rsid w:val="009F3B60"/>
    <w:rsid w:val="009F4276"/>
    <w:rsid w:val="009F4847"/>
    <w:rsid w:val="009F4EC4"/>
    <w:rsid w:val="009F51E4"/>
    <w:rsid w:val="009F5948"/>
    <w:rsid w:val="009F5DA5"/>
    <w:rsid w:val="009F5F50"/>
    <w:rsid w:val="009F657E"/>
    <w:rsid w:val="009F65DF"/>
    <w:rsid w:val="009F70D2"/>
    <w:rsid w:val="009F75A4"/>
    <w:rsid w:val="00A00C02"/>
    <w:rsid w:val="00A01069"/>
    <w:rsid w:val="00A01352"/>
    <w:rsid w:val="00A018F9"/>
    <w:rsid w:val="00A01F36"/>
    <w:rsid w:val="00A024C4"/>
    <w:rsid w:val="00A03A90"/>
    <w:rsid w:val="00A03CD5"/>
    <w:rsid w:val="00A03EBF"/>
    <w:rsid w:val="00A0426A"/>
    <w:rsid w:val="00A046B8"/>
    <w:rsid w:val="00A046BD"/>
    <w:rsid w:val="00A04CE6"/>
    <w:rsid w:val="00A04EC6"/>
    <w:rsid w:val="00A0604C"/>
    <w:rsid w:val="00A06BF5"/>
    <w:rsid w:val="00A06C3E"/>
    <w:rsid w:val="00A073D5"/>
    <w:rsid w:val="00A07B4C"/>
    <w:rsid w:val="00A10AB5"/>
    <w:rsid w:val="00A12713"/>
    <w:rsid w:val="00A1290D"/>
    <w:rsid w:val="00A12DAE"/>
    <w:rsid w:val="00A1410E"/>
    <w:rsid w:val="00A16349"/>
    <w:rsid w:val="00A2190C"/>
    <w:rsid w:val="00A225CD"/>
    <w:rsid w:val="00A227BE"/>
    <w:rsid w:val="00A2332F"/>
    <w:rsid w:val="00A248C7"/>
    <w:rsid w:val="00A24DF2"/>
    <w:rsid w:val="00A24E74"/>
    <w:rsid w:val="00A2684D"/>
    <w:rsid w:val="00A27E9D"/>
    <w:rsid w:val="00A27F49"/>
    <w:rsid w:val="00A3048A"/>
    <w:rsid w:val="00A317E5"/>
    <w:rsid w:val="00A322D8"/>
    <w:rsid w:val="00A33DD3"/>
    <w:rsid w:val="00A34A40"/>
    <w:rsid w:val="00A364F4"/>
    <w:rsid w:val="00A37376"/>
    <w:rsid w:val="00A41FAE"/>
    <w:rsid w:val="00A42721"/>
    <w:rsid w:val="00A44B22"/>
    <w:rsid w:val="00A4500A"/>
    <w:rsid w:val="00A4611C"/>
    <w:rsid w:val="00A46B08"/>
    <w:rsid w:val="00A4716A"/>
    <w:rsid w:val="00A473F2"/>
    <w:rsid w:val="00A47E4C"/>
    <w:rsid w:val="00A5035F"/>
    <w:rsid w:val="00A50455"/>
    <w:rsid w:val="00A50DF1"/>
    <w:rsid w:val="00A510FC"/>
    <w:rsid w:val="00A514C0"/>
    <w:rsid w:val="00A522A7"/>
    <w:rsid w:val="00A52A50"/>
    <w:rsid w:val="00A53A22"/>
    <w:rsid w:val="00A54340"/>
    <w:rsid w:val="00A54997"/>
    <w:rsid w:val="00A551A3"/>
    <w:rsid w:val="00A55E91"/>
    <w:rsid w:val="00A56095"/>
    <w:rsid w:val="00A562FC"/>
    <w:rsid w:val="00A563B2"/>
    <w:rsid w:val="00A578DC"/>
    <w:rsid w:val="00A60956"/>
    <w:rsid w:val="00A61031"/>
    <w:rsid w:val="00A6173C"/>
    <w:rsid w:val="00A626EE"/>
    <w:rsid w:val="00A63354"/>
    <w:rsid w:val="00A63A11"/>
    <w:rsid w:val="00A64625"/>
    <w:rsid w:val="00A65303"/>
    <w:rsid w:val="00A65D8B"/>
    <w:rsid w:val="00A67193"/>
    <w:rsid w:val="00A67540"/>
    <w:rsid w:val="00A7002D"/>
    <w:rsid w:val="00A731ED"/>
    <w:rsid w:val="00A7433F"/>
    <w:rsid w:val="00A75F69"/>
    <w:rsid w:val="00A76986"/>
    <w:rsid w:val="00A76C78"/>
    <w:rsid w:val="00A80BE9"/>
    <w:rsid w:val="00A80DE8"/>
    <w:rsid w:val="00A81647"/>
    <w:rsid w:val="00A816A3"/>
    <w:rsid w:val="00A81BE1"/>
    <w:rsid w:val="00A821CA"/>
    <w:rsid w:val="00A83DDC"/>
    <w:rsid w:val="00A83FC9"/>
    <w:rsid w:val="00A8456E"/>
    <w:rsid w:val="00A847A0"/>
    <w:rsid w:val="00A8577D"/>
    <w:rsid w:val="00A86CE0"/>
    <w:rsid w:val="00A87B0B"/>
    <w:rsid w:val="00A87F89"/>
    <w:rsid w:val="00A90628"/>
    <w:rsid w:val="00A90A54"/>
    <w:rsid w:val="00A90CCD"/>
    <w:rsid w:val="00A90DA5"/>
    <w:rsid w:val="00A91BC6"/>
    <w:rsid w:val="00A9232E"/>
    <w:rsid w:val="00A9247F"/>
    <w:rsid w:val="00A92882"/>
    <w:rsid w:val="00A92BB5"/>
    <w:rsid w:val="00A93574"/>
    <w:rsid w:val="00A94068"/>
    <w:rsid w:val="00A940AC"/>
    <w:rsid w:val="00A9528D"/>
    <w:rsid w:val="00A95CA2"/>
    <w:rsid w:val="00A95F13"/>
    <w:rsid w:val="00A96DAC"/>
    <w:rsid w:val="00A97255"/>
    <w:rsid w:val="00A97572"/>
    <w:rsid w:val="00A97749"/>
    <w:rsid w:val="00AA00F2"/>
    <w:rsid w:val="00AA07EF"/>
    <w:rsid w:val="00AA11B5"/>
    <w:rsid w:val="00AA1760"/>
    <w:rsid w:val="00AA1F49"/>
    <w:rsid w:val="00AA2684"/>
    <w:rsid w:val="00AA298B"/>
    <w:rsid w:val="00AA2AE5"/>
    <w:rsid w:val="00AA3A24"/>
    <w:rsid w:val="00AA44F2"/>
    <w:rsid w:val="00AA453D"/>
    <w:rsid w:val="00AA454F"/>
    <w:rsid w:val="00AA5CEB"/>
    <w:rsid w:val="00AA6075"/>
    <w:rsid w:val="00AA61CB"/>
    <w:rsid w:val="00AA6277"/>
    <w:rsid w:val="00AA65FB"/>
    <w:rsid w:val="00AA6A41"/>
    <w:rsid w:val="00AA6CD2"/>
    <w:rsid w:val="00AA74AC"/>
    <w:rsid w:val="00AA78EC"/>
    <w:rsid w:val="00AA7E4B"/>
    <w:rsid w:val="00AB0997"/>
    <w:rsid w:val="00AB0DD5"/>
    <w:rsid w:val="00AB1989"/>
    <w:rsid w:val="00AB1E71"/>
    <w:rsid w:val="00AB3352"/>
    <w:rsid w:val="00AB4FDB"/>
    <w:rsid w:val="00AB53F1"/>
    <w:rsid w:val="00AB6DA7"/>
    <w:rsid w:val="00AB76F8"/>
    <w:rsid w:val="00AB77A8"/>
    <w:rsid w:val="00AB7CFD"/>
    <w:rsid w:val="00AB7E04"/>
    <w:rsid w:val="00AC0201"/>
    <w:rsid w:val="00AC0828"/>
    <w:rsid w:val="00AC0D85"/>
    <w:rsid w:val="00AC0DBD"/>
    <w:rsid w:val="00AC18FC"/>
    <w:rsid w:val="00AC21CD"/>
    <w:rsid w:val="00AC3C09"/>
    <w:rsid w:val="00AC510D"/>
    <w:rsid w:val="00AC6D27"/>
    <w:rsid w:val="00AC7593"/>
    <w:rsid w:val="00AC7F64"/>
    <w:rsid w:val="00AD050A"/>
    <w:rsid w:val="00AD065A"/>
    <w:rsid w:val="00AD18E7"/>
    <w:rsid w:val="00AD28C3"/>
    <w:rsid w:val="00AD2CB5"/>
    <w:rsid w:val="00AD3FF6"/>
    <w:rsid w:val="00AD566B"/>
    <w:rsid w:val="00AD5C50"/>
    <w:rsid w:val="00AD5E75"/>
    <w:rsid w:val="00AD672C"/>
    <w:rsid w:val="00AD72EC"/>
    <w:rsid w:val="00AD764C"/>
    <w:rsid w:val="00AD7788"/>
    <w:rsid w:val="00AD7C97"/>
    <w:rsid w:val="00AE17D5"/>
    <w:rsid w:val="00AE299B"/>
    <w:rsid w:val="00AE3049"/>
    <w:rsid w:val="00AE7828"/>
    <w:rsid w:val="00AE7AA1"/>
    <w:rsid w:val="00AE7D6E"/>
    <w:rsid w:val="00AF0C3F"/>
    <w:rsid w:val="00AF0CC6"/>
    <w:rsid w:val="00AF1256"/>
    <w:rsid w:val="00AF14B0"/>
    <w:rsid w:val="00AF399F"/>
    <w:rsid w:val="00AF3CBE"/>
    <w:rsid w:val="00AF5115"/>
    <w:rsid w:val="00AF5A6F"/>
    <w:rsid w:val="00AF602A"/>
    <w:rsid w:val="00AF7938"/>
    <w:rsid w:val="00B0218F"/>
    <w:rsid w:val="00B0284A"/>
    <w:rsid w:val="00B031D1"/>
    <w:rsid w:val="00B04550"/>
    <w:rsid w:val="00B04E82"/>
    <w:rsid w:val="00B061B6"/>
    <w:rsid w:val="00B06542"/>
    <w:rsid w:val="00B1094B"/>
    <w:rsid w:val="00B10E42"/>
    <w:rsid w:val="00B11099"/>
    <w:rsid w:val="00B119EA"/>
    <w:rsid w:val="00B11B53"/>
    <w:rsid w:val="00B12500"/>
    <w:rsid w:val="00B12D2E"/>
    <w:rsid w:val="00B12EE4"/>
    <w:rsid w:val="00B1320D"/>
    <w:rsid w:val="00B13529"/>
    <w:rsid w:val="00B135AD"/>
    <w:rsid w:val="00B14BD0"/>
    <w:rsid w:val="00B150DB"/>
    <w:rsid w:val="00B15742"/>
    <w:rsid w:val="00B15D8D"/>
    <w:rsid w:val="00B17B13"/>
    <w:rsid w:val="00B17B52"/>
    <w:rsid w:val="00B205E4"/>
    <w:rsid w:val="00B20F37"/>
    <w:rsid w:val="00B20F8B"/>
    <w:rsid w:val="00B214A8"/>
    <w:rsid w:val="00B233D4"/>
    <w:rsid w:val="00B23C81"/>
    <w:rsid w:val="00B2491A"/>
    <w:rsid w:val="00B27BBB"/>
    <w:rsid w:val="00B27E7A"/>
    <w:rsid w:val="00B31425"/>
    <w:rsid w:val="00B31CB3"/>
    <w:rsid w:val="00B31E18"/>
    <w:rsid w:val="00B32B59"/>
    <w:rsid w:val="00B33706"/>
    <w:rsid w:val="00B3387B"/>
    <w:rsid w:val="00B33DF0"/>
    <w:rsid w:val="00B343A8"/>
    <w:rsid w:val="00B34553"/>
    <w:rsid w:val="00B347A9"/>
    <w:rsid w:val="00B36084"/>
    <w:rsid w:val="00B37685"/>
    <w:rsid w:val="00B3792A"/>
    <w:rsid w:val="00B379D3"/>
    <w:rsid w:val="00B40AD2"/>
    <w:rsid w:val="00B40C48"/>
    <w:rsid w:val="00B40C9D"/>
    <w:rsid w:val="00B4153B"/>
    <w:rsid w:val="00B42585"/>
    <w:rsid w:val="00B426B4"/>
    <w:rsid w:val="00B42FD0"/>
    <w:rsid w:val="00B4332F"/>
    <w:rsid w:val="00B4348B"/>
    <w:rsid w:val="00B43AF7"/>
    <w:rsid w:val="00B453C3"/>
    <w:rsid w:val="00B456C0"/>
    <w:rsid w:val="00B4586F"/>
    <w:rsid w:val="00B458E8"/>
    <w:rsid w:val="00B45D27"/>
    <w:rsid w:val="00B46243"/>
    <w:rsid w:val="00B46DD7"/>
    <w:rsid w:val="00B47CE2"/>
    <w:rsid w:val="00B47DEB"/>
    <w:rsid w:val="00B50E2A"/>
    <w:rsid w:val="00B53265"/>
    <w:rsid w:val="00B537F1"/>
    <w:rsid w:val="00B5396B"/>
    <w:rsid w:val="00B54564"/>
    <w:rsid w:val="00B54745"/>
    <w:rsid w:val="00B5525C"/>
    <w:rsid w:val="00B5571F"/>
    <w:rsid w:val="00B559C0"/>
    <w:rsid w:val="00B55B86"/>
    <w:rsid w:val="00B56079"/>
    <w:rsid w:val="00B560A7"/>
    <w:rsid w:val="00B56362"/>
    <w:rsid w:val="00B5647D"/>
    <w:rsid w:val="00B57079"/>
    <w:rsid w:val="00B57A65"/>
    <w:rsid w:val="00B57A7E"/>
    <w:rsid w:val="00B60196"/>
    <w:rsid w:val="00B6054F"/>
    <w:rsid w:val="00B60B07"/>
    <w:rsid w:val="00B618EB"/>
    <w:rsid w:val="00B62851"/>
    <w:rsid w:val="00B63D48"/>
    <w:rsid w:val="00B64553"/>
    <w:rsid w:val="00B648C5"/>
    <w:rsid w:val="00B666A9"/>
    <w:rsid w:val="00B6762A"/>
    <w:rsid w:val="00B67DB8"/>
    <w:rsid w:val="00B67F0B"/>
    <w:rsid w:val="00B67FF6"/>
    <w:rsid w:val="00B70096"/>
    <w:rsid w:val="00B70508"/>
    <w:rsid w:val="00B72EA7"/>
    <w:rsid w:val="00B733CD"/>
    <w:rsid w:val="00B73675"/>
    <w:rsid w:val="00B744FD"/>
    <w:rsid w:val="00B74670"/>
    <w:rsid w:val="00B746FC"/>
    <w:rsid w:val="00B74CAB"/>
    <w:rsid w:val="00B74DF8"/>
    <w:rsid w:val="00B75B71"/>
    <w:rsid w:val="00B75CF5"/>
    <w:rsid w:val="00B76B17"/>
    <w:rsid w:val="00B7736F"/>
    <w:rsid w:val="00B77705"/>
    <w:rsid w:val="00B77827"/>
    <w:rsid w:val="00B779D2"/>
    <w:rsid w:val="00B81A18"/>
    <w:rsid w:val="00B8255F"/>
    <w:rsid w:val="00B82E12"/>
    <w:rsid w:val="00B8331E"/>
    <w:rsid w:val="00B8408F"/>
    <w:rsid w:val="00B84534"/>
    <w:rsid w:val="00B8474A"/>
    <w:rsid w:val="00B87616"/>
    <w:rsid w:val="00B90766"/>
    <w:rsid w:val="00B90D9F"/>
    <w:rsid w:val="00B918B1"/>
    <w:rsid w:val="00B92BDA"/>
    <w:rsid w:val="00B9397B"/>
    <w:rsid w:val="00B93E08"/>
    <w:rsid w:val="00B94FCB"/>
    <w:rsid w:val="00B954C1"/>
    <w:rsid w:val="00B95B62"/>
    <w:rsid w:val="00B97E71"/>
    <w:rsid w:val="00B97E95"/>
    <w:rsid w:val="00BA07CC"/>
    <w:rsid w:val="00BA091C"/>
    <w:rsid w:val="00BA1480"/>
    <w:rsid w:val="00BA1612"/>
    <w:rsid w:val="00BA17EB"/>
    <w:rsid w:val="00BA276C"/>
    <w:rsid w:val="00BA442E"/>
    <w:rsid w:val="00BA47E4"/>
    <w:rsid w:val="00BA53B3"/>
    <w:rsid w:val="00BA5451"/>
    <w:rsid w:val="00BA5C9D"/>
    <w:rsid w:val="00BA65E6"/>
    <w:rsid w:val="00BA695C"/>
    <w:rsid w:val="00BA6E37"/>
    <w:rsid w:val="00BA71B7"/>
    <w:rsid w:val="00BA74F5"/>
    <w:rsid w:val="00BA7757"/>
    <w:rsid w:val="00BB078E"/>
    <w:rsid w:val="00BB109D"/>
    <w:rsid w:val="00BB1797"/>
    <w:rsid w:val="00BB1A3D"/>
    <w:rsid w:val="00BB2321"/>
    <w:rsid w:val="00BB2854"/>
    <w:rsid w:val="00BB2D63"/>
    <w:rsid w:val="00BB380C"/>
    <w:rsid w:val="00BB3A3C"/>
    <w:rsid w:val="00BB4405"/>
    <w:rsid w:val="00BB583E"/>
    <w:rsid w:val="00BB587F"/>
    <w:rsid w:val="00BB6A2C"/>
    <w:rsid w:val="00BB6FC0"/>
    <w:rsid w:val="00BB7858"/>
    <w:rsid w:val="00BB7A69"/>
    <w:rsid w:val="00BB7A7D"/>
    <w:rsid w:val="00BB7F66"/>
    <w:rsid w:val="00BC15B8"/>
    <w:rsid w:val="00BC2641"/>
    <w:rsid w:val="00BC3232"/>
    <w:rsid w:val="00BC343A"/>
    <w:rsid w:val="00BC41DB"/>
    <w:rsid w:val="00BC45C4"/>
    <w:rsid w:val="00BC6EE6"/>
    <w:rsid w:val="00BD1BC6"/>
    <w:rsid w:val="00BD2DD6"/>
    <w:rsid w:val="00BD2E16"/>
    <w:rsid w:val="00BD2F5C"/>
    <w:rsid w:val="00BD323E"/>
    <w:rsid w:val="00BD3A6A"/>
    <w:rsid w:val="00BD4287"/>
    <w:rsid w:val="00BD488A"/>
    <w:rsid w:val="00BD4BDF"/>
    <w:rsid w:val="00BD4DAD"/>
    <w:rsid w:val="00BD4FE4"/>
    <w:rsid w:val="00BD590A"/>
    <w:rsid w:val="00BD59DF"/>
    <w:rsid w:val="00BD7B09"/>
    <w:rsid w:val="00BE0C95"/>
    <w:rsid w:val="00BE0CB3"/>
    <w:rsid w:val="00BE0D1E"/>
    <w:rsid w:val="00BE23D5"/>
    <w:rsid w:val="00BE43E2"/>
    <w:rsid w:val="00BE577D"/>
    <w:rsid w:val="00BE64B8"/>
    <w:rsid w:val="00BE658A"/>
    <w:rsid w:val="00BE6AC4"/>
    <w:rsid w:val="00BE6C39"/>
    <w:rsid w:val="00BE7452"/>
    <w:rsid w:val="00BF081A"/>
    <w:rsid w:val="00BF086B"/>
    <w:rsid w:val="00BF32E1"/>
    <w:rsid w:val="00BF366E"/>
    <w:rsid w:val="00BF3B56"/>
    <w:rsid w:val="00BF3C6E"/>
    <w:rsid w:val="00BF5105"/>
    <w:rsid w:val="00BF5737"/>
    <w:rsid w:val="00BF7124"/>
    <w:rsid w:val="00C013D1"/>
    <w:rsid w:val="00C02C69"/>
    <w:rsid w:val="00C02D7D"/>
    <w:rsid w:val="00C03567"/>
    <w:rsid w:val="00C035F1"/>
    <w:rsid w:val="00C03777"/>
    <w:rsid w:val="00C03EA7"/>
    <w:rsid w:val="00C03F5D"/>
    <w:rsid w:val="00C044B6"/>
    <w:rsid w:val="00C052CC"/>
    <w:rsid w:val="00C05656"/>
    <w:rsid w:val="00C05D9C"/>
    <w:rsid w:val="00C06259"/>
    <w:rsid w:val="00C06484"/>
    <w:rsid w:val="00C06B86"/>
    <w:rsid w:val="00C101A5"/>
    <w:rsid w:val="00C1079B"/>
    <w:rsid w:val="00C115A4"/>
    <w:rsid w:val="00C123DA"/>
    <w:rsid w:val="00C13F01"/>
    <w:rsid w:val="00C14F50"/>
    <w:rsid w:val="00C164FA"/>
    <w:rsid w:val="00C16F87"/>
    <w:rsid w:val="00C1721B"/>
    <w:rsid w:val="00C172C6"/>
    <w:rsid w:val="00C17A7A"/>
    <w:rsid w:val="00C20194"/>
    <w:rsid w:val="00C203E7"/>
    <w:rsid w:val="00C21DC2"/>
    <w:rsid w:val="00C23561"/>
    <w:rsid w:val="00C2376C"/>
    <w:rsid w:val="00C23D46"/>
    <w:rsid w:val="00C2466F"/>
    <w:rsid w:val="00C256F8"/>
    <w:rsid w:val="00C25CC1"/>
    <w:rsid w:val="00C26014"/>
    <w:rsid w:val="00C278DE"/>
    <w:rsid w:val="00C27DC6"/>
    <w:rsid w:val="00C27DD2"/>
    <w:rsid w:val="00C30184"/>
    <w:rsid w:val="00C30D7B"/>
    <w:rsid w:val="00C33796"/>
    <w:rsid w:val="00C33C57"/>
    <w:rsid w:val="00C33EF0"/>
    <w:rsid w:val="00C3482B"/>
    <w:rsid w:val="00C34AD8"/>
    <w:rsid w:val="00C34E31"/>
    <w:rsid w:val="00C3568E"/>
    <w:rsid w:val="00C3570A"/>
    <w:rsid w:val="00C35C1F"/>
    <w:rsid w:val="00C35F4B"/>
    <w:rsid w:val="00C3619D"/>
    <w:rsid w:val="00C3686E"/>
    <w:rsid w:val="00C369EB"/>
    <w:rsid w:val="00C36D95"/>
    <w:rsid w:val="00C37084"/>
    <w:rsid w:val="00C37800"/>
    <w:rsid w:val="00C40585"/>
    <w:rsid w:val="00C40624"/>
    <w:rsid w:val="00C40D41"/>
    <w:rsid w:val="00C41410"/>
    <w:rsid w:val="00C423D2"/>
    <w:rsid w:val="00C426DD"/>
    <w:rsid w:val="00C4272A"/>
    <w:rsid w:val="00C438C8"/>
    <w:rsid w:val="00C4468D"/>
    <w:rsid w:val="00C44DF3"/>
    <w:rsid w:val="00C4616C"/>
    <w:rsid w:val="00C46620"/>
    <w:rsid w:val="00C474A1"/>
    <w:rsid w:val="00C4776F"/>
    <w:rsid w:val="00C47A98"/>
    <w:rsid w:val="00C50F1C"/>
    <w:rsid w:val="00C51455"/>
    <w:rsid w:val="00C514ED"/>
    <w:rsid w:val="00C51966"/>
    <w:rsid w:val="00C5284B"/>
    <w:rsid w:val="00C52B43"/>
    <w:rsid w:val="00C52D64"/>
    <w:rsid w:val="00C535B6"/>
    <w:rsid w:val="00C5508E"/>
    <w:rsid w:val="00C55E2A"/>
    <w:rsid w:val="00C56250"/>
    <w:rsid w:val="00C56E21"/>
    <w:rsid w:val="00C5746D"/>
    <w:rsid w:val="00C602AD"/>
    <w:rsid w:val="00C60579"/>
    <w:rsid w:val="00C60C95"/>
    <w:rsid w:val="00C60FD6"/>
    <w:rsid w:val="00C6124E"/>
    <w:rsid w:val="00C619D2"/>
    <w:rsid w:val="00C6213B"/>
    <w:rsid w:val="00C6270E"/>
    <w:rsid w:val="00C6282E"/>
    <w:rsid w:val="00C62CC0"/>
    <w:rsid w:val="00C6376A"/>
    <w:rsid w:val="00C637F3"/>
    <w:rsid w:val="00C63923"/>
    <w:rsid w:val="00C652A3"/>
    <w:rsid w:val="00C65F38"/>
    <w:rsid w:val="00C66974"/>
    <w:rsid w:val="00C67B1B"/>
    <w:rsid w:val="00C70C5D"/>
    <w:rsid w:val="00C71075"/>
    <w:rsid w:val="00C71ADA"/>
    <w:rsid w:val="00C72A39"/>
    <w:rsid w:val="00C73A5A"/>
    <w:rsid w:val="00C74532"/>
    <w:rsid w:val="00C7489B"/>
    <w:rsid w:val="00C7509E"/>
    <w:rsid w:val="00C77104"/>
    <w:rsid w:val="00C77B1E"/>
    <w:rsid w:val="00C807FD"/>
    <w:rsid w:val="00C810C2"/>
    <w:rsid w:val="00C8247E"/>
    <w:rsid w:val="00C828BC"/>
    <w:rsid w:val="00C82F21"/>
    <w:rsid w:val="00C84079"/>
    <w:rsid w:val="00C84400"/>
    <w:rsid w:val="00C844BC"/>
    <w:rsid w:val="00C84F18"/>
    <w:rsid w:val="00C8529D"/>
    <w:rsid w:val="00C860EE"/>
    <w:rsid w:val="00C86772"/>
    <w:rsid w:val="00C87600"/>
    <w:rsid w:val="00C87CA2"/>
    <w:rsid w:val="00C903E7"/>
    <w:rsid w:val="00C9050C"/>
    <w:rsid w:val="00C90F55"/>
    <w:rsid w:val="00C91D49"/>
    <w:rsid w:val="00C92EFB"/>
    <w:rsid w:val="00C92FCA"/>
    <w:rsid w:val="00C93830"/>
    <w:rsid w:val="00C95579"/>
    <w:rsid w:val="00C95D0F"/>
    <w:rsid w:val="00C9659A"/>
    <w:rsid w:val="00C965BA"/>
    <w:rsid w:val="00C9669F"/>
    <w:rsid w:val="00C97BB0"/>
    <w:rsid w:val="00CA02B3"/>
    <w:rsid w:val="00CA0E31"/>
    <w:rsid w:val="00CA3281"/>
    <w:rsid w:val="00CA331F"/>
    <w:rsid w:val="00CA3A7A"/>
    <w:rsid w:val="00CA3D05"/>
    <w:rsid w:val="00CA3EA1"/>
    <w:rsid w:val="00CA46D7"/>
    <w:rsid w:val="00CA4802"/>
    <w:rsid w:val="00CA4A1B"/>
    <w:rsid w:val="00CA4CD9"/>
    <w:rsid w:val="00CA5D3E"/>
    <w:rsid w:val="00CA7ADA"/>
    <w:rsid w:val="00CA7E24"/>
    <w:rsid w:val="00CB09EA"/>
    <w:rsid w:val="00CB0C96"/>
    <w:rsid w:val="00CB10B7"/>
    <w:rsid w:val="00CB1302"/>
    <w:rsid w:val="00CB23F7"/>
    <w:rsid w:val="00CB24A5"/>
    <w:rsid w:val="00CB27F1"/>
    <w:rsid w:val="00CB2BF6"/>
    <w:rsid w:val="00CB473B"/>
    <w:rsid w:val="00CB5385"/>
    <w:rsid w:val="00CB7B79"/>
    <w:rsid w:val="00CB7C4C"/>
    <w:rsid w:val="00CC012B"/>
    <w:rsid w:val="00CC1788"/>
    <w:rsid w:val="00CC2052"/>
    <w:rsid w:val="00CC2557"/>
    <w:rsid w:val="00CC33B5"/>
    <w:rsid w:val="00CC33BC"/>
    <w:rsid w:val="00CC3623"/>
    <w:rsid w:val="00CC4CA3"/>
    <w:rsid w:val="00CC622A"/>
    <w:rsid w:val="00CC66C6"/>
    <w:rsid w:val="00CC6AC1"/>
    <w:rsid w:val="00CC6CB7"/>
    <w:rsid w:val="00CC6DC5"/>
    <w:rsid w:val="00CC6DD9"/>
    <w:rsid w:val="00CD0AF8"/>
    <w:rsid w:val="00CD22B2"/>
    <w:rsid w:val="00CD261D"/>
    <w:rsid w:val="00CD31D2"/>
    <w:rsid w:val="00CD34E3"/>
    <w:rsid w:val="00CD37E7"/>
    <w:rsid w:val="00CD3908"/>
    <w:rsid w:val="00CD3E39"/>
    <w:rsid w:val="00CD4BAD"/>
    <w:rsid w:val="00CD55D2"/>
    <w:rsid w:val="00CD593C"/>
    <w:rsid w:val="00CD6A1F"/>
    <w:rsid w:val="00CD7889"/>
    <w:rsid w:val="00CE092F"/>
    <w:rsid w:val="00CE0F1B"/>
    <w:rsid w:val="00CE2186"/>
    <w:rsid w:val="00CE3859"/>
    <w:rsid w:val="00CE3BD8"/>
    <w:rsid w:val="00CE4E7D"/>
    <w:rsid w:val="00CE54B0"/>
    <w:rsid w:val="00CE55A1"/>
    <w:rsid w:val="00CE5F09"/>
    <w:rsid w:val="00CE64AD"/>
    <w:rsid w:val="00CE77C0"/>
    <w:rsid w:val="00CE7BEC"/>
    <w:rsid w:val="00CF038C"/>
    <w:rsid w:val="00CF1D0E"/>
    <w:rsid w:val="00CF2065"/>
    <w:rsid w:val="00CF317A"/>
    <w:rsid w:val="00CF4158"/>
    <w:rsid w:val="00CF46F2"/>
    <w:rsid w:val="00CF4C22"/>
    <w:rsid w:val="00CF581E"/>
    <w:rsid w:val="00CF5972"/>
    <w:rsid w:val="00CF5EA0"/>
    <w:rsid w:val="00CF6109"/>
    <w:rsid w:val="00CF6253"/>
    <w:rsid w:val="00CF645F"/>
    <w:rsid w:val="00CF6ED3"/>
    <w:rsid w:val="00D01D34"/>
    <w:rsid w:val="00D0206F"/>
    <w:rsid w:val="00D02161"/>
    <w:rsid w:val="00D027F2"/>
    <w:rsid w:val="00D02ABE"/>
    <w:rsid w:val="00D039AE"/>
    <w:rsid w:val="00D03C0D"/>
    <w:rsid w:val="00D048A6"/>
    <w:rsid w:val="00D04D90"/>
    <w:rsid w:val="00D0539C"/>
    <w:rsid w:val="00D06A62"/>
    <w:rsid w:val="00D0765E"/>
    <w:rsid w:val="00D07AB9"/>
    <w:rsid w:val="00D07D34"/>
    <w:rsid w:val="00D07E69"/>
    <w:rsid w:val="00D101B2"/>
    <w:rsid w:val="00D105AC"/>
    <w:rsid w:val="00D10781"/>
    <w:rsid w:val="00D149EF"/>
    <w:rsid w:val="00D14E6A"/>
    <w:rsid w:val="00D16DC2"/>
    <w:rsid w:val="00D17477"/>
    <w:rsid w:val="00D17C48"/>
    <w:rsid w:val="00D2097D"/>
    <w:rsid w:val="00D20F00"/>
    <w:rsid w:val="00D21685"/>
    <w:rsid w:val="00D2262A"/>
    <w:rsid w:val="00D22F46"/>
    <w:rsid w:val="00D25953"/>
    <w:rsid w:val="00D25FC5"/>
    <w:rsid w:val="00D26627"/>
    <w:rsid w:val="00D26950"/>
    <w:rsid w:val="00D27231"/>
    <w:rsid w:val="00D273E0"/>
    <w:rsid w:val="00D27AB3"/>
    <w:rsid w:val="00D27F81"/>
    <w:rsid w:val="00D30AD3"/>
    <w:rsid w:val="00D31E58"/>
    <w:rsid w:val="00D31F28"/>
    <w:rsid w:val="00D324E0"/>
    <w:rsid w:val="00D3287B"/>
    <w:rsid w:val="00D335BC"/>
    <w:rsid w:val="00D339EE"/>
    <w:rsid w:val="00D3463C"/>
    <w:rsid w:val="00D3499A"/>
    <w:rsid w:val="00D359B7"/>
    <w:rsid w:val="00D37E7E"/>
    <w:rsid w:val="00D37FF9"/>
    <w:rsid w:val="00D40002"/>
    <w:rsid w:val="00D40B99"/>
    <w:rsid w:val="00D411A5"/>
    <w:rsid w:val="00D419BD"/>
    <w:rsid w:val="00D41E5D"/>
    <w:rsid w:val="00D42DDB"/>
    <w:rsid w:val="00D430CE"/>
    <w:rsid w:val="00D4493F"/>
    <w:rsid w:val="00D4502C"/>
    <w:rsid w:val="00D451D0"/>
    <w:rsid w:val="00D4551A"/>
    <w:rsid w:val="00D46A45"/>
    <w:rsid w:val="00D475D3"/>
    <w:rsid w:val="00D503DF"/>
    <w:rsid w:val="00D50CB0"/>
    <w:rsid w:val="00D52051"/>
    <w:rsid w:val="00D5215B"/>
    <w:rsid w:val="00D52653"/>
    <w:rsid w:val="00D52AA9"/>
    <w:rsid w:val="00D52E17"/>
    <w:rsid w:val="00D5316F"/>
    <w:rsid w:val="00D54380"/>
    <w:rsid w:val="00D545CB"/>
    <w:rsid w:val="00D551B3"/>
    <w:rsid w:val="00D55221"/>
    <w:rsid w:val="00D55ED7"/>
    <w:rsid w:val="00D56A72"/>
    <w:rsid w:val="00D57605"/>
    <w:rsid w:val="00D5760B"/>
    <w:rsid w:val="00D57E6B"/>
    <w:rsid w:val="00D60CBE"/>
    <w:rsid w:val="00D618DB"/>
    <w:rsid w:val="00D620F9"/>
    <w:rsid w:val="00D637BE"/>
    <w:rsid w:val="00D70A9C"/>
    <w:rsid w:val="00D70C99"/>
    <w:rsid w:val="00D71583"/>
    <w:rsid w:val="00D71AE1"/>
    <w:rsid w:val="00D71DA3"/>
    <w:rsid w:val="00D721BF"/>
    <w:rsid w:val="00D729ED"/>
    <w:rsid w:val="00D72A88"/>
    <w:rsid w:val="00D72C4E"/>
    <w:rsid w:val="00D738C0"/>
    <w:rsid w:val="00D73A69"/>
    <w:rsid w:val="00D73C61"/>
    <w:rsid w:val="00D74471"/>
    <w:rsid w:val="00D77171"/>
    <w:rsid w:val="00D7729F"/>
    <w:rsid w:val="00D776DE"/>
    <w:rsid w:val="00D77A54"/>
    <w:rsid w:val="00D77D35"/>
    <w:rsid w:val="00D8157C"/>
    <w:rsid w:val="00D818FD"/>
    <w:rsid w:val="00D81913"/>
    <w:rsid w:val="00D825E0"/>
    <w:rsid w:val="00D827C2"/>
    <w:rsid w:val="00D8487D"/>
    <w:rsid w:val="00D86A90"/>
    <w:rsid w:val="00D87939"/>
    <w:rsid w:val="00D87E58"/>
    <w:rsid w:val="00D927D4"/>
    <w:rsid w:val="00D92AC6"/>
    <w:rsid w:val="00D93178"/>
    <w:rsid w:val="00D933AE"/>
    <w:rsid w:val="00D9378E"/>
    <w:rsid w:val="00D93FDC"/>
    <w:rsid w:val="00D94BBB"/>
    <w:rsid w:val="00D96521"/>
    <w:rsid w:val="00D96AAC"/>
    <w:rsid w:val="00D972B2"/>
    <w:rsid w:val="00DA0A37"/>
    <w:rsid w:val="00DA18DF"/>
    <w:rsid w:val="00DA1E17"/>
    <w:rsid w:val="00DA2DD4"/>
    <w:rsid w:val="00DA3090"/>
    <w:rsid w:val="00DA30CB"/>
    <w:rsid w:val="00DA3D5B"/>
    <w:rsid w:val="00DA42A9"/>
    <w:rsid w:val="00DA445E"/>
    <w:rsid w:val="00DA476E"/>
    <w:rsid w:val="00DA496E"/>
    <w:rsid w:val="00DA4C9E"/>
    <w:rsid w:val="00DA653A"/>
    <w:rsid w:val="00DB2130"/>
    <w:rsid w:val="00DB2CB6"/>
    <w:rsid w:val="00DB420B"/>
    <w:rsid w:val="00DB496C"/>
    <w:rsid w:val="00DB497B"/>
    <w:rsid w:val="00DB5062"/>
    <w:rsid w:val="00DB6AE3"/>
    <w:rsid w:val="00DC11A4"/>
    <w:rsid w:val="00DC14B0"/>
    <w:rsid w:val="00DC1F27"/>
    <w:rsid w:val="00DC2F5F"/>
    <w:rsid w:val="00DC3316"/>
    <w:rsid w:val="00DC3B16"/>
    <w:rsid w:val="00DC3B94"/>
    <w:rsid w:val="00DC5699"/>
    <w:rsid w:val="00DC5C23"/>
    <w:rsid w:val="00DC6DAE"/>
    <w:rsid w:val="00DD147F"/>
    <w:rsid w:val="00DD17D7"/>
    <w:rsid w:val="00DD1820"/>
    <w:rsid w:val="00DD1AC4"/>
    <w:rsid w:val="00DD1C69"/>
    <w:rsid w:val="00DD1DF1"/>
    <w:rsid w:val="00DD1EDA"/>
    <w:rsid w:val="00DD1FC3"/>
    <w:rsid w:val="00DD25D1"/>
    <w:rsid w:val="00DD3409"/>
    <w:rsid w:val="00DD4798"/>
    <w:rsid w:val="00DD59E7"/>
    <w:rsid w:val="00DD663B"/>
    <w:rsid w:val="00DD67E5"/>
    <w:rsid w:val="00DE0E95"/>
    <w:rsid w:val="00DE1E9B"/>
    <w:rsid w:val="00DE2290"/>
    <w:rsid w:val="00DE25E1"/>
    <w:rsid w:val="00DE3F2E"/>
    <w:rsid w:val="00DE4F8F"/>
    <w:rsid w:val="00DE526D"/>
    <w:rsid w:val="00DE656B"/>
    <w:rsid w:val="00DE7095"/>
    <w:rsid w:val="00DE74C2"/>
    <w:rsid w:val="00DE7538"/>
    <w:rsid w:val="00DE7B71"/>
    <w:rsid w:val="00DF15BC"/>
    <w:rsid w:val="00DF2042"/>
    <w:rsid w:val="00DF3C17"/>
    <w:rsid w:val="00DF400A"/>
    <w:rsid w:val="00DF4AC1"/>
    <w:rsid w:val="00DF501B"/>
    <w:rsid w:val="00DF5674"/>
    <w:rsid w:val="00DF5834"/>
    <w:rsid w:val="00DF5BF7"/>
    <w:rsid w:val="00DF5F6E"/>
    <w:rsid w:val="00DF63C7"/>
    <w:rsid w:val="00DF683E"/>
    <w:rsid w:val="00DF7923"/>
    <w:rsid w:val="00E005F2"/>
    <w:rsid w:val="00E00766"/>
    <w:rsid w:val="00E027B3"/>
    <w:rsid w:val="00E02AAC"/>
    <w:rsid w:val="00E03727"/>
    <w:rsid w:val="00E0493A"/>
    <w:rsid w:val="00E0593B"/>
    <w:rsid w:val="00E05B30"/>
    <w:rsid w:val="00E065A3"/>
    <w:rsid w:val="00E0772A"/>
    <w:rsid w:val="00E10E26"/>
    <w:rsid w:val="00E12392"/>
    <w:rsid w:val="00E1287F"/>
    <w:rsid w:val="00E1404E"/>
    <w:rsid w:val="00E144A7"/>
    <w:rsid w:val="00E1455B"/>
    <w:rsid w:val="00E14728"/>
    <w:rsid w:val="00E14A8A"/>
    <w:rsid w:val="00E165BD"/>
    <w:rsid w:val="00E17748"/>
    <w:rsid w:val="00E20817"/>
    <w:rsid w:val="00E20ABB"/>
    <w:rsid w:val="00E21173"/>
    <w:rsid w:val="00E21757"/>
    <w:rsid w:val="00E22422"/>
    <w:rsid w:val="00E24AE1"/>
    <w:rsid w:val="00E24D02"/>
    <w:rsid w:val="00E25FE8"/>
    <w:rsid w:val="00E27084"/>
    <w:rsid w:val="00E273D1"/>
    <w:rsid w:val="00E2790B"/>
    <w:rsid w:val="00E27B18"/>
    <w:rsid w:val="00E30620"/>
    <w:rsid w:val="00E306F4"/>
    <w:rsid w:val="00E30704"/>
    <w:rsid w:val="00E30C31"/>
    <w:rsid w:val="00E31111"/>
    <w:rsid w:val="00E324B0"/>
    <w:rsid w:val="00E326D7"/>
    <w:rsid w:val="00E344E6"/>
    <w:rsid w:val="00E34F7F"/>
    <w:rsid w:val="00E3565B"/>
    <w:rsid w:val="00E35904"/>
    <w:rsid w:val="00E35C1F"/>
    <w:rsid w:val="00E35E92"/>
    <w:rsid w:val="00E36366"/>
    <w:rsid w:val="00E36C06"/>
    <w:rsid w:val="00E36ED3"/>
    <w:rsid w:val="00E37648"/>
    <w:rsid w:val="00E37E37"/>
    <w:rsid w:val="00E40C1D"/>
    <w:rsid w:val="00E412EC"/>
    <w:rsid w:val="00E414CA"/>
    <w:rsid w:val="00E41B06"/>
    <w:rsid w:val="00E41B52"/>
    <w:rsid w:val="00E41C42"/>
    <w:rsid w:val="00E42266"/>
    <w:rsid w:val="00E42907"/>
    <w:rsid w:val="00E43A25"/>
    <w:rsid w:val="00E43CA5"/>
    <w:rsid w:val="00E43DDD"/>
    <w:rsid w:val="00E43DE8"/>
    <w:rsid w:val="00E443B4"/>
    <w:rsid w:val="00E44DFE"/>
    <w:rsid w:val="00E44E7D"/>
    <w:rsid w:val="00E44FBA"/>
    <w:rsid w:val="00E45C94"/>
    <w:rsid w:val="00E45D4B"/>
    <w:rsid w:val="00E462DA"/>
    <w:rsid w:val="00E46C2C"/>
    <w:rsid w:val="00E47CB0"/>
    <w:rsid w:val="00E506D7"/>
    <w:rsid w:val="00E5081B"/>
    <w:rsid w:val="00E51A10"/>
    <w:rsid w:val="00E51A32"/>
    <w:rsid w:val="00E51AB3"/>
    <w:rsid w:val="00E525E6"/>
    <w:rsid w:val="00E52E11"/>
    <w:rsid w:val="00E5459A"/>
    <w:rsid w:val="00E552F1"/>
    <w:rsid w:val="00E55789"/>
    <w:rsid w:val="00E55959"/>
    <w:rsid w:val="00E55F7C"/>
    <w:rsid w:val="00E570B3"/>
    <w:rsid w:val="00E57404"/>
    <w:rsid w:val="00E57870"/>
    <w:rsid w:val="00E57B6A"/>
    <w:rsid w:val="00E60939"/>
    <w:rsid w:val="00E60E41"/>
    <w:rsid w:val="00E61157"/>
    <w:rsid w:val="00E62631"/>
    <w:rsid w:val="00E62D34"/>
    <w:rsid w:val="00E63645"/>
    <w:rsid w:val="00E63A07"/>
    <w:rsid w:val="00E6418C"/>
    <w:rsid w:val="00E643C2"/>
    <w:rsid w:val="00E6456B"/>
    <w:rsid w:val="00E64B61"/>
    <w:rsid w:val="00E64F88"/>
    <w:rsid w:val="00E65EFA"/>
    <w:rsid w:val="00E66450"/>
    <w:rsid w:val="00E702D7"/>
    <w:rsid w:val="00E707A5"/>
    <w:rsid w:val="00E714F2"/>
    <w:rsid w:val="00E7192D"/>
    <w:rsid w:val="00E71B92"/>
    <w:rsid w:val="00E72C65"/>
    <w:rsid w:val="00E73611"/>
    <w:rsid w:val="00E73F54"/>
    <w:rsid w:val="00E74096"/>
    <w:rsid w:val="00E743EB"/>
    <w:rsid w:val="00E75452"/>
    <w:rsid w:val="00E7594A"/>
    <w:rsid w:val="00E76ADA"/>
    <w:rsid w:val="00E76B34"/>
    <w:rsid w:val="00E76EA7"/>
    <w:rsid w:val="00E76F7C"/>
    <w:rsid w:val="00E77AC3"/>
    <w:rsid w:val="00E77BCD"/>
    <w:rsid w:val="00E811A0"/>
    <w:rsid w:val="00E81724"/>
    <w:rsid w:val="00E82A52"/>
    <w:rsid w:val="00E83194"/>
    <w:rsid w:val="00E83BA4"/>
    <w:rsid w:val="00E843F0"/>
    <w:rsid w:val="00E8455E"/>
    <w:rsid w:val="00E86224"/>
    <w:rsid w:val="00E86901"/>
    <w:rsid w:val="00E86A53"/>
    <w:rsid w:val="00E86D48"/>
    <w:rsid w:val="00E8784F"/>
    <w:rsid w:val="00E87DF0"/>
    <w:rsid w:val="00E906A9"/>
    <w:rsid w:val="00E9096D"/>
    <w:rsid w:val="00E90F12"/>
    <w:rsid w:val="00E91214"/>
    <w:rsid w:val="00E9232B"/>
    <w:rsid w:val="00E9275E"/>
    <w:rsid w:val="00E928E5"/>
    <w:rsid w:val="00E93114"/>
    <w:rsid w:val="00E93285"/>
    <w:rsid w:val="00E93B5E"/>
    <w:rsid w:val="00E93CAF"/>
    <w:rsid w:val="00E945EA"/>
    <w:rsid w:val="00E94723"/>
    <w:rsid w:val="00E94FEE"/>
    <w:rsid w:val="00E95005"/>
    <w:rsid w:val="00E9558E"/>
    <w:rsid w:val="00E957CC"/>
    <w:rsid w:val="00E95914"/>
    <w:rsid w:val="00E96487"/>
    <w:rsid w:val="00E96CF0"/>
    <w:rsid w:val="00E97073"/>
    <w:rsid w:val="00E977CC"/>
    <w:rsid w:val="00E97E3D"/>
    <w:rsid w:val="00EA047C"/>
    <w:rsid w:val="00EA0610"/>
    <w:rsid w:val="00EA0B51"/>
    <w:rsid w:val="00EA0F72"/>
    <w:rsid w:val="00EA26A2"/>
    <w:rsid w:val="00EA3815"/>
    <w:rsid w:val="00EA3B54"/>
    <w:rsid w:val="00EA3E21"/>
    <w:rsid w:val="00EA3F11"/>
    <w:rsid w:val="00EA448D"/>
    <w:rsid w:val="00EA4FB7"/>
    <w:rsid w:val="00EA58A1"/>
    <w:rsid w:val="00EA5CEF"/>
    <w:rsid w:val="00EA70F8"/>
    <w:rsid w:val="00EA71EA"/>
    <w:rsid w:val="00EA78EC"/>
    <w:rsid w:val="00EA7D97"/>
    <w:rsid w:val="00EB0056"/>
    <w:rsid w:val="00EB1CC3"/>
    <w:rsid w:val="00EB261E"/>
    <w:rsid w:val="00EB31BC"/>
    <w:rsid w:val="00EB4831"/>
    <w:rsid w:val="00EB7029"/>
    <w:rsid w:val="00EB7599"/>
    <w:rsid w:val="00EC0EFA"/>
    <w:rsid w:val="00EC0EFF"/>
    <w:rsid w:val="00EC22AC"/>
    <w:rsid w:val="00EC2E06"/>
    <w:rsid w:val="00EC382E"/>
    <w:rsid w:val="00EC520A"/>
    <w:rsid w:val="00EC5652"/>
    <w:rsid w:val="00EC67F3"/>
    <w:rsid w:val="00EC715F"/>
    <w:rsid w:val="00EC7EEA"/>
    <w:rsid w:val="00ED0491"/>
    <w:rsid w:val="00ED11C6"/>
    <w:rsid w:val="00ED134D"/>
    <w:rsid w:val="00ED1A08"/>
    <w:rsid w:val="00ED2048"/>
    <w:rsid w:val="00ED2B62"/>
    <w:rsid w:val="00ED2D14"/>
    <w:rsid w:val="00ED301D"/>
    <w:rsid w:val="00ED3219"/>
    <w:rsid w:val="00ED46D0"/>
    <w:rsid w:val="00ED48CE"/>
    <w:rsid w:val="00ED5AE2"/>
    <w:rsid w:val="00ED5C50"/>
    <w:rsid w:val="00ED5F47"/>
    <w:rsid w:val="00ED686F"/>
    <w:rsid w:val="00ED6A1C"/>
    <w:rsid w:val="00ED7AC0"/>
    <w:rsid w:val="00ED7F2E"/>
    <w:rsid w:val="00EE1105"/>
    <w:rsid w:val="00EE11AA"/>
    <w:rsid w:val="00EE13F2"/>
    <w:rsid w:val="00EE1D57"/>
    <w:rsid w:val="00EE3F2F"/>
    <w:rsid w:val="00EE410D"/>
    <w:rsid w:val="00EE41FE"/>
    <w:rsid w:val="00EE423A"/>
    <w:rsid w:val="00EE4533"/>
    <w:rsid w:val="00EE5851"/>
    <w:rsid w:val="00EE74C9"/>
    <w:rsid w:val="00EE7AA5"/>
    <w:rsid w:val="00EE7AE4"/>
    <w:rsid w:val="00EF031D"/>
    <w:rsid w:val="00EF11CE"/>
    <w:rsid w:val="00EF20BE"/>
    <w:rsid w:val="00EF2148"/>
    <w:rsid w:val="00EF2293"/>
    <w:rsid w:val="00EF391E"/>
    <w:rsid w:val="00EF3A8A"/>
    <w:rsid w:val="00EF3C9B"/>
    <w:rsid w:val="00EF43B4"/>
    <w:rsid w:val="00EF48BE"/>
    <w:rsid w:val="00EF4C78"/>
    <w:rsid w:val="00EF4C96"/>
    <w:rsid w:val="00EF4F1D"/>
    <w:rsid w:val="00EF552D"/>
    <w:rsid w:val="00EF556E"/>
    <w:rsid w:val="00EF6369"/>
    <w:rsid w:val="00EF63AC"/>
    <w:rsid w:val="00EF66E9"/>
    <w:rsid w:val="00F0075E"/>
    <w:rsid w:val="00F00B74"/>
    <w:rsid w:val="00F017FB"/>
    <w:rsid w:val="00F01B1B"/>
    <w:rsid w:val="00F01CA2"/>
    <w:rsid w:val="00F0252E"/>
    <w:rsid w:val="00F038CE"/>
    <w:rsid w:val="00F0523F"/>
    <w:rsid w:val="00F057FD"/>
    <w:rsid w:val="00F05C8C"/>
    <w:rsid w:val="00F05F88"/>
    <w:rsid w:val="00F07DD1"/>
    <w:rsid w:val="00F11356"/>
    <w:rsid w:val="00F12356"/>
    <w:rsid w:val="00F12BF0"/>
    <w:rsid w:val="00F13A15"/>
    <w:rsid w:val="00F14CC5"/>
    <w:rsid w:val="00F155D8"/>
    <w:rsid w:val="00F16628"/>
    <w:rsid w:val="00F1704F"/>
    <w:rsid w:val="00F17823"/>
    <w:rsid w:val="00F17D47"/>
    <w:rsid w:val="00F204CA"/>
    <w:rsid w:val="00F204E7"/>
    <w:rsid w:val="00F20683"/>
    <w:rsid w:val="00F20695"/>
    <w:rsid w:val="00F21B05"/>
    <w:rsid w:val="00F21CCC"/>
    <w:rsid w:val="00F21E9D"/>
    <w:rsid w:val="00F228E5"/>
    <w:rsid w:val="00F230D2"/>
    <w:rsid w:val="00F24B1A"/>
    <w:rsid w:val="00F253C0"/>
    <w:rsid w:val="00F25549"/>
    <w:rsid w:val="00F259F5"/>
    <w:rsid w:val="00F25CC8"/>
    <w:rsid w:val="00F2620F"/>
    <w:rsid w:val="00F26244"/>
    <w:rsid w:val="00F2662E"/>
    <w:rsid w:val="00F27C1E"/>
    <w:rsid w:val="00F27EF7"/>
    <w:rsid w:val="00F30441"/>
    <w:rsid w:val="00F305B2"/>
    <w:rsid w:val="00F307C3"/>
    <w:rsid w:val="00F30A6F"/>
    <w:rsid w:val="00F30B55"/>
    <w:rsid w:val="00F30B5D"/>
    <w:rsid w:val="00F31917"/>
    <w:rsid w:val="00F31957"/>
    <w:rsid w:val="00F346AB"/>
    <w:rsid w:val="00F34FE8"/>
    <w:rsid w:val="00F35EEF"/>
    <w:rsid w:val="00F3649C"/>
    <w:rsid w:val="00F37302"/>
    <w:rsid w:val="00F377E9"/>
    <w:rsid w:val="00F37B38"/>
    <w:rsid w:val="00F37C03"/>
    <w:rsid w:val="00F404F7"/>
    <w:rsid w:val="00F410CD"/>
    <w:rsid w:val="00F42676"/>
    <w:rsid w:val="00F428F6"/>
    <w:rsid w:val="00F4312A"/>
    <w:rsid w:val="00F432CB"/>
    <w:rsid w:val="00F4616D"/>
    <w:rsid w:val="00F46316"/>
    <w:rsid w:val="00F472EC"/>
    <w:rsid w:val="00F476E2"/>
    <w:rsid w:val="00F47947"/>
    <w:rsid w:val="00F51A79"/>
    <w:rsid w:val="00F51C7B"/>
    <w:rsid w:val="00F52910"/>
    <w:rsid w:val="00F5403A"/>
    <w:rsid w:val="00F54256"/>
    <w:rsid w:val="00F549D8"/>
    <w:rsid w:val="00F54D68"/>
    <w:rsid w:val="00F5699C"/>
    <w:rsid w:val="00F575AE"/>
    <w:rsid w:val="00F60E35"/>
    <w:rsid w:val="00F61168"/>
    <w:rsid w:val="00F62114"/>
    <w:rsid w:val="00F626F2"/>
    <w:rsid w:val="00F65221"/>
    <w:rsid w:val="00F65D25"/>
    <w:rsid w:val="00F660F8"/>
    <w:rsid w:val="00F667D9"/>
    <w:rsid w:val="00F66BBD"/>
    <w:rsid w:val="00F6775E"/>
    <w:rsid w:val="00F702A1"/>
    <w:rsid w:val="00F703FC"/>
    <w:rsid w:val="00F708F8"/>
    <w:rsid w:val="00F7314C"/>
    <w:rsid w:val="00F73567"/>
    <w:rsid w:val="00F745DE"/>
    <w:rsid w:val="00F74730"/>
    <w:rsid w:val="00F75204"/>
    <w:rsid w:val="00F75CAD"/>
    <w:rsid w:val="00F76179"/>
    <w:rsid w:val="00F76855"/>
    <w:rsid w:val="00F7716C"/>
    <w:rsid w:val="00F77387"/>
    <w:rsid w:val="00F778B8"/>
    <w:rsid w:val="00F7798D"/>
    <w:rsid w:val="00F80090"/>
    <w:rsid w:val="00F80C72"/>
    <w:rsid w:val="00F82354"/>
    <w:rsid w:val="00F82D09"/>
    <w:rsid w:val="00F82D62"/>
    <w:rsid w:val="00F82DDE"/>
    <w:rsid w:val="00F8309D"/>
    <w:rsid w:val="00F845DE"/>
    <w:rsid w:val="00F84A9E"/>
    <w:rsid w:val="00F84AC0"/>
    <w:rsid w:val="00F85601"/>
    <w:rsid w:val="00F8586E"/>
    <w:rsid w:val="00F8609D"/>
    <w:rsid w:val="00F8690A"/>
    <w:rsid w:val="00F86E2D"/>
    <w:rsid w:val="00F87041"/>
    <w:rsid w:val="00F90467"/>
    <w:rsid w:val="00F904F8"/>
    <w:rsid w:val="00F90F43"/>
    <w:rsid w:val="00F90F62"/>
    <w:rsid w:val="00F91269"/>
    <w:rsid w:val="00F9200D"/>
    <w:rsid w:val="00F92253"/>
    <w:rsid w:val="00F940AE"/>
    <w:rsid w:val="00F94CB5"/>
    <w:rsid w:val="00F95F65"/>
    <w:rsid w:val="00F96CFF"/>
    <w:rsid w:val="00F96DA7"/>
    <w:rsid w:val="00FA00C7"/>
    <w:rsid w:val="00FA020E"/>
    <w:rsid w:val="00FA12A3"/>
    <w:rsid w:val="00FA1545"/>
    <w:rsid w:val="00FA1F26"/>
    <w:rsid w:val="00FA2238"/>
    <w:rsid w:val="00FA2A51"/>
    <w:rsid w:val="00FA2E6B"/>
    <w:rsid w:val="00FA32BF"/>
    <w:rsid w:val="00FA3388"/>
    <w:rsid w:val="00FA3587"/>
    <w:rsid w:val="00FA3EA6"/>
    <w:rsid w:val="00FA3EB1"/>
    <w:rsid w:val="00FA4562"/>
    <w:rsid w:val="00FA460C"/>
    <w:rsid w:val="00FA5A10"/>
    <w:rsid w:val="00FA5CD8"/>
    <w:rsid w:val="00FA66C6"/>
    <w:rsid w:val="00FA67A7"/>
    <w:rsid w:val="00FA6A85"/>
    <w:rsid w:val="00FA79EF"/>
    <w:rsid w:val="00FA7FEA"/>
    <w:rsid w:val="00FB034E"/>
    <w:rsid w:val="00FB0A75"/>
    <w:rsid w:val="00FB0EE6"/>
    <w:rsid w:val="00FB2634"/>
    <w:rsid w:val="00FB277B"/>
    <w:rsid w:val="00FB2805"/>
    <w:rsid w:val="00FB2D0D"/>
    <w:rsid w:val="00FB3840"/>
    <w:rsid w:val="00FB3E54"/>
    <w:rsid w:val="00FB3FE8"/>
    <w:rsid w:val="00FB568B"/>
    <w:rsid w:val="00FB6717"/>
    <w:rsid w:val="00FB7D67"/>
    <w:rsid w:val="00FB7E9B"/>
    <w:rsid w:val="00FC13ED"/>
    <w:rsid w:val="00FC14EB"/>
    <w:rsid w:val="00FC16DB"/>
    <w:rsid w:val="00FC1857"/>
    <w:rsid w:val="00FC1B6C"/>
    <w:rsid w:val="00FC1CE6"/>
    <w:rsid w:val="00FC295C"/>
    <w:rsid w:val="00FC2E1A"/>
    <w:rsid w:val="00FC32B8"/>
    <w:rsid w:val="00FC345D"/>
    <w:rsid w:val="00FC40DC"/>
    <w:rsid w:val="00FC425B"/>
    <w:rsid w:val="00FC523E"/>
    <w:rsid w:val="00FC56A1"/>
    <w:rsid w:val="00FC5B7D"/>
    <w:rsid w:val="00FC60A6"/>
    <w:rsid w:val="00FC69A8"/>
    <w:rsid w:val="00FC6B35"/>
    <w:rsid w:val="00FD02F0"/>
    <w:rsid w:val="00FD0F9B"/>
    <w:rsid w:val="00FD21B0"/>
    <w:rsid w:val="00FD26E8"/>
    <w:rsid w:val="00FD2C7B"/>
    <w:rsid w:val="00FD31F9"/>
    <w:rsid w:val="00FD3536"/>
    <w:rsid w:val="00FD384A"/>
    <w:rsid w:val="00FD42D0"/>
    <w:rsid w:val="00FD525C"/>
    <w:rsid w:val="00FD5702"/>
    <w:rsid w:val="00FD5AD9"/>
    <w:rsid w:val="00FD6BF7"/>
    <w:rsid w:val="00FD6D3E"/>
    <w:rsid w:val="00FD7137"/>
    <w:rsid w:val="00FD7981"/>
    <w:rsid w:val="00FE0AC8"/>
    <w:rsid w:val="00FE0EB0"/>
    <w:rsid w:val="00FE0EB3"/>
    <w:rsid w:val="00FE1C75"/>
    <w:rsid w:val="00FE1D8F"/>
    <w:rsid w:val="00FE267D"/>
    <w:rsid w:val="00FE269E"/>
    <w:rsid w:val="00FE27B5"/>
    <w:rsid w:val="00FE2816"/>
    <w:rsid w:val="00FE33F3"/>
    <w:rsid w:val="00FE3A2F"/>
    <w:rsid w:val="00FE3AEE"/>
    <w:rsid w:val="00FE4627"/>
    <w:rsid w:val="00FE4ADE"/>
    <w:rsid w:val="00FE5752"/>
    <w:rsid w:val="00FE60F5"/>
    <w:rsid w:val="00FE703F"/>
    <w:rsid w:val="00FE7122"/>
    <w:rsid w:val="00FF0E93"/>
    <w:rsid w:val="00FF104B"/>
    <w:rsid w:val="00FF1423"/>
    <w:rsid w:val="00FF1DB8"/>
    <w:rsid w:val="00FF2EFD"/>
    <w:rsid w:val="00FF3780"/>
    <w:rsid w:val="00FF3E53"/>
    <w:rsid w:val="00FF4847"/>
    <w:rsid w:val="00FF523B"/>
    <w:rsid w:val="00FF63CD"/>
    <w:rsid w:val="00FF6709"/>
    <w:rsid w:val="00FF6C1C"/>
    <w:rsid w:val="00FF6C32"/>
    <w:rsid w:val="00FF6F3A"/>
    <w:rsid w:val="00FF7406"/>
    <w:rsid w:val="00FF74AE"/>
    <w:rsid w:val="00FF75CB"/>
    <w:rsid w:val="00FF7EB6"/>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FollowedHyperlink">
    <w:name w:val="FollowedHyperlink"/>
    <w:basedOn w:val="DefaultParagraphFont"/>
    <w:uiPriority w:val="99"/>
    <w:semiHidden/>
    <w:unhideWhenUsed/>
    <w:rsid w:val="00262387"/>
    <w:rPr>
      <w:color w:val="954F72" w:themeColor="followedHyperlink"/>
      <w:u w:val="single"/>
    </w:rPr>
  </w:style>
  <w:style w:type="paragraph" w:styleId="Caption">
    <w:name w:val="caption"/>
    <w:basedOn w:val="Normal"/>
    <w:next w:val="Normal"/>
    <w:uiPriority w:val="35"/>
    <w:unhideWhenUsed/>
    <w:qFormat/>
    <w:rsid w:val="00FD798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7824696">
      <w:bodyDiv w:val="1"/>
      <w:marLeft w:val="0"/>
      <w:marRight w:val="0"/>
      <w:marTop w:val="0"/>
      <w:marBottom w:val="0"/>
      <w:divBdr>
        <w:top w:val="none" w:sz="0" w:space="0" w:color="auto"/>
        <w:left w:val="none" w:sz="0" w:space="0" w:color="auto"/>
        <w:bottom w:val="none" w:sz="0" w:space="0" w:color="auto"/>
        <w:right w:val="none" w:sz="0" w:space="0" w:color="auto"/>
      </w:divBdr>
      <w:divsChild>
        <w:div w:id="57863875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6891395">
      <w:bodyDiv w:val="1"/>
      <w:marLeft w:val="0"/>
      <w:marRight w:val="0"/>
      <w:marTop w:val="0"/>
      <w:marBottom w:val="0"/>
      <w:divBdr>
        <w:top w:val="none" w:sz="0" w:space="0" w:color="auto"/>
        <w:left w:val="none" w:sz="0" w:space="0" w:color="auto"/>
        <w:bottom w:val="none" w:sz="0" w:space="0" w:color="auto"/>
        <w:right w:val="none" w:sz="0" w:space="0" w:color="auto"/>
      </w:divBdr>
      <w:divsChild>
        <w:div w:id="1217277565">
          <w:marLeft w:val="0"/>
          <w:marRight w:val="0"/>
          <w:marTop w:val="0"/>
          <w:marBottom w:val="0"/>
          <w:divBdr>
            <w:top w:val="none" w:sz="0" w:space="0" w:color="auto"/>
            <w:left w:val="none" w:sz="0" w:space="0" w:color="auto"/>
            <w:bottom w:val="none" w:sz="0" w:space="0" w:color="auto"/>
            <w:right w:val="none" w:sz="0" w:space="0" w:color="auto"/>
          </w:divBdr>
        </w:div>
      </w:divsChild>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32449269">
      <w:bodyDiv w:val="1"/>
      <w:marLeft w:val="0"/>
      <w:marRight w:val="0"/>
      <w:marTop w:val="0"/>
      <w:marBottom w:val="0"/>
      <w:divBdr>
        <w:top w:val="none" w:sz="0" w:space="0" w:color="auto"/>
        <w:left w:val="none" w:sz="0" w:space="0" w:color="auto"/>
        <w:bottom w:val="none" w:sz="0" w:space="0" w:color="auto"/>
        <w:right w:val="none" w:sz="0" w:space="0" w:color="auto"/>
      </w:divBdr>
      <w:divsChild>
        <w:div w:id="1606498121">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64535573">
      <w:bodyDiv w:val="1"/>
      <w:marLeft w:val="0"/>
      <w:marRight w:val="0"/>
      <w:marTop w:val="0"/>
      <w:marBottom w:val="0"/>
      <w:divBdr>
        <w:top w:val="none" w:sz="0" w:space="0" w:color="auto"/>
        <w:left w:val="none" w:sz="0" w:space="0" w:color="auto"/>
        <w:bottom w:val="none" w:sz="0" w:space="0" w:color="auto"/>
        <w:right w:val="none" w:sz="0" w:space="0" w:color="auto"/>
      </w:divBdr>
      <w:divsChild>
        <w:div w:id="405494080">
          <w:marLeft w:val="0"/>
          <w:marRight w:val="0"/>
          <w:marTop w:val="0"/>
          <w:marBottom w:val="0"/>
          <w:divBdr>
            <w:top w:val="none" w:sz="0" w:space="0" w:color="auto"/>
            <w:left w:val="none" w:sz="0" w:space="0" w:color="auto"/>
            <w:bottom w:val="none" w:sz="0" w:space="0" w:color="auto"/>
            <w:right w:val="none" w:sz="0" w:space="0" w:color="auto"/>
          </w:divBdr>
        </w:div>
      </w:divsChild>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1308893">
      <w:bodyDiv w:val="1"/>
      <w:marLeft w:val="0"/>
      <w:marRight w:val="0"/>
      <w:marTop w:val="0"/>
      <w:marBottom w:val="0"/>
      <w:divBdr>
        <w:top w:val="none" w:sz="0" w:space="0" w:color="auto"/>
        <w:left w:val="none" w:sz="0" w:space="0" w:color="auto"/>
        <w:bottom w:val="none" w:sz="0" w:space="0" w:color="auto"/>
        <w:right w:val="none" w:sz="0" w:space="0" w:color="auto"/>
      </w:divBdr>
      <w:divsChild>
        <w:div w:id="1313680918">
          <w:marLeft w:val="0"/>
          <w:marRight w:val="0"/>
          <w:marTop w:val="0"/>
          <w:marBottom w:val="0"/>
          <w:divBdr>
            <w:top w:val="none" w:sz="0" w:space="0" w:color="auto"/>
            <w:left w:val="none" w:sz="0" w:space="0" w:color="auto"/>
            <w:bottom w:val="none" w:sz="0" w:space="0" w:color="auto"/>
            <w:right w:val="none" w:sz="0" w:space="0" w:color="auto"/>
          </w:divBdr>
        </w:div>
      </w:divsChild>
    </w:div>
    <w:div w:id="281963762">
      <w:bodyDiv w:val="1"/>
      <w:marLeft w:val="0"/>
      <w:marRight w:val="0"/>
      <w:marTop w:val="0"/>
      <w:marBottom w:val="0"/>
      <w:divBdr>
        <w:top w:val="none" w:sz="0" w:space="0" w:color="auto"/>
        <w:left w:val="none" w:sz="0" w:space="0" w:color="auto"/>
        <w:bottom w:val="none" w:sz="0" w:space="0" w:color="auto"/>
        <w:right w:val="none" w:sz="0" w:space="0" w:color="auto"/>
      </w:divBdr>
      <w:divsChild>
        <w:div w:id="1738748061">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87510193">
      <w:bodyDiv w:val="1"/>
      <w:marLeft w:val="0"/>
      <w:marRight w:val="0"/>
      <w:marTop w:val="0"/>
      <w:marBottom w:val="0"/>
      <w:divBdr>
        <w:top w:val="none" w:sz="0" w:space="0" w:color="auto"/>
        <w:left w:val="none" w:sz="0" w:space="0" w:color="auto"/>
        <w:bottom w:val="none" w:sz="0" w:space="0" w:color="auto"/>
        <w:right w:val="none" w:sz="0" w:space="0" w:color="auto"/>
      </w:divBdr>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7300940">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5861738">
      <w:bodyDiv w:val="1"/>
      <w:marLeft w:val="0"/>
      <w:marRight w:val="0"/>
      <w:marTop w:val="0"/>
      <w:marBottom w:val="0"/>
      <w:divBdr>
        <w:top w:val="none" w:sz="0" w:space="0" w:color="auto"/>
        <w:left w:val="none" w:sz="0" w:space="0" w:color="auto"/>
        <w:bottom w:val="none" w:sz="0" w:space="0" w:color="auto"/>
        <w:right w:val="none" w:sz="0" w:space="0" w:color="auto"/>
      </w:divBdr>
      <w:divsChild>
        <w:div w:id="130557008">
          <w:marLeft w:val="0"/>
          <w:marRight w:val="0"/>
          <w:marTop w:val="0"/>
          <w:marBottom w:val="0"/>
          <w:divBdr>
            <w:top w:val="none" w:sz="0" w:space="0" w:color="auto"/>
            <w:left w:val="none" w:sz="0" w:space="0" w:color="auto"/>
            <w:bottom w:val="none" w:sz="0" w:space="0" w:color="auto"/>
            <w:right w:val="none" w:sz="0" w:space="0" w:color="auto"/>
          </w:divBdr>
        </w:div>
      </w:divsChild>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56123978">
      <w:bodyDiv w:val="1"/>
      <w:marLeft w:val="0"/>
      <w:marRight w:val="0"/>
      <w:marTop w:val="0"/>
      <w:marBottom w:val="0"/>
      <w:divBdr>
        <w:top w:val="none" w:sz="0" w:space="0" w:color="auto"/>
        <w:left w:val="none" w:sz="0" w:space="0" w:color="auto"/>
        <w:bottom w:val="none" w:sz="0" w:space="0" w:color="auto"/>
        <w:right w:val="none" w:sz="0" w:space="0" w:color="auto"/>
      </w:divBdr>
      <w:divsChild>
        <w:div w:id="1945726941">
          <w:marLeft w:val="0"/>
          <w:marRight w:val="0"/>
          <w:marTop w:val="0"/>
          <w:marBottom w:val="0"/>
          <w:divBdr>
            <w:top w:val="none" w:sz="0" w:space="0" w:color="auto"/>
            <w:left w:val="none" w:sz="0" w:space="0" w:color="auto"/>
            <w:bottom w:val="none" w:sz="0" w:space="0" w:color="auto"/>
            <w:right w:val="none" w:sz="0" w:space="0" w:color="auto"/>
          </w:divBdr>
          <w:divsChild>
            <w:div w:id="70964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7847668">
      <w:bodyDiv w:val="1"/>
      <w:marLeft w:val="0"/>
      <w:marRight w:val="0"/>
      <w:marTop w:val="0"/>
      <w:marBottom w:val="0"/>
      <w:divBdr>
        <w:top w:val="none" w:sz="0" w:space="0" w:color="auto"/>
        <w:left w:val="none" w:sz="0" w:space="0" w:color="auto"/>
        <w:bottom w:val="none" w:sz="0" w:space="0" w:color="auto"/>
        <w:right w:val="none" w:sz="0" w:space="0" w:color="auto"/>
      </w:divBdr>
      <w:divsChild>
        <w:div w:id="598951124">
          <w:marLeft w:val="0"/>
          <w:marRight w:val="0"/>
          <w:marTop w:val="0"/>
          <w:marBottom w:val="0"/>
          <w:divBdr>
            <w:top w:val="none" w:sz="0" w:space="0" w:color="auto"/>
            <w:left w:val="none" w:sz="0" w:space="0" w:color="auto"/>
            <w:bottom w:val="none" w:sz="0" w:space="0" w:color="auto"/>
            <w:right w:val="none" w:sz="0" w:space="0" w:color="auto"/>
          </w:divBdr>
        </w:div>
      </w:divsChild>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28687048">
      <w:bodyDiv w:val="1"/>
      <w:marLeft w:val="0"/>
      <w:marRight w:val="0"/>
      <w:marTop w:val="0"/>
      <w:marBottom w:val="0"/>
      <w:divBdr>
        <w:top w:val="none" w:sz="0" w:space="0" w:color="auto"/>
        <w:left w:val="none" w:sz="0" w:space="0" w:color="auto"/>
        <w:bottom w:val="none" w:sz="0" w:space="0" w:color="auto"/>
        <w:right w:val="none" w:sz="0" w:space="0" w:color="auto"/>
      </w:divBdr>
      <w:divsChild>
        <w:div w:id="1850370146">
          <w:marLeft w:val="0"/>
          <w:marRight w:val="0"/>
          <w:marTop w:val="0"/>
          <w:marBottom w:val="0"/>
          <w:divBdr>
            <w:top w:val="none" w:sz="0" w:space="0" w:color="auto"/>
            <w:left w:val="none" w:sz="0" w:space="0" w:color="auto"/>
            <w:bottom w:val="none" w:sz="0" w:space="0" w:color="auto"/>
            <w:right w:val="none" w:sz="0" w:space="0" w:color="auto"/>
          </w:divBdr>
        </w:div>
      </w:divsChild>
    </w:div>
    <w:div w:id="544290668">
      <w:bodyDiv w:val="1"/>
      <w:marLeft w:val="0"/>
      <w:marRight w:val="0"/>
      <w:marTop w:val="0"/>
      <w:marBottom w:val="0"/>
      <w:divBdr>
        <w:top w:val="none" w:sz="0" w:space="0" w:color="auto"/>
        <w:left w:val="none" w:sz="0" w:space="0" w:color="auto"/>
        <w:bottom w:val="none" w:sz="0" w:space="0" w:color="auto"/>
        <w:right w:val="none" w:sz="0" w:space="0" w:color="auto"/>
      </w:divBdr>
      <w:divsChild>
        <w:div w:id="237634324">
          <w:marLeft w:val="0"/>
          <w:marRight w:val="0"/>
          <w:marTop w:val="0"/>
          <w:marBottom w:val="0"/>
          <w:divBdr>
            <w:top w:val="none" w:sz="0" w:space="0" w:color="auto"/>
            <w:left w:val="none" w:sz="0" w:space="0" w:color="auto"/>
            <w:bottom w:val="none" w:sz="0" w:space="0" w:color="auto"/>
            <w:right w:val="none" w:sz="0" w:space="0" w:color="auto"/>
          </w:divBdr>
        </w:div>
      </w:divsChild>
    </w:div>
    <w:div w:id="545340165">
      <w:bodyDiv w:val="1"/>
      <w:marLeft w:val="0"/>
      <w:marRight w:val="0"/>
      <w:marTop w:val="0"/>
      <w:marBottom w:val="0"/>
      <w:divBdr>
        <w:top w:val="none" w:sz="0" w:space="0" w:color="auto"/>
        <w:left w:val="none" w:sz="0" w:space="0" w:color="auto"/>
        <w:bottom w:val="none" w:sz="0" w:space="0" w:color="auto"/>
        <w:right w:val="none" w:sz="0" w:space="0" w:color="auto"/>
      </w:divBdr>
      <w:divsChild>
        <w:div w:id="450243858">
          <w:marLeft w:val="0"/>
          <w:marRight w:val="0"/>
          <w:marTop w:val="0"/>
          <w:marBottom w:val="0"/>
          <w:divBdr>
            <w:top w:val="none" w:sz="0" w:space="0" w:color="auto"/>
            <w:left w:val="none" w:sz="0" w:space="0" w:color="auto"/>
            <w:bottom w:val="none" w:sz="0" w:space="0" w:color="auto"/>
            <w:right w:val="none" w:sz="0" w:space="0" w:color="auto"/>
          </w:divBdr>
        </w:div>
      </w:divsChild>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66306635">
      <w:bodyDiv w:val="1"/>
      <w:marLeft w:val="0"/>
      <w:marRight w:val="0"/>
      <w:marTop w:val="0"/>
      <w:marBottom w:val="0"/>
      <w:divBdr>
        <w:top w:val="none" w:sz="0" w:space="0" w:color="auto"/>
        <w:left w:val="none" w:sz="0" w:space="0" w:color="auto"/>
        <w:bottom w:val="none" w:sz="0" w:space="0" w:color="auto"/>
        <w:right w:val="none" w:sz="0" w:space="0" w:color="auto"/>
      </w:divBdr>
      <w:divsChild>
        <w:div w:id="709379231">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04791863">
      <w:bodyDiv w:val="1"/>
      <w:marLeft w:val="0"/>
      <w:marRight w:val="0"/>
      <w:marTop w:val="0"/>
      <w:marBottom w:val="0"/>
      <w:divBdr>
        <w:top w:val="none" w:sz="0" w:space="0" w:color="auto"/>
        <w:left w:val="none" w:sz="0" w:space="0" w:color="auto"/>
        <w:bottom w:val="none" w:sz="0" w:space="0" w:color="auto"/>
        <w:right w:val="none" w:sz="0" w:space="0" w:color="auto"/>
      </w:divBdr>
      <w:divsChild>
        <w:div w:id="1827240509">
          <w:marLeft w:val="0"/>
          <w:marRight w:val="0"/>
          <w:marTop w:val="0"/>
          <w:marBottom w:val="0"/>
          <w:divBdr>
            <w:top w:val="none" w:sz="0" w:space="0" w:color="auto"/>
            <w:left w:val="none" w:sz="0" w:space="0" w:color="auto"/>
            <w:bottom w:val="none" w:sz="0" w:space="0" w:color="auto"/>
            <w:right w:val="none" w:sz="0" w:space="0" w:color="auto"/>
          </w:divBdr>
        </w:div>
      </w:divsChild>
    </w:div>
    <w:div w:id="719134195">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4128750">
      <w:bodyDiv w:val="1"/>
      <w:marLeft w:val="0"/>
      <w:marRight w:val="0"/>
      <w:marTop w:val="0"/>
      <w:marBottom w:val="0"/>
      <w:divBdr>
        <w:top w:val="none" w:sz="0" w:space="0" w:color="auto"/>
        <w:left w:val="none" w:sz="0" w:space="0" w:color="auto"/>
        <w:bottom w:val="none" w:sz="0" w:space="0" w:color="auto"/>
        <w:right w:val="none" w:sz="0" w:space="0" w:color="auto"/>
      </w:divBdr>
      <w:divsChild>
        <w:div w:id="828717438">
          <w:marLeft w:val="0"/>
          <w:marRight w:val="0"/>
          <w:marTop w:val="0"/>
          <w:marBottom w:val="0"/>
          <w:divBdr>
            <w:top w:val="none" w:sz="0" w:space="0" w:color="auto"/>
            <w:left w:val="none" w:sz="0" w:space="0" w:color="auto"/>
            <w:bottom w:val="none" w:sz="0" w:space="0" w:color="auto"/>
            <w:right w:val="none" w:sz="0" w:space="0" w:color="auto"/>
          </w:divBdr>
          <w:divsChild>
            <w:div w:id="84562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27815376">
      <w:bodyDiv w:val="1"/>
      <w:marLeft w:val="0"/>
      <w:marRight w:val="0"/>
      <w:marTop w:val="0"/>
      <w:marBottom w:val="0"/>
      <w:divBdr>
        <w:top w:val="none" w:sz="0" w:space="0" w:color="auto"/>
        <w:left w:val="none" w:sz="0" w:space="0" w:color="auto"/>
        <w:bottom w:val="none" w:sz="0" w:space="0" w:color="auto"/>
        <w:right w:val="none" w:sz="0" w:space="0" w:color="auto"/>
      </w:divBdr>
      <w:divsChild>
        <w:div w:id="834956400">
          <w:marLeft w:val="0"/>
          <w:marRight w:val="0"/>
          <w:marTop w:val="0"/>
          <w:marBottom w:val="0"/>
          <w:divBdr>
            <w:top w:val="none" w:sz="0" w:space="0" w:color="auto"/>
            <w:left w:val="none" w:sz="0" w:space="0" w:color="auto"/>
            <w:bottom w:val="none" w:sz="0" w:space="0" w:color="auto"/>
            <w:right w:val="none" w:sz="0" w:space="0" w:color="auto"/>
          </w:divBdr>
        </w:div>
      </w:divsChild>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5574563">
      <w:bodyDiv w:val="1"/>
      <w:marLeft w:val="0"/>
      <w:marRight w:val="0"/>
      <w:marTop w:val="0"/>
      <w:marBottom w:val="0"/>
      <w:divBdr>
        <w:top w:val="none" w:sz="0" w:space="0" w:color="auto"/>
        <w:left w:val="none" w:sz="0" w:space="0" w:color="auto"/>
        <w:bottom w:val="none" w:sz="0" w:space="0" w:color="auto"/>
        <w:right w:val="none" w:sz="0" w:space="0" w:color="auto"/>
      </w:divBdr>
      <w:divsChild>
        <w:div w:id="1492058777">
          <w:marLeft w:val="0"/>
          <w:marRight w:val="0"/>
          <w:marTop w:val="0"/>
          <w:marBottom w:val="0"/>
          <w:divBdr>
            <w:top w:val="none" w:sz="0" w:space="0" w:color="auto"/>
            <w:left w:val="none" w:sz="0" w:space="0" w:color="auto"/>
            <w:bottom w:val="none" w:sz="0" w:space="0" w:color="auto"/>
            <w:right w:val="none" w:sz="0" w:space="0" w:color="auto"/>
          </w:divBdr>
        </w:div>
      </w:divsChild>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01200701">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054892076">
      <w:bodyDiv w:val="1"/>
      <w:marLeft w:val="0"/>
      <w:marRight w:val="0"/>
      <w:marTop w:val="0"/>
      <w:marBottom w:val="0"/>
      <w:divBdr>
        <w:top w:val="none" w:sz="0" w:space="0" w:color="auto"/>
        <w:left w:val="none" w:sz="0" w:space="0" w:color="auto"/>
        <w:bottom w:val="none" w:sz="0" w:space="0" w:color="auto"/>
        <w:right w:val="none" w:sz="0" w:space="0" w:color="auto"/>
      </w:divBdr>
    </w:div>
    <w:div w:id="1062101878">
      <w:bodyDiv w:val="1"/>
      <w:marLeft w:val="0"/>
      <w:marRight w:val="0"/>
      <w:marTop w:val="0"/>
      <w:marBottom w:val="0"/>
      <w:divBdr>
        <w:top w:val="none" w:sz="0" w:space="0" w:color="auto"/>
        <w:left w:val="none" w:sz="0" w:space="0" w:color="auto"/>
        <w:bottom w:val="none" w:sz="0" w:space="0" w:color="auto"/>
        <w:right w:val="none" w:sz="0" w:space="0" w:color="auto"/>
      </w:divBdr>
      <w:divsChild>
        <w:div w:id="1752696987">
          <w:marLeft w:val="0"/>
          <w:marRight w:val="0"/>
          <w:marTop w:val="0"/>
          <w:marBottom w:val="0"/>
          <w:divBdr>
            <w:top w:val="none" w:sz="0" w:space="0" w:color="auto"/>
            <w:left w:val="none" w:sz="0" w:space="0" w:color="auto"/>
            <w:bottom w:val="none" w:sz="0" w:space="0" w:color="auto"/>
            <w:right w:val="none" w:sz="0" w:space="0" w:color="auto"/>
          </w:divBdr>
        </w:div>
      </w:divsChild>
    </w:div>
    <w:div w:id="1133715922">
      <w:bodyDiv w:val="1"/>
      <w:marLeft w:val="0"/>
      <w:marRight w:val="0"/>
      <w:marTop w:val="0"/>
      <w:marBottom w:val="0"/>
      <w:divBdr>
        <w:top w:val="none" w:sz="0" w:space="0" w:color="auto"/>
        <w:left w:val="none" w:sz="0" w:space="0" w:color="auto"/>
        <w:bottom w:val="none" w:sz="0" w:space="0" w:color="auto"/>
        <w:right w:val="none" w:sz="0" w:space="0" w:color="auto"/>
      </w:divBdr>
      <w:divsChild>
        <w:div w:id="894126614">
          <w:marLeft w:val="0"/>
          <w:marRight w:val="0"/>
          <w:marTop w:val="0"/>
          <w:marBottom w:val="0"/>
          <w:divBdr>
            <w:top w:val="none" w:sz="0" w:space="0" w:color="auto"/>
            <w:left w:val="none" w:sz="0" w:space="0" w:color="auto"/>
            <w:bottom w:val="none" w:sz="0" w:space="0" w:color="auto"/>
            <w:right w:val="none" w:sz="0" w:space="0" w:color="auto"/>
          </w:divBdr>
        </w:div>
      </w:divsChild>
    </w:div>
    <w:div w:id="1148864835">
      <w:bodyDiv w:val="1"/>
      <w:marLeft w:val="0"/>
      <w:marRight w:val="0"/>
      <w:marTop w:val="0"/>
      <w:marBottom w:val="0"/>
      <w:divBdr>
        <w:top w:val="none" w:sz="0" w:space="0" w:color="auto"/>
        <w:left w:val="none" w:sz="0" w:space="0" w:color="auto"/>
        <w:bottom w:val="none" w:sz="0" w:space="0" w:color="auto"/>
        <w:right w:val="none" w:sz="0" w:space="0" w:color="auto"/>
      </w:divBdr>
      <w:divsChild>
        <w:div w:id="487793973">
          <w:marLeft w:val="0"/>
          <w:marRight w:val="0"/>
          <w:marTop w:val="0"/>
          <w:marBottom w:val="0"/>
          <w:divBdr>
            <w:top w:val="none" w:sz="0" w:space="0" w:color="auto"/>
            <w:left w:val="none" w:sz="0" w:space="0" w:color="auto"/>
            <w:bottom w:val="none" w:sz="0" w:space="0" w:color="auto"/>
            <w:right w:val="none" w:sz="0" w:space="0" w:color="auto"/>
          </w:divBdr>
        </w:div>
        <w:div w:id="1726181439">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58767984">
      <w:bodyDiv w:val="1"/>
      <w:marLeft w:val="0"/>
      <w:marRight w:val="0"/>
      <w:marTop w:val="0"/>
      <w:marBottom w:val="0"/>
      <w:divBdr>
        <w:top w:val="none" w:sz="0" w:space="0" w:color="auto"/>
        <w:left w:val="none" w:sz="0" w:space="0" w:color="auto"/>
        <w:bottom w:val="none" w:sz="0" w:space="0" w:color="auto"/>
        <w:right w:val="none" w:sz="0" w:space="0" w:color="auto"/>
      </w:divBdr>
      <w:divsChild>
        <w:div w:id="1793589960">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184366631">
      <w:bodyDiv w:val="1"/>
      <w:marLeft w:val="0"/>
      <w:marRight w:val="0"/>
      <w:marTop w:val="0"/>
      <w:marBottom w:val="0"/>
      <w:divBdr>
        <w:top w:val="none" w:sz="0" w:space="0" w:color="auto"/>
        <w:left w:val="none" w:sz="0" w:space="0" w:color="auto"/>
        <w:bottom w:val="none" w:sz="0" w:space="0" w:color="auto"/>
        <w:right w:val="none" w:sz="0" w:space="0" w:color="auto"/>
      </w:divBdr>
      <w:divsChild>
        <w:div w:id="1007443773">
          <w:marLeft w:val="0"/>
          <w:marRight w:val="0"/>
          <w:marTop w:val="0"/>
          <w:marBottom w:val="0"/>
          <w:divBdr>
            <w:top w:val="none" w:sz="0" w:space="0" w:color="auto"/>
            <w:left w:val="none" w:sz="0" w:space="0" w:color="auto"/>
            <w:bottom w:val="none" w:sz="0" w:space="0" w:color="auto"/>
            <w:right w:val="none" w:sz="0" w:space="0" w:color="auto"/>
          </w:divBdr>
        </w:div>
      </w:divsChild>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4001893">
      <w:bodyDiv w:val="1"/>
      <w:marLeft w:val="0"/>
      <w:marRight w:val="0"/>
      <w:marTop w:val="0"/>
      <w:marBottom w:val="0"/>
      <w:divBdr>
        <w:top w:val="none" w:sz="0" w:space="0" w:color="auto"/>
        <w:left w:val="none" w:sz="0" w:space="0" w:color="auto"/>
        <w:bottom w:val="none" w:sz="0" w:space="0" w:color="auto"/>
        <w:right w:val="none" w:sz="0" w:space="0" w:color="auto"/>
      </w:divBdr>
      <w:divsChild>
        <w:div w:id="1812020888">
          <w:marLeft w:val="0"/>
          <w:marRight w:val="0"/>
          <w:marTop w:val="0"/>
          <w:marBottom w:val="0"/>
          <w:divBdr>
            <w:top w:val="none" w:sz="0" w:space="0" w:color="auto"/>
            <w:left w:val="none" w:sz="0" w:space="0" w:color="auto"/>
            <w:bottom w:val="none" w:sz="0" w:space="0" w:color="auto"/>
            <w:right w:val="none" w:sz="0" w:space="0" w:color="auto"/>
          </w:divBdr>
        </w:div>
        <w:div w:id="1827895486">
          <w:marLeft w:val="0"/>
          <w:marRight w:val="0"/>
          <w:marTop w:val="0"/>
          <w:marBottom w:val="0"/>
          <w:divBdr>
            <w:top w:val="none" w:sz="0" w:space="0" w:color="auto"/>
            <w:left w:val="none" w:sz="0" w:space="0" w:color="auto"/>
            <w:bottom w:val="none" w:sz="0" w:space="0" w:color="auto"/>
            <w:right w:val="none" w:sz="0" w:space="0" w:color="auto"/>
          </w:divBdr>
        </w:div>
      </w:divsChild>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08120788">
      <w:bodyDiv w:val="1"/>
      <w:marLeft w:val="0"/>
      <w:marRight w:val="0"/>
      <w:marTop w:val="0"/>
      <w:marBottom w:val="0"/>
      <w:divBdr>
        <w:top w:val="none" w:sz="0" w:space="0" w:color="auto"/>
        <w:left w:val="none" w:sz="0" w:space="0" w:color="auto"/>
        <w:bottom w:val="none" w:sz="0" w:space="0" w:color="auto"/>
        <w:right w:val="none" w:sz="0" w:space="0" w:color="auto"/>
      </w:divBdr>
    </w:div>
    <w:div w:id="1315525368">
      <w:bodyDiv w:val="1"/>
      <w:marLeft w:val="0"/>
      <w:marRight w:val="0"/>
      <w:marTop w:val="0"/>
      <w:marBottom w:val="0"/>
      <w:divBdr>
        <w:top w:val="none" w:sz="0" w:space="0" w:color="auto"/>
        <w:left w:val="none" w:sz="0" w:space="0" w:color="auto"/>
        <w:bottom w:val="none" w:sz="0" w:space="0" w:color="auto"/>
        <w:right w:val="none" w:sz="0" w:space="0" w:color="auto"/>
      </w:divBdr>
    </w:div>
    <w:div w:id="1321694311">
      <w:bodyDiv w:val="1"/>
      <w:marLeft w:val="0"/>
      <w:marRight w:val="0"/>
      <w:marTop w:val="0"/>
      <w:marBottom w:val="0"/>
      <w:divBdr>
        <w:top w:val="none" w:sz="0" w:space="0" w:color="auto"/>
        <w:left w:val="none" w:sz="0" w:space="0" w:color="auto"/>
        <w:bottom w:val="none" w:sz="0" w:space="0" w:color="auto"/>
        <w:right w:val="none" w:sz="0" w:space="0" w:color="auto"/>
      </w:divBdr>
      <w:divsChild>
        <w:div w:id="2043091088">
          <w:marLeft w:val="0"/>
          <w:marRight w:val="0"/>
          <w:marTop w:val="0"/>
          <w:marBottom w:val="0"/>
          <w:divBdr>
            <w:top w:val="none" w:sz="0" w:space="0" w:color="auto"/>
            <w:left w:val="none" w:sz="0" w:space="0" w:color="auto"/>
            <w:bottom w:val="none" w:sz="0" w:space="0" w:color="auto"/>
            <w:right w:val="none" w:sz="0" w:space="0" w:color="auto"/>
          </w:divBdr>
          <w:divsChild>
            <w:div w:id="45687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48093609">
      <w:bodyDiv w:val="1"/>
      <w:marLeft w:val="0"/>
      <w:marRight w:val="0"/>
      <w:marTop w:val="0"/>
      <w:marBottom w:val="0"/>
      <w:divBdr>
        <w:top w:val="none" w:sz="0" w:space="0" w:color="auto"/>
        <w:left w:val="none" w:sz="0" w:space="0" w:color="auto"/>
        <w:bottom w:val="none" w:sz="0" w:space="0" w:color="auto"/>
        <w:right w:val="none" w:sz="0" w:space="0" w:color="auto"/>
      </w:divBdr>
      <w:divsChild>
        <w:div w:id="779226852">
          <w:marLeft w:val="0"/>
          <w:marRight w:val="0"/>
          <w:marTop w:val="0"/>
          <w:marBottom w:val="0"/>
          <w:divBdr>
            <w:top w:val="none" w:sz="0" w:space="0" w:color="auto"/>
            <w:left w:val="none" w:sz="0" w:space="0" w:color="auto"/>
            <w:bottom w:val="none" w:sz="0" w:space="0" w:color="auto"/>
            <w:right w:val="none" w:sz="0" w:space="0" w:color="auto"/>
          </w:divBdr>
          <w:divsChild>
            <w:div w:id="310598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393238476">
      <w:bodyDiv w:val="1"/>
      <w:marLeft w:val="0"/>
      <w:marRight w:val="0"/>
      <w:marTop w:val="0"/>
      <w:marBottom w:val="0"/>
      <w:divBdr>
        <w:top w:val="none" w:sz="0" w:space="0" w:color="auto"/>
        <w:left w:val="none" w:sz="0" w:space="0" w:color="auto"/>
        <w:bottom w:val="none" w:sz="0" w:space="0" w:color="auto"/>
        <w:right w:val="none" w:sz="0" w:space="0" w:color="auto"/>
      </w:divBdr>
      <w:divsChild>
        <w:div w:id="780228946">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57797781">
      <w:bodyDiv w:val="1"/>
      <w:marLeft w:val="0"/>
      <w:marRight w:val="0"/>
      <w:marTop w:val="0"/>
      <w:marBottom w:val="0"/>
      <w:divBdr>
        <w:top w:val="none" w:sz="0" w:space="0" w:color="auto"/>
        <w:left w:val="none" w:sz="0" w:space="0" w:color="auto"/>
        <w:bottom w:val="none" w:sz="0" w:space="0" w:color="auto"/>
        <w:right w:val="none" w:sz="0" w:space="0" w:color="auto"/>
      </w:divBdr>
      <w:divsChild>
        <w:div w:id="1415856758">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499420694">
      <w:bodyDiv w:val="1"/>
      <w:marLeft w:val="0"/>
      <w:marRight w:val="0"/>
      <w:marTop w:val="0"/>
      <w:marBottom w:val="0"/>
      <w:divBdr>
        <w:top w:val="none" w:sz="0" w:space="0" w:color="auto"/>
        <w:left w:val="none" w:sz="0" w:space="0" w:color="auto"/>
        <w:bottom w:val="none" w:sz="0" w:space="0" w:color="auto"/>
        <w:right w:val="none" w:sz="0" w:space="0" w:color="auto"/>
      </w:divBdr>
      <w:divsChild>
        <w:div w:id="875851005">
          <w:marLeft w:val="0"/>
          <w:marRight w:val="0"/>
          <w:marTop w:val="0"/>
          <w:marBottom w:val="0"/>
          <w:divBdr>
            <w:top w:val="none" w:sz="0" w:space="0" w:color="auto"/>
            <w:left w:val="none" w:sz="0" w:space="0" w:color="auto"/>
            <w:bottom w:val="none" w:sz="0" w:space="0" w:color="auto"/>
            <w:right w:val="none" w:sz="0" w:space="0" w:color="auto"/>
          </w:divBdr>
        </w:div>
      </w:divsChild>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594969955">
      <w:bodyDiv w:val="1"/>
      <w:marLeft w:val="0"/>
      <w:marRight w:val="0"/>
      <w:marTop w:val="0"/>
      <w:marBottom w:val="0"/>
      <w:divBdr>
        <w:top w:val="none" w:sz="0" w:space="0" w:color="auto"/>
        <w:left w:val="none" w:sz="0" w:space="0" w:color="auto"/>
        <w:bottom w:val="none" w:sz="0" w:space="0" w:color="auto"/>
        <w:right w:val="none" w:sz="0" w:space="0" w:color="auto"/>
      </w:divBdr>
      <w:divsChild>
        <w:div w:id="1697151030">
          <w:marLeft w:val="0"/>
          <w:marRight w:val="0"/>
          <w:marTop w:val="0"/>
          <w:marBottom w:val="0"/>
          <w:divBdr>
            <w:top w:val="none" w:sz="0" w:space="0" w:color="auto"/>
            <w:left w:val="none" w:sz="0" w:space="0" w:color="auto"/>
            <w:bottom w:val="none" w:sz="0" w:space="0" w:color="auto"/>
            <w:right w:val="none" w:sz="0" w:space="0" w:color="auto"/>
          </w:divBdr>
        </w:div>
      </w:divsChild>
    </w:div>
    <w:div w:id="1597128444">
      <w:bodyDiv w:val="1"/>
      <w:marLeft w:val="0"/>
      <w:marRight w:val="0"/>
      <w:marTop w:val="0"/>
      <w:marBottom w:val="0"/>
      <w:divBdr>
        <w:top w:val="none" w:sz="0" w:space="0" w:color="auto"/>
        <w:left w:val="none" w:sz="0" w:space="0" w:color="auto"/>
        <w:bottom w:val="none" w:sz="0" w:space="0" w:color="auto"/>
        <w:right w:val="none" w:sz="0" w:space="0" w:color="auto"/>
      </w:divBdr>
      <w:divsChild>
        <w:div w:id="1956328494">
          <w:marLeft w:val="0"/>
          <w:marRight w:val="0"/>
          <w:marTop w:val="0"/>
          <w:marBottom w:val="0"/>
          <w:divBdr>
            <w:top w:val="none" w:sz="0" w:space="0" w:color="auto"/>
            <w:left w:val="none" w:sz="0" w:space="0" w:color="auto"/>
            <w:bottom w:val="none" w:sz="0" w:space="0" w:color="auto"/>
            <w:right w:val="none" w:sz="0" w:space="0" w:color="auto"/>
          </w:divBdr>
        </w:div>
      </w:divsChild>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05764289">
      <w:bodyDiv w:val="1"/>
      <w:marLeft w:val="0"/>
      <w:marRight w:val="0"/>
      <w:marTop w:val="0"/>
      <w:marBottom w:val="0"/>
      <w:divBdr>
        <w:top w:val="none" w:sz="0" w:space="0" w:color="auto"/>
        <w:left w:val="none" w:sz="0" w:space="0" w:color="auto"/>
        <w:bottom w:val="none" w:sz="0" w:space="0" w:color="auto"/>
        <w:right w:val="none" w:sz="0" w:space="0" w:color="auto"/>
      </w:divBdr>
      <w:divsChild>
        <w:div w:id="400370563">
          <w:marLeft w:val="0"/>
          <w:marRight w:val="0"/>
          <w:marTop w:val="0"/>
          <w:marBottom w:val="0"/>
          <w:divBdr>
            <w:top w:val="none" w:sz="0" w:space="0" w:color="auto"/>
            <w:left w:val="none" w:sz="0" w:space="0" w:color="auto"/>
            <w:bottom w:val="none" w:sz="0" w:space="0" w:color="auto"/>
            <w:right w:val="none" w:sz="0" w:space="0" w:color="auto"/>
          </w:divBdr>
        </w:div>
      </w:divsChild>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4938663">
      <w:bodyDiv w:val="1"/>
      <w:marLeft w:val="0"/>
      <w:marRight w:val="0"/>
      <w:marTop w:val="0"/>
      <w:marBottom w:val="0"/>
      <w:divBdr>
        <w:top w:val="none" w:sz="0" w:space="0" w:color="auto"/>
        <w:left w:val="none" w:sz="0" w:space="0" w:color="auto"/>
        <w:bottom w:val="none" w:sz="0" w:space="0" w:color="auto"/>
        <w:right w:val="none" w:sz="0" w:space="0" w:color="auto"/>
      </w:divBdr>
      <w:divsChild>
        <w:div w:id="922030921">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23671100">
      <w:bodyDiv w:val="1"/>
      <w:marLeft w:val="0"/>
      <w:marRight w:val="0"/>
      <w:marTop w:val="0"/>
      <w:marBottom w:val="0"/>
      <w:divBdr>
        <w:top w:val="none" w:sz="0" w:space="0" w:color="auto"/>
        <w:left w:val="none" w:sz="0" w:space="0" w:color="auto"/>
        <w:bottom w:val="none" w:sz="0" w:space="0" w:color="auto"/>
        <w:right w:val="none" w:sz="0" w:space="0" w:color="auto"/>
      </w:divBdr>
      <w:divsChild>
        <w:div w:id="1993174773">
          <w:marLeft w:val="0"/>
          <w:marRight w:val="0"/>
          <w:marTop w:val="0"/>
          <w:marBottom w:val="0"/>
          <w:divBdr>
            <w:top w:val="none" w:sz="0" w:space="0" w:color="auto"/>
            <w:left w:val="none" w:sz="0" w:space="0" w:color="auto"/>
            <w:bottom w:val="none" w:sz="0" w:space="0" w:color="auto"/>
            <w:right w:val="none" w:sz="0" w:space="0" w:color="auto"/>
          </w:divBdr>
          <w:divsChild>
            <w:div w:id="120914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0637642">
      <w:bodyDiv w:val="1"/>
      <w:marLeft w:val="0"/>
      <w:marRight w:val="0"/>
      <w:marTop w:val="0"/>
      <w:marBottom w:val="0"/>
      <w:divBdr>
        <w:top w:val="none" w:sz="0" w:space="0" w:color="auto"/>
        <w:left w:val="none" w:sz="0" w:space="0" w:color="auto"/>
        <w:bottom w:val="none" w:sz="0" w:space="0" w:color="auto"/>
        <w:right w:val="none" w:sz="0" w:space="0" w:color="auto"/>
      </w:divBdr>
      <w:divsChild>
        <w:div w:id="422528361">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786777450">
      <w:bodyDiv w:val="1"/>
      <w:marLeft w:val="0"/>
      <w:marRight w:val="0"/>
      <w:marTop w:val="0"/>
      <w:marBottom w:val="0"/>
      <w:divBdr>
        <w:top w:val="none" w:sz="0" w:space="0" w:color="auto"/>
        <w:left w:val="none" w:sz="0" w:space="0" w:color="auto"/>
        <w:bottom w:val="none" w:sz="0" w:space="0" w:color="auto"/>
        <w:right w:val="none" w:sz="0" w:space="0" w:color="auto"/>
      </w:divBdr>
      <w:divsChild>
        <w:div w:id="1611936057">
          <w:marLeft w:val="0"/>
          <w:marRight w:val="0"/>
          <w:marTop w:val="0"/>
          <w:marBottom w:val="0"/>
          <w:divBdr>
            <w:top w:val="none" w:sz="0" w:space="0" w:color="auto"/>
            <w:left w:val="none" w:sz="0" w:space="0" w:color="auto"/>
            <w:bottom w:val="none" w:sz="0" w:space="0" w:color="auto"/>
            <w:right w:val="none" w:sz="0" w:space="0" w:color="auto"/>
          </w:divBdr>
        </w:div>
      </w:divsChild>
    </w:div>
    <w:div w:id="1814787459">
      <w:bodyDiv w:val="1"/>
      <w:marLeft w:val="0"/>
      <w:marRight w:val="0"/>
      <w:marTop w:val="0"/>
      <w:marBottom w:val="0"/>
      <w:divBdr>
        <w:top w:val="none" w:sz="0" w:space="0" w:color="auto"/>
        <w:left w:val="none" w:sz="0" w:space="0" w:color="auto"/>
        <w:bottom w:val="none" w:sz="0" w:space="0" w:color="auto"/>
        <w:right w:val="none" w:sz="0" w:space="0" w:color="auto"/>
      </w:divBdr>
      <w:divsChild>
        <w:div w:id="731387998">
          <w:marLeft w:val="0"/>
          <w:marRight w:val="0"/>
          <w:marTop w:val="0"/>
          <w:marBottom w:val="0"/>
          <w:divBdr>
            <w:top w:val="none" w:sz="0" w:space="0" w:color="auto"/>
            <w:left w:val="none" w:sz="0" w:space="0" w:color="auto"/>
            <w:bottom w:val="none" w:sz="0" w:space="0" w:color="auto"/>
            <w:right w:val="none" w:sz="0" w:space="0" w:color="auto"/>
          </w:divBdr>
        </w:div>
      </w:divsChild>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55728262">
      <w:bodyDiv w:val="1"/>
      <w:marLeft w:val="0"/>
      <w:marRight w:val="0"/>
      <w:marTop w:val="0"/>
      <w:marBottom w:val="0"/>
      <w:divBdr>
        <w:top w:val="none" w:sz="0" w:space="0" w:color="auto"/>
        <w:left w:val="none" w:sz="0" w:space="0" w:color="auto"/>
        <w:bottom w:val="none" w:sz="0" w:space="0" w:color="auto"/>
        <w:right w:val="none" w:sz="0" w:space="0" w:color="auto"/>
      </w:divBdr>
      <w:divsChild>
        <w:div w:id="2104759921">
          <w:marLeft w:val="0"/>
          <w:marRight w:val="0"/>
          <w:marTop w:val="0"/>
          <w:marBottom w:val="0"/>
          <w:divBdr>
            <w:top w:val="none" w:sz="0" w:space="0" w:color="auto"/>
            <w:left w:val="none" w:sz="0" w:space="0" w:color="auto"/>
            <w:bottom w:val="none" w:sz="0" w:space="0" w:color="auto"/>
            <w:right w:val="none" w:sz="0" w:space="0" w:color="auto"/>
          </w:divBdr>
        </w:div>
      </w:divsChild>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886680178">
      <w:bodyDiv w:val="1"/>
      <w:marLeft w:val="0"/>
      <w:marRight w:val="0"/>
      <w:marTop w:val="0"/>
      <w:marBottom w:val="0"/>
      <w:divBdr>
        <w:top w:val="none" w:sz="0" w:space="0" w:color="auto"/>
        <w:left w:val="none" w:sz="0" w:space="0" w:color="auto"/>
        <w:bottom w:val="none" w:sz="0" w:space="0" w:color="auto"/>
        <w:right w:val="none" w:sz="0" w:space="0" w:color="auto"/>
      </w:divBdr>
      <w:divsChild>
        <w:div w:id="1789201378">
          <w:marLeft w:val="0"/>
          <w:marRight w:val="0"/>
          <w:marTop w:val="0"/>
          <w:marBottom w:val="0"/>
          <w:divBdr>
            <w:top w:val="none" w:sz="0" w:space="0" w:color="auto"/>
            <w:left w:val="none" w:sz="0" w:space="0" w:color="auto"/>
            <w:bottom w:val="none" w:sz="0" w:space="0" w:color="auto"/>
            <w:right w:val="none" w:sz="0" w:space="0" w:color="auto"/>
          </w:divBdr>
        </w:div>
      </w:divsChild>
    </w:div>
    <w:div w:id="1897350059">
      <w:bodyDiv w:val="1"/>
      <w:marLeft w:val="0"/>
      <w:marRight w:val="0"/>
      <w:marTop w:val="0"/>
      <w:marBottom w:val="0"/>
      <w:divBdr>
        <w:top w:val="none" w:sz="0" w:space="0" w:color="auto"/>
        <w:left w:val="none" w:sz="0" w:space="0" w:color="auto"/>
        <w:bottom w:val="none" w:sz="0" w:space="0" w:color="auto"/>
        <w:right w:val="none" w:sz="0" w:space="0" w:color="auto"/>
      </w:divBdr>
      <w:divsChild>
        <w:div w:id="537662358">
          <w:marLeft w:val="0"/>
          <w:marRight w:val="0"/>
          <w:marTop w:val="0"/>
          <w:marBottom w:val="0"/>
          <w:divBdr>
            <w:top w:val="none" w:sz="0" w:space="0" w:color="auto"/>
            <w:left w:val="none" w:sz="0" w:space="0" w:color="auto"/>
            <w:bottom w:val="none" w:sz="0" w:space="0" w:color="auto"/>
            <w:right w:val="none" w:sz="0" w:space="0" w:color="auto"/>
          </w:divBdr>
        </w:div>
      </w:divsChild>
    </w:div>
    <w:div w:id="1916430782">
      <w:bodyDiv w:val="1"/>
      <w:marLeft w:val="0"/>
      <w:marRight w:val="0"/>
      <w:marTop w:val="0"/>
      <w:marBottom w:val="0"/>
      <w:divBdr>
        <w:top w:val="none" w:sz="0" w:space="0" w:color="auto"/>
        <w:left w:val="none" w:sz="0" w:space="0" w:color="auto"/>
        <w:bottom w:val="none" w:sz="0" w:space="0" w:color="auto"/>
        <w:right w:val="none" w:sz="0" w:space="0" w:color="auto"/>
      </w:divBdr>
      <w:divsChild>
        <w:div w:id="964391433">
          <w:marLeft w:val="0"/>
          <w:marRight w:val="0"/>
          <w:marTop w:val="0"/>
          <w:marBottom w:val="0"/>
          <w:divBdr>
            <w:top w:val="none" w:sz="0" w:space="0" w:color="auto"/>
            <w:left w:val="none" w:sz="0" w:space="0" w:color="auto"/>
            <w:bottom w:val="none" w:sz="0" w:space="0" w:color="auto"/>
            <w:right w:val="none" w:sz="0" w:space="0" w:color="auto"/>
          </w:divBdr>
        </w:div>
      </w:divsChild>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0791384">
      <w:bodyDiv w:val="1"/>
      <w:marLeft w:val="0"/>
      <w:marRight w:val="0"/>
      <w:marTop w:val="0"/>
      <w:marBottom w:val="0"/>
      <w:divBdr>
        <w:top w:val="none" w:sz="0" w:space="0" w:color="auto"/>
        <w:left w:val="none" w:sz="0" w:space="0" w:color="auto"/>
        <w:bottom w:val="none" w:sz="0" w:space="0" w:color="auto"/>
        <w:right w:val="none" w:sz="0" w:space="0" w:color="auto"/>
      </w:divBdr>
      <w:divsChild>
        <w:div w:id="796606605">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4042268">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02195760">
      <w:bodyDiv w:val="1"/>
      <w:marLeft w:val="0"/>
      <w:marRight w:val="0"/>
      <w:marTop w:val="0"/>
      <w:marBottom w:val="0"/>
      <w:divBdr>
        <w:top w:val="none" w:sz="0" w:space="0" w:color="auto"/>
        <w:left w:val="none" w:sz="0" w:space="0" w:color="auto"/>
        <w:bottom w:val="none" w:sz="0" w:space="0" w:color="auto"/>
        <w:right w:val="none" w:sz="0" w:space="0" w:color="auto"/>
      </w:divBdr>
      <w:divsChild>
        <w:div w:id="1376273856">
          <w:marLeft w:val="0"/>
          <w:marRight w:val="0"/>
          <w:marTop w:val="0"/>
          <w:marBottom w:val="0"/>
          <w:divBdr>
            <w:top w:val="none" w:sz="0" w:space="0" w:color="auto"/>
            <w:left w:val="none" w:sz="0" w:space="0" w:color="auto"/>
            <w:bottom w:val="none" w:sz="0" w:space="0" w:color="auto"/>
            <w:right w:val="none" w:sz="0" w:space="0" w:color="auto"/>
          </w:divBdr>
        </w:div>
      </w:divsChild>
    </w:div>
    <w:div w:id="2011520665">
      <w:bodyDiv w:val="1"/>
      <w:marLeft w:val="0"/>
      <w:marRight w:val="0"/>
      <w:marTop w:val="0"/>
      <w:marBottom w:val="0"/>
      <w:divBdr>
        <w:top w:val="none" w:sz="0" w:space="0" w:color="auto"/>
        <w:left w:val="none" w:sz="0" w:space="0" w:color="auto"/>
        <w:bottom w:val="none" w:sz="0" w:space="0" w:color="auto"/>
        <w:right w:val="none" w:sz="0" w:space="0" w:color="auto"/>
      </w:divBdr>
      <w:divsChild>
        <w:div w:id="1662804538">
          <w:marLeft w:val="0"/>
          <w:marRight w:val="0"/>
          <w:marTop w:val="0"/>
          <w:marBottom w:val="0"/>
          <w:divBdr>
            <w:top w:val="none" w:sz="0" w:space="0" w:color="auto"/>
            <w:left w:val="none" w:sz="0" w:space="0" w:color="auto"/>
            <w:bottom w:val="none" w:sz="0" w:space="0" w:color="auto"/>
            <w:right w:val="none" w:sz="0" w:space="0" w:color="auto"/>
          </w:divBdr>
        </w:div>
      </w:divsChild>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55081179">
      <w:bodyDiv w:val="1"/>
      <w:marLeft w:val="0"/>
      <w:marRight w:val="0"/>
      <w:marTop w:val="0"/>
      <w:marBottom w:val="0"/>
      <w:divBdr>
        <w:top w:val="none" w:sz="0" w:space="0" w:color="auto"/>
        <w:left w:val="none" w:sz="0" w:space="0" w:color="auto"/>
        <w:bottom w:val="none" w:sz="0" w:space="0" w:color="auto"/>
        <w:right w:val="none" w:sz="0" w:space="0" w:color="auto"/>
      </w:divBdr>
      <w:divsChild>
        <w:div w:id="410274250">
          <w:marLeft w:val="0"/>
          <w:marRight w:val="0"/>
          <w:marTop w:val="0"/>
          <w:marBottom w:val="0"/>
          <w:divBdr>
            <w:top w:val="none" w:sz="0" w:space="0" w:color="auto"/>
            <w:left w:val="none" w:sz="0" w:space="0" w:color="auto"/>
            <w:bottom w:val="none" w:sz="0" w:space="0" w:color="auto"/>
            <w:right w:val="none" w:sz="0" w:space="0" w:color="auto"/>
          </w:divBdr>
          <w:divsChild>
            <w:div w:id="184963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098095103">
      <w:bodyDiv w:val="1"/>
      <w:marLeft w:val="0"/>
      <w:marRight w:val="0"/>
      <w:marTop w:val="0"/>
      <w:marBottom w:val="0"/>
      <w:divBdr>
        <w:top w:val="none" w:sz="0" w:space="0" w:color="auto"/>
        <w:left w:val="none" w:sz="0" w:space="0" w:color="auto"/>
        <w:bottom w:val="none" w:sz="0" w:space="0" w:color="auto"/>
        <w:right w:val="none" w:sz="0" w:space="0" w:color="auto"/>
      </w:divBdr>
      <w:divsChild>
        <w:div w:id="495922019">
          <w:marLeft w:val="0"/>
          <w:marRight w:val="0"/>
          <w:marTop w:val="0"/>
          <w:marBottom w:val="0"/>
          <w:divBdr>
            <w:top w:val="none" w:sz="0" w:space="0" w:color="auto"/>
            <w:left w:val="none" w:sz="0" w:space="0" w:color="auto"/>
            <w:bottom w:val="none" w:sz="0" w:space="0" w:color="auto"/>
            <w:right w:val="none" w:sz="0" w:space="0" w:color="auto"/>
          </w:divBdr>
        </w:div>
      </w:divsChild>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Excel_Worksheet.xlsx"/><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54</Pages>
  <Words>30183</Words>
  <Characters>172044</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542</cp:revision>
  <cp:lastPrinted>2025-03-17T13:15:00Z</cp:lastPrinted>
  <dcterms:created xsi:type="dcterms:W3CDTF">2025-03-17T09:29:00Z</dcterms:created>
  <dcterms:modified xsi:type="dcterms:W3CDTF">2025-03-17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6HBA2aN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